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D46AAA" w14:textId="30344A2C" w:rsidR="00CB2C31" w:rsidRPr="002127D9" w:rsidRDefault="00162918" w:rsidP="00885C4D">
      <w:pPr>
        <w:jc w:val="both"/>
        <w:rPr>
          <w:rFonts w:asciiTheme="majorHAnsi" w:hAnsiTheme="majorHAnsi" w:cstheme="majorHAnsi"/>
          <w:b/>
          <w:sz w:val="24"/>
          <w:lang w:val="en-US"/>
        </w:rPr>
      </w:pPr>
      <w:r w:rsidRPr="002127D9">
        <w:rPr>
          <w:rFonts w:asciiTheme="majorHAnsi" w:hAnsiTheme="majorHAnsi" w:cstheme="majorHAnsi"/>
          <w:b/>
          <w:sz w:val="24"/>
          <w:lang w:val="en-US"/>
        </w:rPr>
        <w:t xml:space="preserve">Replicate After Reading. </w:t>
      </w:r>
      <w:r w:rsidR="00B53266" w:rsidRPr="002127D9">
        <w:rPr>
          <w:rFonts w:asciiTheme="majorHAnsi" w:hAnsiTheme="majorHAnsi" w:cstheme="majorHAnsi"/>
          <w:b/>
          <w:sz w:val="24"/>
          <w:lang w:val="en-US"/>
        </w:rPr>
        <w:t xml:space="preserve">On the extraction and evocation of cultural information. </w:t>
      </w:r>
    </w:p>
    <w:p w14:paraId="6E4813F0" w14:textId="63FE72CC" w:rsidR="004E64A4" w:rsidRPr="002127D9" w:rsidRDefault="004E64A4" w:rsidP="00885C4D">
      <w:pPr>
        <w:jc w:val="both"/>
        <w:rPr>
          <w:rFonts w:asciiTheme="majorHAnsi" w:hAnsiTheme="majorHAnsi" w:cstheme="majorHAnsi"/>
          <w:b/>
          <w:lang w:val="en-US"/>
        </w:rPr>
      </w:pPr>
      <w:r w:rsidRPr="002127D9">
        <w:rPr>
          <w:rFonts w:asciiTheme="majorHAnsi" w:hAnsiTheme="majorHAnsi" w:cstheme="majorHAnsi"/>
          <w:b/>
          <w:lang w:val="en-US"/>
        </w:rPr>
        <w:t xml:space="preserve">Abstract </w:t>
      </w:r>
    </w:p>
    <w:p w14:paraId="3386E8AE" w14:textId="25D60F48" w:rsidR="004E64A4" w:rsidRPr="002127D9" w:rsidRDefault="004E64A4" w:rsidP="00885C4D">
      <w:pPr>
        <w:jc w:val="both"/>
        <w:rPr>
          <w:rFonts w:asciiTheme="majorHAnsi" w:hAnsiTheme="majorHAnsi" w:cstheme="majorHAnsi"/>
          <w:lang w:val="en-US"/>
        </w:rPr>
      </w:pPr>
      <w:r w:rsidRPr="002127D9">
        <w:rPr>
          <w:rFonts w:asciiTheme="majorHAnsi" w:hAnsiTheme="majorHAnsi" w:cstheme="majorHAnsi"/>
          <w:lang w:val="en-US"/>
        </w:rPr>
        <w:t xml:space="preserve">Is replication in the cultural domain ubiquitous, rare, or non-existent? And how does this relate to that paradigmatic case of replication, the copying of DNA in living cells? </w:t>
      </w:r>
      <w:r w:rsidR="00CE26C2" w:rsidRPr="002127D9">
        <w:rPr>
          <w:rFonts w:asciiTheme="majorHAnsi" w:hAnsiTheme="majorHAnsi" w:cstheme="majorHAnsi"/>
          <w:lang w:val="en-US"/>
        </w:rPr>
        <w:t>Theorists of cultural evolution</w:t>
      </w:r>
      <w:r w:rsidR="00172593" w:rsidRPr="002127D9">
        <w:rPr>
          <w:rFonts w:asciiTheme="majorHAnsi" w:hAnsiTheme="majorHAnsi" w:cstheme="majorHAnsi"/>
          <w:lang w:val="en-US"/>
        </w:rPr>
        <w:t xml:space="preserve"> </w:t>
      </w:r>
      <w:r w:rsidR="00DB4408" w:rsidRPr="002127D9">
        <w:rPr>
          <w:rFonts w:asciiTheme="majorHAnsi" w:hAnsiTheme="majorHAnsi" w:cstheme="majorHAnsi"/>
          <w:lang w:val="en-US"/>
        </w:rPr>
        <w:t>are divided on these issues</w:t>
      </w:r>
      <w:r w:rsidR="00CE26C2" w:rsidRPr="002127D9">
        <w:rPr>
          <w:rFonts w:asciiTheme="majorHAnsi" w:hAnsiTheme="majorHAnsi" w:cstheme="majorHAnsi"/>
          <w:lang w:val="en-US"/>
        </w:rPr>
        <w:t xml:space="preserve">. </w:t>
      </w:r>
      <w:r w:rsidR="00A271D4" w:rsidRPr="002127D9">
        <w:rPr>
          <w:rFonts w:asciiTheme="majorHAnsi" w:hAnsiTheme="majorHAnsi" w:cstheme="majorHAnsi"/>
          <w:lang w:val="en-US"/>
        </w:rPr>
        <w:t>The most</w:t>
      </w:r>
      <w:r w:rsidR="00C502DF" w:rsidRPr="002127D9">
        <w:rPr>
          <w:rFonts w:asciiTheme="majorHAnsi" w:hAnsiTheme="majorHAnsi" w:cstheme="majorHAnsi"/>
          <w:lang w:val="en-US"/>
        </w:rPr>
        <w:t xml:space="preserve"> </w:t>
      </w:r>
      <w:r w:rsidR="00CE26C2" w:rsidRPr="002127D9">
        <w:rPr>
          <w:rFonts w:asciiTheme="majorHAnsi" w:hAnsiTheme="majorHAnsi" w:cstheme="majorHAnsi"/>
          <w:lang w:val="en-US"/>
        </w:rPr>
        <w:t>importa</w:t>
      </w:r>
      <w:r w:rsidR="00C502DF" w:rsidRPr="002127D9">
        <w:rPr>
          <w:rFonts w:asciiTheme="majorHAnsi" w:hAnsiTheme="majorHAnsi" w:cstheme="majorHAnsi"/>
          <w:lang w:val="en-US"/>
        </w:rPr>
        <w:t xml:space="preserve">nt objection to the replication </w:t>
      </w:r>
      <w:r w:rsidR="003E1AE2" w:rsidRPr="002127D9">
        <w:rPr>
          <w:rFonts w:asciiTheme="majorHAnsi" w:hAnsiTheme="majorHAnsi" w:cstheme="majorHAnsi"/>
          <w:lang w:val="en-US"/>
        </w:rPr>
        <w:t>model</w:t>
      </w:r>
      <w:r w:rsidR="00C502DF" w:rsidRPr="002127D9">
        <w:rPr>
          <w:rFonts w:asciiTheme="majorHAnsi" w:hAnsiTheme="majorHAnsi" w:cstheme="majorHAnsi"/>
          <w:lang w:val="en-US"/>
        </w:rPr>
        <w:t xml:space="preserve"> has been leveled by </w:t>
      </w:r>
      <w:r w:rsidR="001E77B0" w:rsidRPr="002127D9">
        <w:rPr>
          <w:rFonts w:asciiTheme="majorHAnsi" w:hAnsiTheme="majorHAnsi" w:cstheme="majorHAnsi"/>
          <w:lang w:val="en-US"/>
        </w:rPr>
        <w:t>Dan Sperber and his colleagues. C</w:t>
      </w:r>
      <w:r w:rsidR="00C502DF" w:rsidRPr="002127D9">
        <w:rPr>
          <w:rFonts w:asciiTheme="majorHAnsi" w:hAnsiTheme="majorHAnsi" w:cstheme="majorHAnsi"/>
          <w:lang w:val="en-US"/>
        </w:rPr>
        <w:t>ultural transmission</w:t>
      </w:r>
      <w:r w:rsidR="001E77B0" w:rsidRPr="002127D9">
        <w:rPr>
          <w:rFonts w:asciiTheme="majorHAnsi" w:hAnsiTheme="majorHAnsi" w:cstheme="majorHAnsi"/>
          <w:lang w:val="en-US"/>
        </w:rPr>
        <w:t>, they argue,</w:t>
      </w:r>
      <w:r w:rsidR="00C502DF" w:rsidRPr="002127D9">
        <w:rPr>
          <w:rFonts w:asciiTheme="majorHAnsi" w:hAnsiTheme="majorHAnsi" w:cstheme="majorHAnsi"/>
          <w:lang w:val="en-US"/>
        </w:rPr>
        <w:t xml:space="preserve"> is almost always reconstructive and transformative, </w:t>
      </w:r>
      <w:r w:rsidR="001E77B0" w:rsidRPr="002127D9">
        <w:rPr>
          <w:rFonts w:asciiTheme="majorHAnsi" w:hAnsiTheme="majorHAnsi" w:cstheme="majorHAnsi"/>
          <w:lang w:val="en-US"/>
        </w:rPr>
        <w:t xml:space="preserve">while </w:t>
      </w:r>
      <w:r w:rsidR="000F5382" w:rsidRPr="002127D9">
        <w:rPr>
          <w:rFonts w:asciiTheme="majorHAnsi" w:hAnsiTheme="majorHAnsi" w:cstheme="majorHAnsi"/>
          <w:lang w:val="en-US"/>
        </w:rPr>
        <w:t>‘</w:t>
      </w:r>
      <w:r w:rsidR="001E77B0" w:rsidRPr="002127D9">
        <w:rPr>
          <w:rFonts w:asciiTheme="majorHAnsi" w:hAnsiTheme="majorHAnsi" w:cstheme="majorHAnsi"/>
          <w:lang w:val="en-US"/>
        </w:rPr>
        <w:t>replication</w:t>
      </w:r>
      <w:r w:rsidR="0076335B" w:rsidRPr="002127D9">
        <w:rPr>
          <w:rFonts w:asciiTheme="majorHAnsi" w:hAnsiTheme="majorHAnsi" w:cstheme="majorHAnsi"/>
          <w:lang w:val="en-US"/>
        </w:rPr>
        <w:t>’</w:t>
      </w:r>
      <w:r w:rsidR="001E77B0" w:rsidRPr="002127D9">
        <w:rPr>
          <w:rFonts w:asciiTheme="majorHAnsi" w:hAnsiTheme="majorHAnsi" w:cstheme="majorHAnsi"/>
          <w:lang w:val="en-US"/>
        </w:rPr>
        <w:t xml:space="preserve"> </w:t>
      </w:r>
      <w:r w:rsidR="000F5382" w:rsidRPr="002127D9">
        <w:rPr>
          <w:rFonts w:asciiTheme="majorHAnsi" w:hAnsiTheme="majorHAnsi" w:cstheme="majorHAnsi"/>
          <w:lang w:val="en-US"/>
        </w:rPr>
        <w:t xml:space="preserve">can be seen </w:t>
      </w:r>
      <w:r w:rsidR="00DB4408" w:rsidRPr="002127D9">
        <w:rPr>
          <w:rFonts w:asciiTheme="majorHAnsi" w:hAnsiTheme="majorHAnsi" w:cstheme="majorHAnsi"/>
          <w:lang w:val="en-US"/>
        </w:rPr>
        <w:t xml:space="preserve">as </w:t>
      </w:r>
      <w:r w:rsidR="00C502DF" w:rsidRPr="002127D9">
        <w:rPr>
          <w:rFonts w:asciiTheme="majorHAnsi" w:hAnsiTheme="majorHAnsi" w:cstheme="majorHAnsi"/>
          <w:lang w:val="en-US"/>
        </w:rPr>
        <w:t xml:space="preserve">a rare limiting case at </w:t>
      </w:r>
      <w:r w:rsidR="00113AB4" w:rsidRPr="002127D9">
        <w:rPr>
          <w:rFonts w:asciiTheme="majorHAnsi" w:hAnsiTheme="majorHAnsi" w:cstheme="majorHAnsi"/>
          <w:lang w:val="en-US"/>
        </w:rPr>
        <w:t>most</w:t>
      </w:r>
      <w:r w:rsidR="00C502DF" w:rsidRPr="002127D9">
        <w:rPr>
          <w:rFonts w:asciiTheme="majorHAnsi" w:hAnsiTheme="majorHAnsi" w:cstheme="majorHAnsi"/>
          <w:lang w:val="en-US"/>
        </w:rPr>
        <w:t xml:space="preserve">. </w:t>
      </w:r>
      <w:r w:rsidR="00951399" w:rsidRPr="002127D9">
        <w:rPr>
          <w:rFonts w:asciiTheme="majorHAnsi" w:hAnsiTheme="majorHAnsi" w:cstheme="majorHAnsi"/>
          <w:lang w:val="en-US"/>
        </w:rPr>
        <w:t xml:space="preserve">Though </w:t>
      </w:r>
      <w:r w:rsidR="00E65790" w:rsidRPr="002127D9">
        <w:rPr>
          <w:rFonts w:asciiTheme="majorHAnsi" w:hAnsiTheme="majorHAnsi" w:cstheme="majorHAnsi"/>
          <w:lang w:val="en-US"/>
        </w:rPr>
        <w:t xml:space="preserve">Sperber’s critique is valuable, </w:t>
      </w:r>
      <w:r w:rsidR="00C502DF" w:rsidRPr="002127D9">
        <w:rPr>
          <w:rFonts w:asciiTheme="majorHAnsi" w:hAnsiTheme="majorHAnsi" w:cstheme="majorHAnsi"/>
          <w:lang w:val="en-US"/>
        </w:rPr>
        <w:t>I argue that a purely informational approach to replication</w:t>
      </w:r>
      <w:r w:rsidR="00B26A8D" w:rsidRPr="002127D9">
        <w:rPr>
          <w:rFonts w:asciiTheme="majorHAnsi" w:hAnsiTheme="majorHAnsi" w:cstheme="majorHAnsi"/>
          <w:lang w:val="en-US"/>
        </w:rPr>
        <w:t xml:space="preserve"> </w:t>
      </w:r>
      <w:r w:rsidR="00C502DF" w:rsidRPr="002127D9">
        <w:rPr>
          <w:rFonts w:asciiTheme="majorHAnsi" w:hAnsiTheme="majorHAnsi" w:cstheme="majorHAnsi"/>
          <w:lang w:val="en-US"/>
        </w:rPr>
        <w:t xml:space="preserve">can clear up some confusion. By means of some thought experiments, I </w:t>
      </w:r>
      <w:r w:rsidR="00E65790" w:rsidRPr="002127D9">
        <w:rPr>
          <w:rFonts w:asciiTheme="majorHAnsi" w:hAnsiTheme="majorHAnsi" w:cstheme="majorHAnsi"/>
          <w:lang w:val="en-US"/>
        </w:rPr>
        <w:t xml:space="preserve">make a distinction </w:t>
      </w:r>
      <w:r w:rsidR="00C502DF" w:rsidRPr="002127D9">
        <w:rPr>
          <w:rFonts w:asciiTheme="majorHAnsi" w:hAnsiTheme="majorHAnsi" w:cstheme="majorHAnsi"/>
          <w:lang w:val="en-US"/>
        </w:rPr>
        <w:t xml:space="preserve">between </w:t>
      </w:r>
      <w:r w:rsidR="00C502DF" w:rsidRPr="002127D9">
        <w:rPr>
          <w:rFonts w:asciiTheme="majorHAnsi" w:hAnsiTheme="majorHAnsi" w:cstheme="majorHAnsi"/>
          <w:i/>
          <w:lang w:val="en-US"/>
        </w:rPr>
        <w:t>evocation</w:t>
      </w:r>
      <w:r w:rsidR="00C502DF" w:rsidRPr="002127D9">
        <w:rPr>
          <w:rFonts w:asciiTheme="majorHAnsi" w:hAnsiTheme="majorHAnsi" w:cstheme="majorHAnsi"/>
          <w:lang w:val="en-US"/>
        </w:rPr>
        <w:t xml:space="preserve"> and </w:t>
      </w:r>
      <w:r w:rsidR="00C502DF" w:rsidRPr="002127D9">
        <w:rPr>
          <w:rFonts w:asciiTheme="majorHAnsi" w:hAnsiTheme="majorHAnsi" w:cstheme="majorHAnsi"/>
          <w:i/>
          <w:lang w:val="en-US"/>
        </w:rPr>
        <w:t>extraction</w:t>
      </w:r>
      <w:r w:rsidR="00C502DF" w:rsidRPr="002127D9">
        <w:rPr>
          <w:rFonts w:asciiTheme="majorHAnsi" w:hAnsiTheme="majorHAnsi" w:cstheme="majorHAnsi"/>
          <w:lang w:val="en-US"/>
        </w:rPr>
        <w:t xml:space="preserve"> of cultural information</w:t>
      </w:r>
      <w:r w:rsidR="00E65790" w:rsidRPr="002127D9">
        <w:rPr>
          <w:rFonts w:asciiTheme="majorHAnsi" w:hAnsiTheme="majorHAnsi" w:cstheme="majorHAnsi"/>
          <w:lang w:val="en-US"/>
        </w:rPr>
        <w:t>, and apply these concepts at different levels of</w:t>
      </w:r>
      <w:r w:rsidR="003C49BA">
        <w:rPr>
          <w:rFonts w:asciiTheme="majorHAnsi" w:hAnsiTheme="majorHAnsi" w:cstheme="majorHAnsi"/>
          <w:lang w:val="en-US"/>
        </w:rPr>
        <w:t xml:space="preserve"> resolution</w:t>
      </w:r>
      <w:r w:rsidR="00E65790" w:rsidRPr="002127D9">
        <w:rPr>
          <w:rFonts w:asciiTheme="majorHAnsi" w:hAnsiTheme="majorHAnsi" w:cstheme="majorHAnsi"/>
          <w:lang w:val="en-US"/>
        </w:rPr>
        <w:t xml:space="preserve">. </w:t>
      </w:r>
      <w:r w:rsidR="009C5BB2" w:rsidRPr="002127D9">
        <w:rPr>
          <w:rFonts w:asciiTheme="majorHAnsi" w:hAnsiTheme="majorHAnsi" w:cstheme="majorHAnsi"/>
          <w:lang w:val="en-US"/>
        </w:rPr>
        <w:t xml:space="preserve">I conclude that, </w:t>
      </w:r>
      <w:r w:rsidR="002668FA" w:rsidRPr="002127D9">
        <w:rPr>
          <w:rFonts w:asciiTheme="majorHAnsi" w:hAnsiTheme="majorHAnsi" w:cstheme="majorHAnsi"/>
          <w:lang w:val="en-US"/>
        </w:rPr>
        <w:t>even after having taken Sperber’s important points on board</w:t>
      </w:r>
      <w:r w:rsidR="00E65790" w:rsidRPr="002127D9">
        <w:rPr>
          <w:rFonts w:asciiTheme="majorHAnsi" w:hAnsiTheme="majorHAnsi" w:cstheme="majorHAnsi"/>
          <w:lang w:val="en-US"/>
        </w:rPr>
        <w:t xml:space="preserve">, we can </w:t>
      </w:r>
      <w:r w:rsidR="00DE544E" w:rsidRPr="002127D9">
        <w:rPr>
          <w:rFonts w:asciiTheme="majorHAnsi" w:hAnsiTheme="majorHAnsi" w:cstheme="majorHAnsi"/>
          <w:lang w:val="en-US"/>
        </w:rPr>
        <w:t xml:space="preserve">still </w:t>
      </w:r>
      <w:r w:rsidR="00E65790" w:rsidRPr="002127D9">
        <w:rPr>
          <w:rFonts w:asciiTheme="majorHAnsi" w:hAnsiTheme="majorHAnsi" w:cstheme="majorHAnsi"/>
          <w:lang w:val="en-US"/>
        </w:rPr>
        <w:t>talk about replication</w:t>
      </w:r>
      <w:r w:rsidR="00FF2E98" w:rsidRPr="002127D9">
        <w:rPr>
          <w:rFonts w:asciiTheme="majorHAnsi" w:hAnsiTheme="majorHAnsi" w:cstheme="majorHAnsi"/>
          <w:lang w:val="en-US"/>
        </w:rPr>
        <w:t xml:space="preserve"> in the cultural domain</w:t>
      </w:r>
      <w:r w:rsidR="002668FA" w:rsidRPr="002127D9">
        <w:rPr>
          <w:rFonts w:asciiTheme="majorHAnsi" w:hAnsiTheme="majorHAnsi" w:cstheme="majorHAnsi"/>
          <w:lang w:val="en-US"/>
        </w:rPr>
        <w:t xml:space="preserve">, which is </w:t>
      </w:r>
      <w:r w:rsidR="009D6A33">
        <w:rPr>
          <w:rFonts w:asciiTheme="majorHAnsi" w:hAnsiTheme="majorHAnsi" w:cstheme="majorHAnsi"/>
          <w:lang w:val="en-US"/>
        </w:rPr>
        <w:t xml:space="preserve">an </w:t>
      </w:r>
      <w:r w:rsidR="002668FA" w:rsidRPr="002127D9">
        <w:rPr>
          <w:rFonts w:asciiTheme="majorHAnsi" w:hAnsiTheme="majorHAnsi" w:cstheme="majorHAnsi"/>
          <w:lang w:val="en-US"/>
        </w:rPr>
        <w:t>important</w:t>
      </w:r>
      <w:r w:rsidR="00C403E0" w:rsidRPr="002127D9">
        <w:rPr>
          <w:rFonts w:asciiTheme="majorHAnsi" w:hAnsiTheme="majorHAnsi" w:cstheme="majorHAnsi"/>
          <w:lang w:val="en-US"/>
        </w:rPr>
        <w:t xml:space="preserve"> </w:t>
      </w:r>
      <w:r w:rsidR="009D6A33">
        <w:rPr>
          <w:rFonts w:asciiTheme="majorHAnsi" w:hAnsiTheme="majorHAnsi" w:cstheme="majorHAnsi"/>
          <w:lang w:val="en-US"/>
        </w:rPr>
        <w:t xml:space="preserve">issue </w:t>
      </w:r>
      <w:bookmarkStart w:id="0" w:name="_GoBack"/>
      <w:bookmarkEnd w:id="0"/>
      <w:r w:rsidR="00C403E0" w:rsidRPr="002127D9">
        <w:rPr>
          <w:rFonts w:asciiTheme="majorHAnsi" w:hAnsiTheme="majorHAnsi" w:cstheme="majorHAnsi"/>
          <w:lang w:val="en-US"/>
        </w:rPr>
        <w:t xml:space="preserve">for </w:t>
      </w:r>
      <w:r w:rsidR="0058456E">
        <w:rPr>
          <w:rFonts w:asciiTheme="majorHAnsi" w:hAnsiTheme="majorHAnsi" w:cstheme="majorHAnsi"/>
          <w:lang w:val="en-US"/>
        </w:rPr>
        <w:t xml:space="preserve">certain explanatory projects (i.e. </w:t>
      </w:r>
      <w:r w:rsidR="00D90919">
        <w:rPr>
          <w:rFonts w:asciiTheme="majorHAnsi" w:hAnsiTheme="majorHAnsi" w:cstheme="majorHAnsi"/>
          <w:lang w:val="en-US"/>
        </w:rPr>
        <w:t xml:space="preserve">understanding </w:t>
      </w:r>
      <w:r w:rsidR="00E66B13" w:rsidRPr="002127D9">
        <w:rPr>
          <w:rFonts w:asciiTheme="majorHAnsi" w:hAnsiTheme="majorHAnsi" w:cstheme="majorHAnsi"/>
          <w:lang w:val="en-US"/>
        </w:rPr>
        <w:t xml:space="preserve">cumulative </w:t>
      </w:r>
      <w:r w:rsidR="0058456E">
        <w:rPr>
          <w:rFonts w:asciiTheme="majorHAnsi" w:hAnsiTheme="majorHAnsi" w:cstheme="majorHAnsi"/>
          <w:lang w:val="en-US"/>
        </w:rPr>
        <w:t xml:space="preserve">culture </w:t>
      </w:r>
      <w:r w:rsidR="00EF3D17">
        <w:rPr>
          <w:rFonts w:asciiTheme="majorHAnsi" w:hAnsiTheme="majorHAnsi" w:cstheme="majorHAnsi"/>
          <w:lang w:val="en-US"/>
        </w:rPr>
        <w:t>and</w:t>
      </w:r>
      <w:r w:rsidR="0058456E">
        <w:rPr>
          <w:rFonts w:asciiTheme="majorHAnsi" w:hAnsiTheme="majorHAnsi" w:cstheme="majorHAnsi"/>
          <w:lang w:val="en-US"/>
        </w:rPr>
        <w:t xml:space="preserve"> cultural adaptation)</w:t>
      </w:r>
      <w:r w:rsidR="002668FA" w:rsidRPr="002127D9">
        <w:rPr>
          <w:rFonts w:asciiTheme="majorHAnsi" w:hAnsiTheme="majorHAnsi" w:cstheme="majorHAnsi"/>
          <w:lang w:val="en-US"/>
        </w:rPr>
        <w:t>.</w:t>
      </w:r>
    </w:p>
    <w:p w14:paraId="7F288574" w14:textId="47166083" w:rsidR="009731C2" w:rsidRPr="002127D9" w:rsidRDefault="009731C2" w:rsidP="00885C4D">
      <w:pPr>
        <w:jc w:val="both"/>
        <w:rPr>
          <w:rFonts w:asciiTheme="majorHAnsi" w:hAnsiTheme="majorHAnsi" w:cstheme="majorHAnsi"/>
          <w:lang w:val="en-US"/>
        </w:rPr>
      </w:pPr>
      <w:r w:rsidRPr="002127D9">
        <w:rPr>
          <w:rFonts w:asciiTheme="majorHAnsi" w:hAnsiTheme="majorHAnsi" w:cstheme="majorHAnsi"/>
          <w:lang w:val="en-US"/>
        </w:rPr>
        <w:t>Keywords: cultural evolution; replication; informa</w:t>
      </w:r>
      <w:r w:rsidR="007E086D" w:rsidRPr="002127D9">
        <w:rPr>
          <w:rFonts w:asciiTheme="majorHAnsi" w:hAnsiTheme="majorHAnsi" w:cstheme="majorHAnsi"/>
          <w:lang w:val="en-US"/>
        </w:rPr>
        <w:t xml:space="preserve">tion; granularity; extraction and </w:t>
      </w:r>
      <w:r w:rsidRPr="002127D9">
        <w:rPr>
          <w:rFonts w:asciiTheme="majorHAnsi" w:hAnsiTheme="majorHAnsi" w:cstheme="majorHAnsi"/>
          <w:lang w:val="en-US"/>
        </w:rPr>
        <w:t xml:space="preserve">evocation; </w:t>
      </w:r>
      <w:r w:rsidR="00214CE9" w:rsidRPr="002127D9">
        <w:rPr>
          <w:rFonts w:asciiTheme="majorHAnsi" w:hAnsiTheme="majorHAnsi" w:cstheme="majorHAnsi"/>
          <w:lang w:val="en-US"/>
        </w:rPr>
        <w:t>memes</w:t>
      </w:r>
    </w:p>
    <w:p w14:paraId="24B24E95" w14:textId="66C9FEFD" w:rsidR="0071767E" w:rsidRPr="002127D9" w:rsidRDefault="0071767E" w:rsidP="00885C4D">
      <w:pPr>
        <w:jc w:val="both"/>
        <w:rPr>
          <w:rFonts w:asciiTheme="majorHAnsi" w:hAnsiTheme="majorHAnsi" w:cstheme="majorHAnsi"/>
          <w:b/>
          <w:lang w:val="en-US"/>
        </w:rPr>
      </w:pPr>
      <w:r w:rsidRPr="002127D9">
        <w:rPr>
          <w:rFonts w:asciiTheme="majorHAnsi" w:hAnsiTheme="majorHAnsi" w:cstheme="majorHAnsi"/>
          <w:b/>
          <w:lang w:val="en-US"/>
        </w:rPr>
        <w:t>Introduction</w:t>
      </w:r>
    </w:p>
    <w:p w14:paraId="5DBDF843" w14:textId="69494AE6" w:rsidR="00B44832" w:rsidRPr="002127D9" w:rsidRDefault="00581CF6" w:rsidP="00885C4D">
      <w:pPr>
        <w:jc w:val="both"/>
        <w:rPr>
          <w:rFonts w:asciiTheme="majorHAnsi" w:hAnsiTheme="majorHAnsi" w:cstheme="majorHAnsi"/>
          <w:lang w:val="en-US"/>
        </w:rPr>
      </w:pPr>
      <w:r w:rsidRPr="002127D9">
        <w:rPr>
          <w:rFonts w:asciiTheme="majorHAnsi" w:hAnsiTheme="majorHAnsi" w:cstheme="majorHAnsi"/>
          <w:lang w:val="en-US"/>
        </w:rPr>
        <w:t xml:space="preserve">Many </w:t>
      </w:r>
      <w:r w:rsidR="004309DB" w:rsidRPr="002127D9">
        <w:rPr>
          <w:rFonts w:asciiTheme="majorHAnsi" w:hAnsiTheme="majorHAnsi" w:cstheme="majorHAnsi"/>
          <w:lang w:val="en-GB"/>
        </w:rPr>
        <w:t>discussion</w:t>
      </w:r>
      <w:r w:rsidR="005300E5" w:rsidRPr="002127D9">
        <w:rPr>
          <w:rFonts w:asciiTheme="majorHAnsi" w:hAnsiTheme="majorHAnsi" w:cstheme="majorHAnsi"/>
          <w:lang w:val="en-GB"/>
        </w:rPr>
        <w:t>s</w:t>
      </w:r>
      <w:r w:rsidR="001653F6" w:rsidRPr="002127D9">
        <w:rPr>
          <w:rFonts w:asciiTheme="majorHAnsi" w:hAnsiTheme="majorHAnsi" w:cstheme="majorHAnsi"/>
          <w:lang w:val="en-GB"/>
        </w:rPr>
        <w:t xml:space="preserve"> </w:t>
      </w:r>
      <w:r w:rsidR="00AC4AC3" w:rsidRPr="002127D9">
        <w:rPr>
          <w:rFonts w:asciiTheme="majorHAnsi" w:hAnsiTheme="majorHAnsi" w:cstheme="majorHAnsi"/>
          <w:lang w:val="en-GB"/>
        </w:rPr>
        <w:t>in</w:t>
      </w:r>
      <w:r w:rsidR="00AC4AC3" w:rsidRPr="002127D9">
        <w:rPr>
          <w:rFonts w:asciiTheme="majorHAnsi" w:hAnsiTheme="majorHAnsi" w:cstheme="majorHAnsi"/>
          <w:lang w:val="en-US"/>
        </w:rPr>
        <w:t xml:space="preserve"> </w:t>
      </w:r>
      <w:r w:rsidRPr="002127D9">
        <w:rPr>
          <w:rFonts w:asciiTheme="majorHAnsi" w:hAnsiTheme="majorHAnsi" w:cstheme="majorHAnsi"/>
          <w:lang w:val="en-US"/>
        </w:rPr>
        <w:t xml:space="preserve">the </w:t>
      </w:r>
      <w:r w:rsidR="000C1CEB" w:rsidRPr="002127D9">
        <w:rPr>
          <w:rFonts w:asciiTheme="majorHAnsi" w:hAnsiTheme="majorHAnsi" w:cstheme="majorHAnsi"/>
          <w:lang w:val="en-US"/>
        </w:rPr>
        <w:t>burge</w:t>
      </w:r>
      <w:r w:rsidR="00FC4FC6" w:rsidRPr="002127D9">
        <w:rPr>
          <w:rFonts w:asciiTheme="majorHAnsi" w:hAnsiTheme="majorHAnsi" w:cstheme="majorHAnsi"/>
          <w:lang w:val="en-US"/>
        </w:rPr>
        <w:t xml:space="preserve">oning </w:t>
      </w:r>
      <w:r w:rsidRPr="002127D9">
        <w:rPr>
          <w:rFonts w:asciiTheme="majorHAnsi" w:hAnsiTheme="majorHAnsi" w:cstheme="majorHAnsi"/>
          <w:lang w:val="en-US"/>
        </w:rPr>
        <w:t xml:space="preserve">field of </w:t>
      </w:r>
      <w:r w:rsidR="0018620C" w:rsidRPr="002127D9">
        <w:rPr>
          <w:rFonts w:asciiTheme="majorHAnsi" w:hAnsiTheme="majorHAnsi" w:cstheme="majorHAnsi"/>
          <w:lang w:val="en-US"/>
        </w:rPr>
        <w:t>cultural evolution</w:t>
      </w:r>
      <w:r w:rsidR="00E94CCB" w:rsidRPr="002127D9">
        <w:rPr>
          <w:rFonts w:asciiTheme="majorHAnsi" w:hAnsiTheme="majorHAnsi" w:cstheme="majorHAnsi"/>
          <w:lang w:val="en-US"/>
        </w:rPr>
        <w:t xml:space="preserve"> </w:t>
      </w:r>
      <w:r w:rsidR="0018620C" w:rsidRPr="002127D9">
        <w:rPr>
          <w:rFonts w:asciiTheme="majorHAnsi" w:hAnsiTheme="majorHAnsi" w:cstheme="majorHAnsi"/>
          <w:lang w:val="en-US"/>
        </w:rPr>
        <w:t>still revolve</w:t>
      </w:r>
      <w:r w:rsidR="00915F48" w:rsidRPr="002127D9">
        <w:rPr>
          <w:rFonts w:asciiTheme="majorHAnsi" w:hAnsiTheme="majorHAnsi" w:cstheme="majorHAnsi"/>
          <w:lang w:val="en-US"/>
        </w:rPr>
        <w:t xml:space="preserve"> – </w:t>
      </w:r>
      <w:r w:rsidR="00F5372C" w:rsidRPr="002127D9">
        <w:rPr>
          <w:rFonts w:asciiTheme="majorHAnsi" w:hAnsiTheme="majorHAnsi" w:cstheme="majorHAnsi"/>
          <w:lang w:val="en-US"/>
        </w:rPr>
        <w:t>in one way or another</w:t>
      </w:r>
      <w:r w:rsidR="00915F48" w:rsidRPr="002127D9">
        <w:rPr>
          <w:rFonts w:asciiTheme="majorHAnsi" w:hAnsiTheme="majorHAnsi" w:cstheme="majorHAnsi"/>
          <w:lang w:val="en-US"/>
        </w:rPr>
        <w:t xml:space="preserve"> – </w:t>
      </w:r>
      <w:r w:rsidR="0018620C" w:rsidRPr="002127D9">
        <w:rPr>
          <w:rFonts w:asciiTheme="majorHAnsi" w:hAnsiTheme="majorHAnsi" w:cstheme="majorHAnsi"/>
          <w:lang w:val="en-US"/>
        </w:rPr>
        <w:t xml:space="preserve"> </w:t>
      </w:r>
      <w:r w:rsidR="00E94CCB" w:rsidRPr="002127D9">
        <w:rPr>
          <w:rFonts w:asciiTheme="majorHAnsi" w:hAnsiTheme="majorHAnsi" w:cstheme="majorHAnsi"/>
          <w:lang w:val="en-US"/>
        </w:rPr>
        <w:t xml:space="preserve">around </w:t>
      </w:r>
      <w:r w:rsidR="0018620C" w:rsidRPr="002127D9">
        <w:rPr>
          <w:rFonts w:asciiTheme="majorHAnsi" w:hAnsiTheme="majorHAnsi" w:cstheme="majorHAnsi"/>
          <w:lang w:val="en-US"/>
        </w:rPr>
        <w:t xml:space="preserve">the </w:t>
      </w:r>
      <w:r w:rsidR="009E2AEA" w:rsidRPr="002127D9">
        <w:rPr>
          <w:rFonts w:asciiTheme="majorHAnsi" w:hAnsiTheme="majorHAnsi" w:cstheme="majorHAnsi"/>
          <w:lang w:val="en-US"/>
        </w:rPr>
        <w:t>scope an</w:t>
      </w:r>
      <w:r w:rsidR="00257530" w:rsidRPr="002127D9">
        <w:rPr>
          <w:rFonts w:asciiTheme="majorHAnsi" w:hAnsiTheme="majorHAnsi" w:cstheme="majorHAnsi"/>
          <w:lang w:val="en-US"/>
        </w:rPr>
        <w:t>d</w:t>
      </w:r>
      <w:r w:rsidR="009E2AEA" w:rsidRPr="002127D9">
        <w:rPr>
          <w:rFonts w:asciiTheme="majorHAnsi" w:hAnsiTheme="majorHAnsi" w:cstheme="majorHAnsi"/>
          <w:lang w:val="en-US"/>
        </w:rPr>
        <w:t xml:space="preserve"> limitations of the </w:t>
      </w:r>
      <w:r w:rsidR="00323903" w:rsidRPr="002127D9">
        <w:rPr>
          <w:rFonts w:asciiTheme="majorHAnsi" w:hAnsiTheme="majorHAnsi" w:cstheme="majorHAnsi"/>
          <w:lang w:val="en-US"/>
        </w:rPr>
        <w:t xml:space="preserve">analogy </w:t>
      </w:r>
      <w:r w:rsidR="0018620C" w:rsidRPr="002127D9">
        <w:rPr>
          <w:rFonts w:asciiTheme="majorHAnsi" w:hAnsiTheme="majorHAnsi" w:cstheme="majorHAnsi"/>
          <w:lang w:val="en-US"/>
        </w:rPr>
        <w:t xml:space="preserve">with </w:t>
      </w:r>
      <w:r w:rsidR="001B6E8B" w:rsidRPr="002127D9">
        <w:rPr>
          <w:rFonts w:asciiTheme="majorHAnsi" w:hAnsiTheme="majorHAnsi" w:cstheme="majorHAnsi"/>
          <w:lang w:val="en-US"/>
        </w:rPr>
        <w:t xml:space="preserve">biological evolution </w:t>
      </w:r>
      <w:r w:rsidR="009A2424" w:rsidRPr="002127D9">
        <w:rPr>
          <w:rFonts w:asciiTheme="majorHAnsi" w:hAnsiTheme="majorHAnsi" w:cstheme="majorHAnsi"/>
          <w:lang w:val="en-US"/>
        </w:rPr>
        <w:fldChar w:fldCharType="begin">
          <w:fldData xml:space="preserve">PEVuZE5vdGU+PENpdGU+PEF1dGhvcj5MZXdlbnM8L0F1dGhvcj48WWVhcj4yMDE1PC9ZZWFyPjxJ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</w:fldData>
        </w:fldChar>
      </w:r>
      <w:r w:rsidR="00026439">
        <w:rPr>
          <w:rFonts w:asciiTheme="majorHAnsi" w:hAnsiTheme="majorHAnsi" w:cstheme="majorHAnsi"/>
          <w:lang w:val="en-US"/>
        </w:rPr>
        <w:instrText xml:space="preserve"> ADDIN EN.CITE </w:instrText>
      </w:r>
      <w:r w:rsidR="00026439">
        <w:rPr>
          <w:rFonts w:asciiTheme="majorHAnsi" w:hAnsiTheme="majorHAnsi" w:cstheme="majorHAnsi"/>
          <w:lang w:val="en-US"/>
        </w:rPr>
        <w:fldChar w:fldCharType="begin">
          <w:fldData xml:space="preserve">PEVuZE5vdGU+PENpdGU+PEF1dGhvcj5MZXdlbnM8L0F1dGhvcj48WWVhcj4yMDE1PC9ZZWFyPjxJ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</w:fldData>
        </w:fldChar>
      </w:r>
      <w:r w:rsidR="00026439">
        <w:rPr>
          <w:rFonts w:asciiTheme="majorHAnsi" w:hAnsiTheme="majorHAnsi" w:cstheme="majorHAnsi"/>
          <w:lang w:val="en-US"/>
        </w:rPr>
        <w:instrText xml:space="preserve"> ADDIN EN.CITE.DATA </w:instrText>
      </w:r>
      <w:r w:rsidR="00026439">
        <w:rPr>
          <w:rFonts w:asciiTheme="majorHAnsi" w:hAnsiTheme="majorHAnsi" w:cstheme="majorHAnsi"/>
          <w:lang w:val="en-US"/>
        </w:rPr>
      </w:r>
      <w:r w:rsidR="00026439">
        <w:rPr>
          <w:rFonts w:asciiTheme="majorHAnsi" w:hAnsiTheme="majorHAnsi" w:cstheme="majorHAnsi"/>
          <w:lang w:val="en-US"/>
        </w:rPr>
        <w:fldChar w:fldCharType="end"/>
      </w:r>
      <w:r w:rsidR="009A2424" w:rsidRPr="002127D9">
        <w:rPr>
          <w:rFonts w:asciiTheme="majorHAnsi" w:hAnsiTheme="majorHAnsi" w:cstheme="majorHAnsi"/>
          <w:lang w:val="en-US"/>
        </w:rPr>
      </w:r>
      <w:r w:rsidR="009A2424" w:rsidRPr="002127D9">
        <w:rPr>
          <w:rFonts w:asciiTheme="majorHAnsi" w:hAnsiTheme="majorHAnsi" w:cstheme="majorHAnsi"/>
          <w:lang w:val="en-US"/>
        </w:rPr>
        <w:fldChar w:fldCharType="separate"/>
      </w:r>
      <w:r w:rsidR="00026439">
        <w:rPr>
          <w:rFonts w:asciiTheme="majorHAnsi" w:hAnsiTheme="majorHAnsi" w:cstheme="majorHAnsi"/>
          <w:noProof/>
          <w:lang w:val="en-US"/>
        </w:rPr>
        <w:t>(Buskes, 2013; Lewens, 2015; Mesoudi, 2011)</w:t>
      </w:r>
      <w:r w:rsidR="009A2424" w:rsidRPr="002127D9">
        <w:rPr>
          <w:rFonts w:asciiTheme="majorHAnsi" w:hAnsiTheme="majorHAnsi" w:cstheme="majorHAnsi"/>
          <w:lang w:val="en-US"/>
        </w:rPr>
        <w:fldChar w:fldCharType="end"/>
      </w:r>
      <w:r w:rsidR="0018620C" w:rsidRPr="002127D9">
        <w:rPr>
          <w:rFonts w:asciiTheme="majorHAnsi" w:hAnsiTheme="majorHAnsi" w:cstheme="majorHAnsi"/>
          <w:lang w:val="en-US"/>
        </w:rPr>
        <w:t>.</w:t>
      </w:r>
      <w:r w:rsidR="007B426E" w:rsidRPr="002127D9">
        <w:rPr>
          <w:rFonts w:asciiTheme="majorHAnsi" w:hAnsiTheme="majorHAnsi" w:cstheme="majorHAnsi"/>
          <w:lang w:val="en-US"/>
        </w:rPr>
        <w:t xml:space="preserve"> How </w:t>
      </w:r>
      <w:r w:rsidR="00C61D61" w:rsidRPr="002127D9">
        <w:rPr>
          <w:rFonts w:asciiTheme="majorHAnsi" w:hAnsiTheme="majorHAnsi" w:cstheme="majorHAnsi"/>
          <w:lang w:val="en-US"/>
        </w:rPr>
        <w:t xml:space="preserve">Darwinian is </w:t>
      </w:r>
      <w:r w:rsidR="007B426E" w:rsidRPr="002127D9">
        <w:rPr>
          <w:rFonts w:asciiTheme="majorHAnsi" w:hAnsiTheme="majorHAnsi" w:cstheme="majorHAnsi"/>
          <w:lang w:val="en-US"/>
        </w:rPr>
        <w:t xml:space="preserve">cultural </w:t>
      </w:r>
      <w:r w:rsidR="00C61D61" w:rsidRPr="002127D9">
        <w:rPr>
          <w:rFonts w:asciiTheme="majorHAnsi" w:hAnsiTheme="majorHAnsi" w:cstheme="majorHAnsi"/>
          <w:lang w:val="en-US"/>
        </w:rPr>
        <w:t xml:space="preserve">evolution </w:t>
      </w:r>
      <w:r w:rsidR="007B426E" w:rsidRPr="002127D9">
        <w:rPr>
          <w:rFonts w:asciiTheme="majorHAnsi" w:hAnsiTheme="majorHAnsi" w:cstheme="majorHAnsi"/>
          <w:lang w:val="en-US"/>
        </w:rPr>
        <w:t xml:space="preserve">exactly? </w:t>
      </w:r>
      <w:r w:rsidR="00521395" w:rsidRPr="002127D9">
        <w:rPr>
          <w:rFonts w:asciiTheme="majorHAnsi" w:hAnsiTheme="majorHAnsi" w:cstheme="majorHAnsi"/>
          <w:lang w:val="en-US"/>
        </w:rPr>
        <w:fldChar w:fldCharType="begin"/>
      </w:r>
      <w:r w:rsidR="00026439">
        <w:rPr>
          <w:rFonts w:asciiTheme="majorHAnsi" w:hAnsiTheme="majorHAnsi" w:cstheme="majorHAnsi"/>
          <w:lang w:val="en-US"/>
        </w:rPr>
        <w:instrText xml:space="preserve"> ADDIN EN.CITE &lt;EndNote&gt;&lt;Cite&gt;&lt;Author&gt;Claidière&lt;/Author&gt;&lt;Year&gt;2014&lt;/Year&gt;&lt;IDText&gt;How Darwinian is cultural evolution?&lt;/IDText&gt;&lt;DisplayText&gt;(Claidière, Scott-Phillips, &amp;amp; Sperber, 2014; Mesoudi, Whiten, &amp;amp; Laland, 2006)&lt;/DisplayText&gt;&lt;record&gt;&lt;isbn&gt;0962-8436&lt;/isbn&gt;&lt;titles&gt;&lt;title&gt;How Darwinian is cultural evolution?&lt;/title&gt;&lt;secondary-title&gt;Phil. Trans. R. Soc. B&lt;/secondary-title&gt;&lt;short-title&gt;How Darwinian is cultural evolution?&lt;/short-title&gt;&lt;/titles&gt;&lt;pages&gt;20130368&lt;/pages&gt;&lt;number&gt;1642&lt;/number&gt;&lt;contributors&gt;&lt;authors&gt;&lt;author&gt;Claidière, Nicolas&lt;/author&gt;&lt;author&gt;Scott-Phillips, Thomas C&lt;/author&gt;&lt;author&gt;Sperber, Dan&lt;/author&gt;&lt;/authors&gt;&lt;/contributors&gt;&lt;added-date format="utc"&gt;1497975536&lt;/added-date&gt;&lt;ref-type name="Journal Article"&gt;17&lt;/ref-type&gt;&lt;dates&gt;&lt;year&gt;2014&lt;/year&gt;&lt;/dates&gt;&lt;rec-number&gt;2010&lt;/rec-number&gt;&lt;last-updated-date format="utc"&gt;1497975536&lt;/last-updated-date&gt;&lt;volume&gt;369&lt;/volume&gt;&lt;/record&gt;&lt;/Cite&gt;&lt;Cite&gt;&lt;Author&gt;Mesoudi&lt;/Author&gt;&lt;Year&gt;2006&lt;/Year&gt;&lt;IDText&gt;Towards a unified science of cultural evolution&lt;/IDText&gt;&lt;record&gt;&lt;isbn&gt;1469-1825&lt;/isbn&gt;&lt;titles&gt;&lt;title&gt;Towards a unified science of cultural evolution&lt;/title&gt;&lt;secondary-title&gt;Behavioral and Brain Sciences&lt;/secondary-title&gt;&lt;short-title&gt;Towards a unified science of cultural evolution&lt;/short-title&gt;&lt;/titles&gt;&lt;pages&gt;329-347&lt;/pages&gt;&lt;number&gt;04&lt;/number&gt;&lt;contributors&gt;&lt;authors&gt;&lt;author&gt;Mesoudi, Alex&lt;/author&gt;&lt;author&gt;Whiten, Andrew&lt;/author&gt;&lt;author&gt;Laland, Kevin N&lt;/author&gt;&lt;/authors&gt;&lt;/contributors&gt;&lt;added-date format="utc"&gt;1497975552&lt;/added-date&gt;&lt;ref-type name="Journal Article"&gt;17&lt;/ref-type&gt;&lt;dates&gt;&lt;year&gt;2006&lt;/year&gt;&lt;/dates&gt;&lt;rec-number&gt;3085&lt;/rec-number&gt;&lt;last-updated-date format="utc"&gt;1497975552&lt;/last-updated-date&gt;&lt;volume&gt;29&lt;/volume&gt;&lt;/record&gt;&lt;/Cite&gt;&lt;/EndNote&gt;</w:instrText>
      </w:r>
      <w:r w:rsidR="00521395" w:rsidRPr="002127D9">
        <w:rPr>
          <w:rFonts w:asciiTheme="majorHAnsi" w:hAnsiTheme="majorHAnsi" w:cstheme="majorHAnsi"/>
          <w:lang w:val="en-US"/>
        </w:rPr>
        <w:fldChar w:fldCharType="separate"/>
      </w:r>
      <w:r w:rsidR="00026439">
        <w:rPr>
          <w:rFonts w:asciiTheme="majorHAnsi" w:hAnsiTheme="majorHAnsi" w:cstheme="majorHAnsi"/>
          <w:noProof/>
          <w:lang w:val="en-US"/>
        </w:rPr>
        <w:t>(Claidière, Scott-Phillips, &amp; Sperber, 2014; Mesoudi, Whiten, &amp; Laland, 2006)</w:t>
      </w:r>
      <w:r w:rsidR="00521395" w:rsidRPr="002127D9">
        <w:rPr>
          <w:rFonts w:asciiTheme="majorHAnsi" w:hAnsiTheme="majorHAnsi" w:cstheme="majorHAnsi"/>
          <w:lang w:val="en-US"/>
        </w:rPr>
        <w:fldChar w:fldCharType="end"/>
      </w:r>
      <w:r w:rsidR="00521395" w:rsidRPr="002127D9">
        <w:rPr>
          <w:rFonts w:asciiTheme="majorHAnsi" w:hAnsiTheme="majorHAnsi" w:cstheme="majorHAnsi"/>
          <w:lang w:val="en-US"/>
        </w:rPr>
        <w:t xml:space="preserve"> </w:t>
      </w:r>
      <w:r w:rsidR="00EB3BC3" w:rsidRPr="002127D9">
        <w:rPr>
          <w:rFonts w:asciiTheme="majorHAnsi" w:hAnsiTheme="majorHAnsi" w:cstheme="majorHAnsi"/>
          <w:lang w:val="en-US"/>
        </w:rPr>
        <w:t xml:space="preserve">Is </w:t>
      </w:r>
      <w:r w:rsidR="00C935F8" w:rsidRPr="002127D9">
        <w:rPr>
          <w:rFonts w:asciiTheme="majorHAnsi" w:hAnsiTheme="majorHAnsi" w:cstheme="majorHAnsi"/>
          <w:lang w:val="en-US"/>
        </w:rPr>
        <w:t xml:space="preserve">it </w:t>
      </w:r>
      <w:r w:rsidR="00EB3BC3" w:rsidRPr="002127D9">
        <w:rPr>
          <w:rFonts w:asciiTheme="majorHAnsi" w:hAnsiTheme="majorHAnsi" w:cstheme="majorHAnsi"/>
          <w:lang w:val="en-US"/>
        </w:rPr>
        <w:t>cumulative</w:t>
      </w:r>
      <w:r w:rsidR="000E4DEC" w:rsidRPr="002127D9">
        <w:rPr>
          <w:rFonts w:asciiTheme="majorHAnsi" w:hAnsiTheme="majorHAnsi" w:cstheme="majorHAnsi"/>
          <w:lang w:val="en-US"/>
        </w:rPr>
        <w:t>, as in in the biological realm</w:t>
      </w:r>
      <w:r w:rsidR="007B426E" w:rsidRPr="002127D9">
        <w:rPr>
          <w:rFonts w:asciiTheme="majorHAnsi" w:hAnsiTheme="majorHAnsi" w:cstheme="majorHAnsi"/>
          <w:lang w:val="en-US"/>
        </w:rPr>
        <w:t>?</w:t>
      </w:r>
      <w:r w:rsidR="008C7302" w:rsidRPr="002127D9">
        <w:rPr>
          <w:rFonts w:asciiTheme="majorHAnsi" w:hAnsiTheme="majorHAnsi" w:cstheme="majorHAnsi"/>
          <w:lang w:val="en-US"/>
        </w:rPr>
        <w:t xml:space="preserve"> </w:t>
      </w:r>
      <w:r w:rsidR="00BE0BC9" w:rsidRPr="002127D9">
        <w:rPr>
          <w:rFonts w:asciiTheme="majorHAnsi" w:hAnsiTheme="majorHAnsi" w:cstheme="majorHAnsi"/>
          <w:lang w:val="en-US"/>
        </w:rPr>
        <w:t>Is it blind</w:t>
      </w:r>
      <w:r w:rsidR="00EC0F90" w:rsidRPr="002127D9">
        <w:rPr>
          <w:rFonts w:asciiTheme="majorHAnsi" w:hAnsiTheme="majorHAnsi" w:cstheme="majorHAnsi"/>
          <w:lang w:val="en-US"/>
        </w:rPr>
        <w:t xml:space="preserve"> or guided</w:t>
      </w:r>
      <w:r w:rsidR="00BE0BC9" w:rsidRPr="002127D9">
        <w:rPr>
          <w:rFonts w:asciiTheme="majorHAnsi" w:hAnsiTheme="majorHAnsi" w:cstheme="majorHAnsi"/>
          <w:lang w:val="en-US"/>
        </w:rPr>
        <w:t xml:space="preserve">? </w:t>
      </w:r>
      <w:r w:rsidR="00EB3BC3" w:rsidRPr="002127D9">
        <w:rPr>
          <w:rFonts w:asciiTheme="majorHAnsi" w:hAnsiTheme="majorHAnsi" w:cstheme="majorHAnsi"/>
          <w:lang w:val="en-US"/>
        </w:rPr>
        <w:t xml:space="preserve">Does the phenotype/genotype distinction hold in the cultural </w:t>
      </w:r>
      <w:r w:rsidR="008C7302" w:rsidRPr="002127D9">
        <w:rPr>
          <w:rFonts w:asciiTheme="majorHAnsi" w:hAnsiTheme="majorHAnsi" w:cstheme="majorHAnsi"/>
          <w:lang w:val="en-US"/>
        </w:rPr>
        <w:t>domain</w:t>
      </w:r>
      <w:r w:rsidR="00A67454" w:rsidRPr="002127D9">
        <w:rPr>
          <w:rFonts w:asciiTheme="majorHAnsi" w:hAnsiTheme="majorHAnsi" w:cstheme="majorHAnsi"/>
          <w:lang w:val="en-US"/>
        </w:rPr>
        <w:t>?</w:t>
      </w:r>
      <w:r w:rsidR="00771986" w:rsidRPr="002127D9">
        <w:rPr>
          <w:rFonts w:asciiTheme="majorHAnsi" w:hAnsiTheme="majorHAnsi" w:cstheme="majorHAnsi"/>
          <w:lang w:val="en-US"/>
        </w:rPr>
        <w:t xml:space="preserve"> What, if any</w:t>
      </w:r>
      <w:r w:rsidR="00D26B4F" w:rsidRPr="002127D9">
        <w:rPr>
          <w:rFonts w:asciiTheme="majorHAnsi" w:hAnsiTheme="majorHAnsi" w:cstheme="majorHAnsi"/>
          <w:lang w:val="en-US"/>
        </w:rPr>
        <w:t>thing</w:t>
      </w:r>
      <w:r w:rsidR="00771986" w:rsidRPr="002127D9">
        <w:rPr>
          <w:rFonts w:asciiTheme="majorHAnsi" w:hAnsiTheme="majorHAnsi" w:cstheme="majorHAnsi"/>
          <w:lang w:val="en-US"/>
        </w:rPr>
        <w:t xml:space="preserve">, is the </w:t>
      </w:r>
      <w:r w:rsidR="00A62B87" w:rsidRPr="002127D9">
        <w:rPr>
          <w:rFonts w:asciiTheme="majorHAnsi" w:hAnsiTheme="majorHAnsi" w:cstheme="majorHAnsi"/>
          <w:lang w:val="en-US"/>
        </w:rPr>
        <w:t xml:space="preserve">cultural </w:t>
      </w:r>
      <w:r w:rsidR="00771986" w:rsidRPr="002127D9">
        <w:rPr>
          <w:rFonts w:asciiTheme="majorHAnsi" w:hAnsiTheme="majorHAnsi" w:cstheme="majorHAnsi"/>
          <w:lang w:val="en-US"/>
        </w:rPr>
        <w:t xml:space="preserve">equivalent of </w:t>
      </w:r>
      <w:r w:rsidR="00CA7DB7" w:rsidRPr="002127D9">
        <w:rPr>
          <w:rFonts w:asciiTheme="majorHAnsi" w:hAnsiTheme="majorHAnsi" w:cstheme="majorHAnsi"/>
          <w:lang w:val="en-US"/>
        </w:rPr>
        <w:t xml:space="preserve">a </w:t>
      </w:r>
      <w:r w:rsidR="00771986" w:rsidRPr="002127D9">
        <w:rPr>
          <w:rFonts w:asciiTheme="majorHAnsi" w:hAnsiTheme="majorHAnsi" w:cstheme="majorHAnsi"/>
          <w:lang w:val="en-US"/>
        </w:rPr>
        <w:t>‘mutation’</w:t>
      </w:r>
      <w:r w:rsidR="008C7302" w:rsidRPr="002127D9">
        <w:rPr>
          <w:rFonts w:asciiTheme="majorHAnsi" w:hAnsiTheme="majorHAnsi" w:cstheme="majorHAnsi"/>
          <w:lang w:val="en-US"/>
        </w:rPr>
        <w:t>?</w:t>
      </w:r>
      <w:r w:rsidR="00771986" w:rsidRPr="002127D9">
        <w:rPr>
          <w:rFonts w:asciiTheme="majorHAnsi" w:hAnsiTheme="majorHAnsi" w:cstheme="majorHAnsi"/>
          <w:lang w:val="en-US"/>
        </w:rPr>
        <w:t xml:space="preserve"> Perhaps one of the most contentious </w:t>
      </w:r>
      <w:r w:rsidR="00F12FAA" w:rsidRPr="002127D9">
        <w:rPr>
          <w:rFonts w:asciiTheme="majorHAnsi" w:hAnsiTheme="majorHAnsi" w:cstheme="majorHAnsi"/>
          <w:lang w:val="en-US"/>
        </w:rPr>
        <w:t xml:space="preserve">points of comparison </w:t>
      </w:r>
      <w:r w:rsidR="00771986" w:rsidRPr="002127D9">
        <w:rPr>
          <w:rFonts w:asciiTheme="majorHAnsi" w:hAnsiTheme="majorHAnsi" w:cstheme="majorHAnsi"/>
          <w:lang w:val="en-US"/>
        </w:rPr>
        <w:t xml:space="preserve">is </w:t>
      </w:r>
      <w:r w:rsidR="00EB3BC3" w:rsidRPr="002127D9">
        <w:rPr>
          <w:rFonts w:asciiTheme="majorHAnsi" w:hAnsiTheme="majorHAnsi" w:cstheme="majorHAnsi"/>
          <w:lang w:val="en-US"/>
        </w:rPr>
        <w:t xml:space="preserve">the following: </w:t>
      </w:r>
      <w:r w:rsidR="004114EC" w:rsidRPr="002127D9">
        <w:rPr>
          <w:rFonts w:asciiTheme="majorHAnsi" w:hAnsiTheme="majorHAnsi" w:cstheme="majorHAnsi"/>
          <w:lang w:val="en-US"/>
        </w:rPr>
        <w:t xml:space="preserve">does </w:t>
      </w:r>
      <w:r w:rsidR="004425CE" w:rsidRPr="002127D9">
        <w:rPr>
          <w:rFonts w:asciiTheme="majorHAnsi" w:hAnsiTheme="majorHAnsi" w:cstheme="majorHAnsi"/>
          <w:lang w:val="en-US"/>
        </w:rPr>
        <w:t xml:space="preserve">cultural evolution </w:t>
      </w:r>
      <w:r w:rsidR="004114EC" w:rsidRPr="002127D9">
        <w:rPr>
          <w:rFonts w:asciiTheme="majorHAnsi" w:hAnsiTheme="majorHAnsi" w:cstheme="majorHAnsi"/>
          <w:lang w:val="en-US"/>
        </w:rPr>
        <w:t xml:space="preserve">happen through </w:t>
      </w:r>
      <w:r w:rsidR="004425CE" w:rsidRPr="002127D9">
        <w:rPr>
          <w:rFonts w:asciiTheme="majorHAnsi" w:hAnsiTheme="majorHAnsi" w:cstheme="majorHAnsi"/>
          <w:lang w:val="en-US"/>
        </w:rPr>
        <w:t>a process of replication</w:t>
      </w:r>
      <w:r w:rsidR="00164E80" w:rsidRPr="002127D9">
        <w:rPr>
          <w:rFonts w:asciiTheme="majorHAnsi" w:hAnsiTheme="majorHAnsi" w:cstheme="majorHAnsi"/>
          <w:lang w:val="en-US"/>
        </w:rPr>
        <w:t xml:space="preserve"> (or copying/imitation</w:t>
      </w:r>
      <w:r w:rsidR="00942C0C" w:rsidRPr="002127D9">
        <w:rPr>
          <w:rFonts w:asciiTheme="majorHAnsi" w:hAnsiTheme="majorHAnsi" w:cstheme="majorHAnsi"/>
          <w:lang w:val="en-US"/>
        </w:rPr>
        <w:t>)</w:t>
      </w:r>
      <w:r w:rsidR="004425CE" w:rsidRPr="002127D9">
        <w:rPr>
          <w:rFonts w:asciiTheme="majorHAnsi" w:hAnsiTheme="majorHAnsi" w:cstheme="majorHAnsi"/>
          <w:lang w:val="en-US"/>
        </w:rPr>
        <w:t xml:space="preserve">? And </w:t>
      </w:r>
      <w:r w:rsidR="0003531C" w:rsidRPr="002127D9">
        <w:rPr>
          <w:rFonts w:asciiTheme="majorHAnsi" w:hAnsiTheme="majorHAnsi" w:cstheme="majorHAnsi"/>
          <w:lang w:val="en-US"/>
        </w:rPr>
        <w:t xml:space="preserve">if so, </w:t>
      </w:r>
      <w:r w:rsidR="004425CE" w:rsidRPr="002127D9">
        <w:rPr>
          <w:rFonts w:asciiTheme="majorHAnsi" w:hAnsiTheme="majorHAnsi" w:cstheme="majorHAnsi"/>
          <w:lang w:val="en-US"/>
        </w:rPr>
        <w:t xml:space="preserve">is </w:t>
      </w:r>
      <w:r w:rsidR="009871AA" w:rsidRPr="002127D9">
        <w:rPr>
          <w:rFonts w:asciiTheme="majorHAnsi" w:hAnsiTheme="majorHAnsi" w:cstheme="majorHAnsi"/>
          <w:lang w:val="en-US"/>
        </w:rPr>
        <w:t>it useful to break down culture into discrete units</w:t>
      </w:r>
      <w:r w:rsidR="004425CE" w:rsidRPr="002127D9">
        <w:rPr>
          <w:rFonts w:asciiTheme="majorHAnsi" w:hAnsiTheme="majorHAnsi" w:cstheme="majorHAnsi"/>
          <w:lang w:val="en-US"/>
        </w:rPr>
        <w:t xml:space="preserve">, which can </w:t>
      </w:r>
      <w:r w:rsidR="00380791" w:rsidRPr="002127D9">
        <w:rPr>
          <w:rFonts w:asciiTheme="majorHAnsi" w:hAnsiTheme="majorHAnsi" w:cstheme="majorHAnsi"/>
          <w:lang w:val="en-US"/>
        </w:rPr>
        <w:t xml:space="preserve">then </w:t>
      </w:r>
      <w:r w:rsidR="004425CE" w:rsidRPr="002127D9">
        <w:rPr>
          <w:rFonts w:asciiTheme="majorHAnsi" w:hAnsiTheme="majorHAnsi" w:cstheme="majorHAnsi"/>
          <w:lang w:val="en-US"/>
        </w:rPr>
        <w:t xml:space="preserve">play the role of </w:t>
      </w:r>
      <w:r w:rsidR="001877EB" w:rsidRPr="002127D9">
        <w:rPr>
          <w:rFonts w:asciiTheme="majorHAnsi" w:hAnsiTheme="majorHAnsi" w:cstheme="majorHAnsi"/>
          <w:lang w:val="en-US"/>
        </w:rPr>
        <w:t xml:space="preserve">the </w:t>
      </w:r>
      <w:r w:rsidR="004425CE" w:rsidRPr="002127D9">
        <w:rPr>
          <w:rFonts w:asciiTheme="majorHAnsi" w:hAnsiTheme="majorHAnsi" w:cstheme="majorHAnsi"/>
          <w:lang w:val="en-US"/>
        </w:rPr>
        <w:t>replicator</w:t>
      </w:r>
      <w:r w:rsidR="00974ADD" w:rsidRPr="002127D9">
        <w:rPr>
          <w:rFonts w:asciiTheme="majorHAnsi" w:hAnsiTheme="majorHAnsi" w:cstheme="majorHAnsi"/>
          <w:lang w:val="en-US"/>
        </w:rPr>
        <w:t xml:space="preserve"> in the cultural realm</w:t>
      </w:r>
      <w:r w:rsidR="000F49FF" w:rsidRPr="002127D9">
        <w:rPr>
          <w:rFonts w:asciiTheme="majorHAnsi" w:hAnsiTheme="majorHAnsi" w:cstheme="majorHAnsi"/>
          <w:lang w:val="en-US"/>
        </w:rPr>
        <w:t>, analogous</w:t>
      </w:r>
      <w:r w:rsidR="0015698F" w:rsidRPr="002127D9">
        <w:rPr>
          <w:rFonts w:asciiTheme="majorHAnsi" w:hAnsiTheme="majorHAnsi" w:cstheme="majorHAnsi"/>
          <w:lang w:val="en-US"/>
        </w:rPr>
        <w:t xml:space="preserve"> to genes in the biological realm</w:t>
      </w:r>
      <w:r w:rsidR="004425CE" w:rsidRPr="002127D9">
        <w:rPr>
          <w:rFonts w:asciiTheme="majorHAnsi" w:hAnsiTheme="majorHAnsi" w:cstheme="majorHAnsi"/>
          <w:lang w:val="en-US"/>
        </w:rPr>
        <w:t>?</w:t>
      </w:r>
      <w:r w:rsidR="008F3E64" w:rsidRPr="002127D9">
        <w:rPr>
          <w:rFonts w:asciiTheme="majorHAnsi" w:hAnsiTheme="majorHAnsi" w:cstheme="majorHAnsi"/>
          <w:lang w:val="en-US"/>
        </w:rPr>
        <w:t xml:space="preserve"> </w:t>
      </w:r>
      <w:r w:rsidR="00545C70" w:rsidRPr="002127D9">
        <w:rPr>
          <w:rFonts w:asciiTheme="majorHAnsi" w:hAnsiTheme="majorHAnsi" w:cstheme="majorHAnsi"/>
          <w:lang w:val="en-US"/>
        </w:rPr>
        <w:fldChar w:fldCharType="begin">
          <w:fldData xml:space="preserve">PEVuZE5vdGU+PENpdGU+PEF1dGhvcj5MZXdlbnM8L0F1dGhvcj48WWVhcj4yMDE1PC9ZZWFyPjxJ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</w:fldData>
        </w:fldChar>
      </w:r>
      <w:r w:rsidR="00026439">
        <w:rPr>
          <w:rFonts w:asciiTheme="majorHAnsi" w:hAnsiTheme="majorHAnsi" w:cstheme="majorHAnsi"/>
          <w:lang w:val="en-US"/>
        </w:rPr>
        <w:instrText xml:space="preserve"> ADDIN EN.CITE </w:instrText>
      </w:r>
      <w:r w:rsidR="00026439">
        <w:rPr>
          <w:rFonts w:asciiTheme="majorHAnsi" w:hAnsiTheme="majorHAnsi" w:cstheme="majorHAnsi"/>
          <w:lang w:val="en-US"/>
        </w:rPr>
        <w:fldChar w:fldCharType="begin">
          <w:fldData xml:space="preserve">PEVuZE5vdGU+PENpdGU+PEF1dGhvcj5MZXdlbnM8L0F1dGhvcj48WWVhcj4yMDE1PC9ZZWFyPjxJ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</w:fldData>
        </w:fldChar>
      </w:r>
      <w:r w:rsidR="00026439">
        <w:rPr>
          <w:rFonts w:asciiTheme="majorHAnsi" w:hAnsiTheme="majorHAnsi" w:cstheme="majorHAnsi"/>
          <w:lang w:val="en-US"/>
        </w:rPr>
        <w:instrText xml:space="preserve"> ADDIN EN.CITE.DATA </w:instrText>
      </w:r>
      <w:r w:rsidR="00026439">
        <w:rPr>
          <w:rFonts w:asciiTheme="majorHAnsi" w:hAnsiTheme="majorHAnsi" w:cstheme="majorHAnsi"/>
          <w:lang w:val="en-US"/>
        </w:rPr>
      </w:r>
      <w:r w:rsidR="00026439">
        <w:rPr>
          <w:rFonts w:asciiTheme="majorHAnsi" w:hAnsiTheme="majorHAnsi" w:cstheme="majorHAnsi"/>
          <w:lang w:val="en-US"/>
        </w:rPr>
        <w:fldChar w:fldCharType="end"/>
      </w:r>
      <w:r w:rsidR="00545C70" w:rsidRPr="002127D9">
        <w:rPr>
          <w:rFonts w:asciiTheme="majorHAnsi" w:hAnsiTheme="majorHAnsi" w:cstheme="majorHAnsi"/>
          <w:lang w:val="en-US"/>
        </w:rPr>
      </w:r>
      <w:r w:rsidR="00545C70" w:rsidRPr="002127D9">
        <w:rPr>
          <w:rFonts w:asciiTheme="majorHAnsi" w:hAnsiTheme="majorHAnsi" w:cstheme="majorHAnsi"/>
          <w:lang w:val="en-US"/>
        </w:rPr>
        <w:fldChar w:fldCharType="separate"/>
      </w:r>
      <w:r w:rsidR="00026439">
        <w:rPr>
          <w:rFonts w:asciiTheme="majorHAnsi" w:hAnsiTheme="majorHAnsi" w:cstheme="majorHAnsi"/>
          <w:noProof/>
          <w:lang w:val="en-US"/>
        </w:rPr>
        <w:t>(Acerbi &amp; Mesoudi, 2015; Dennett, 2017; Lewens, 2015; Sperber, 2000)</w:t>
      </w:r>
      <w:r w:rsidR="00545C70" w:rsidRPr="002127D9">
        <w:rPr>
          <w:rFonts w:asciiTheme="majorHAnsi" w:hAnsiTheme="majorHAnsi" w:cstheme="majorHAnsi"/>
          <w:lang w:val="en-US"/>
        </w:rPr>
        <w:fldChar w:fldCharType="end"/>
      </w:r>
      <w:r w:rsidR="00545C70" w:rsidRPr="002127D9">
        <w:rPr>
          <w:rFonts w:asciiTheme="majorHAnsi" w:hAnsiTheme="majorHAnsi" w:cstheme="majorHAnsi"/>
          <w:lang w:val="en-US"/>
        </w:rPr>
        <w:t xml:space="preserve"> </w:t>
      </w:r>
      <w:r w:rsidR="003C3246" w:rsidRPr="002127D9">
        <w:rPr>
          <w:rFonts w:asciiTheme="majorHAnsi" w:hAnsiTheme="majorHAnsi" w:cstheme="majorHAnsi"/>
          <w:lang w:val="en-US"/>
        </w:rPr>
        <w:t xml:space="preserve">Most famously, </w:t>
      </w:r>
      <w:r w:rsidR="00380791" w:rsidRPr="002127D9">
        <w:rPr>
          <w:rFonts w:asciiTheme="majorHAnsi" w:hAnsiTheme="majorHAnsi" w:cstheme="majorHAnsi"/>
          <w:lang w:val="en-US"/>
        </w:rPr>
        <w:t xml:space="preserve">of course, </w:t>
      </w:r>
      <w:r w:rsidR="003C3246" w:rsidRPr="002127D9">
        <w:rPr>
          <w:rFonts w:asciiTheme="majorHAnsi" w:hAnsiTheme="majorHAnsi" w:cstheme="majorHAnsi"/>
          <w:lang w:val="en-US"/>
        </w:rPr>
        <w:t>th</w:t>
      </w:r>
      <w:r w:rsidR="00380D8F" w:rsidRPr="002127D9">
        <w:rPr>
          <w:rFonts w:asciiTheme="majorHAnsi" w:hAnsiTheme="majorHAnsi" w:cstheme="majorHAnsi"/>
          <w:lang w:val="en-US"/>
        </w:rPr>
        <w:t>is</w:t>
      </w:r>
      <w:r w:rsidR="003C3246" w:rsidRPr="002127D9">
        <w:rPr>
          <w:rFonts w:asciiTheme="majorHAnsi" w:hAnsiTheme="majorHAnsi" w:cstheme="majorHAnsi"/>
          <w:lang w:val="en-US"/>
        </w:rPr>
        <w:t xml:space="preserve"> </w:t>
      </w:r>
      <w:r w:rsidR="00ED0D8D" w:rsidRPr="002127D9">
        <w:rPr>
          <w:rFonts w:asciiTheme="majorHAnsi" w:hAnsiTheme="majorHAnsi" w:cstheme="majorHAnsi"/>
          <w:lang w:val="en-US"/>
        </w:rPr>
        <w:t xml:space="preserve">idea </w:t>
      </w:r>
      <w:r w:rsidR="003C3246" w:rsidRPr="002127D9">
        <w:rPr>
          <w:rFonts w:asciiTheme="majorHAnsi" w:hAnsiTheme="majorHAnsi" w:cstheme="majorHAnsi"/>
          <w:lang w:val="en-US"/>
        </w:rPr>
        <w:t xml:space="preserve">is </w:t>
      </w:r>
      <w:r w:rsidR="008F3E64" w:rsidRPr="002127D9">
        <w:rPr>
          <w:rFonts w:asciiTheme="majorHAnsi" w:hAnsiTheme="majorHAnsi" w:cstheme="majorHAnsi"/>
          <w:lang w:val="en-US"/>
        </w:rPr>
        <w:t>associated with ‘memes’, the cultural counterpart of gene</w:t>
      </w:r>
      <w:r w:rsidR="00D16300" w:rsidRPr="002127D9">
        <w:rPr>
          <w:rFonts w:asciiTheme="majorHAnsi" w:hAnsiTheme="majorHAnsi" w:cstheme="majorHAnsi"/>
          <w:lang w:val="en-US"/>
        </w:rPr>
        <w:t>s</w:t>
      </w:r>
      <w:r w:rsidR="008F3E64" w:rsidRPr="002127D9">
        <w:rPr>
          <w:rFonts w:asciiTheme="majorHAnsi" w:hAnsiTheme="majorHAnsi" w:cstheme="majorHAnsi"/>
          <w:lang w:val="en-US"/>
        </w:rPr>
        <w:t xml:space="preserve"> that was coined by Richard Dawkins in </w:t>
      </w:r>
      <w:r w:rsidR="008F3E64" w:rsidRPr="002127D9">
        <w:rPr>
          <w:rFonts w:asciiTheme="majorHAnsi" w:hAnsiTheme="majorHAnsi" w:cstheme="majorHAnsi"/>
          <w:i/>
          <w:lang w:val="en-US"/>
        </w:rPr>
        <w:t>The Selfish Gene</w:t>
      </w:r>
      <w:r w:rsidR="00203C14" w:rsidRPr="002127D9">
        <w:rPr>
          <w:rFonts w:asciiTheme="majorHAnsi" w:hAnsiTheme="majorHAnsi" w:cstheme="majorHAnsi"/>
          <w:i/>
          <w:lang w:val="en-US"/>
        </w:rPr>
        <w:t xml:space="preserve"> </w:t>
      </w:r>
      <w:r w:rsidR="00203C14" w:rsidRPr="002127D9">
        <w:rPr>
          <w:rFonts w:asciiTheme="majorHAnsi" w:hAnsiTheme="majorHAnsi" w:cstheme="majorHAnsi"/>
          <w:lang w:val="en-US"/>
        </w:rPr>
        <w:fldChar w:fldCharType="begin"/>
      </w:r>
      <w:r w:rsidR="00203C14" w:rsidRPr="002127D9">
        <w:rPr>
          <w:rFonts w:asciiTheme="majorHAnsi" w:hAnsiTheme="majorHAnsi" w:cstheme="majorHAnsi"/>
          <w:lang w:val="en-US"/>
        </w:rPr>
        <w:instrText xml:space="preserve"> ADDIN EN.CITE &lt;EndNote&gt;&lt;Cite ExcludeAuth="1"&gt;&lt;Author&gt;Dawkins&lt;/Author&gt;&lt;Year&gt;1976&lt;/Year&gt;&lt;IDText&gt;The selfish gene&lt;/IDText&gt;&lt;DisplayText&gt;(1976)&lt;/DisplayText&gt;&lt;record&gt;&lt;foreign-keys&gt;&lt;key app="EN" db-id="es9ttvsd1p2xatet5etpvexn02w99r5s0etd"&gt;763&lt;/key&gt;&lt;/foreign-keys&gt;&lt;keywords&gt;&lt;keyword&gt;Genetics.&lt;/keyword&gt;&lt;keyword&gt;Evolution (Biology)&lt;/keyword&gt;&lt;keyword&gt;Sociobiology.&lt;/keyword&gt;&lt;/keywords&gt;&lt;isbn&gt;0195200004&amp;#xD;019857519X&lt;/isbn&gt;&lt;titles&gt;&lt;title&gt;The selfish gene&lt;/title&gt;&lt;/titles&gt;&lt;pages&gt;XI, 224 ill.&lt;/pages&gt;&lt;call-num&gt;PS04.ARCHIEF.5SB.043&amp;#xD;W71L.003-164&amp;#xD;W78.GEN232&amp;#xD;L27.FH24H043&lt;/call-num&gt;&lt;contributors&gt;&lt;authors&gt;&lt;author&gt;Dawkins, Richard&lt;/author&gt;&lt;/authors&gt;&lt;/contributors&gt;&lt;added-date format="utc"&gt;1374484605&lt;/added-date&gt;&lt;pub-location&gt;Oxford&lt;/pub-location&gt;&lt;ref-type name="Book"&gt;6&lt;/ref-type&gt;&lt;dates&gt;&lt;year&gt;1976&lt;/year&gt;&lt;/dates&gt;&lt;rec-number&gt;817&lt;/rec-number&gt;&lt;publisher&gt;Oxford University Press&lt;/publisher&gt;&lt;last-updated-date format="utc"&gt;1374484605&lt;/last-updated-date&gt;&lt;accession-num&gt;000048283&lt;/accession-num&gt;&lt;/record&gt;&lt;/Cite&gt;&lt;/EndNote&gt;</w:instrText>
      </w:r>
      <w:r w:rsidR="00203C14" w:rsidRPr="002127D9">
        <w:rPr>
          <w:rFonts w:asciiTheme="majorHAnsi" w:hAnsiTheme="majorHAnsi" w:cstheme="majorHAnsi"/>
          <w:lang w:val="en-US"/>
        </w:rPr>
        <w:fldChar w:fldCharType="separate"/>
      </w:r>
      <w:r w:rsidR="00203C14" w:rsidRPr="002127D9">
        <w:rPr>
          <w:rFonts w:asciiTheme="majorHAnsi" w:hAnsiTheme="majorHAnsi" w:cstheme="majorHAnsi"/>
          <w:noProof/>
          <w:lang w:val="en-US"/>
        </w:rPr>
        <w:t>(1976)</w:t>
      </w:r>
      <w:r w:rsidR="00203C14" w:rsidRPr="002127D9">
        <w:rPr>
          <w:rFonts w:asciiTheme="majorHAnsi" w:hAnsiTheme="majorHAnsi" w:cstheme="majorHAnsi"/>
          <w:lang w:val="en-US"/>
        </w:rPr>
        <w:fldChar w:fldCharType="end"/>
      </w:r>
      <w:r w:rsidR="008F3E64" w:rsidRPr="002127D9">
        <w:rPr>
          <w:rFonts w:asciiTheme="majorHAnsi" w:hAnsiTheme="majorHAnsi" w:cstheme="majorHAnsi"/>
          <w:lang w:val="en-US"/>
        </w:rPr>
        <w:t xml:space="preserve">. </w:t>
      </w:r>
    </w:p>
    <w:p w14:paraId="421D2D0D" w14:textId="0CFC17FD" w:rsidR="00E45AF0" w:rsidRPr="002127D9" w:rsidRDefault="00E96F3B" w:rsidP="00885C4D">
      <w:pPr>
        <w:jc w:val="both"/>
        <w:rPr>
          <w:rFonts w:asciiTheme="majorHAnsi" w:hAnsiTheme="majorHAnsi" w:cstheme="majorHAnsi"/>
          <w:lang w:val="en-US"/>
        </w:rPr>
      </w:pPr>
      <w:r w:rsidRPr="002127D9">
        <w:rPr>
          <w:rFonts w:asciiTheme="majorHAnsi" w:hAnsiTheme="majorHAnsi" w:cstheme="majorHAnsi"/>
          <w:lang w:val="en-US"/>
        </w:rPr>
        <w:t xml:space="preserve">One of the most forceful objections against </w:t>
      </w:r>
      <w:r w:rsidR="004E0605" w:rsidRPr="002127D9">
        <w:rPr>
          <w:rFonts w:asciiTheme="majorHAnsi" w:hAnsiTheme="majorHAnsi" w:cstheme="majorHAnsi"/>
          <w:lang w:val="en-US"/>
        </w:rPr>
        <w:t xml:space="preserve">the </w:t>
      </w:r>
      <w:r w:rsidRPr="002127D9">
        <w:rPr>
          <w:rFonts w:asciiTheme="majorHAnsi" w:hAnsiTheme="majorHAnsi" w:cstheme="majorHAnsi"/>
          <w:lang w:val="en-US"/>
        </w:rPr>
        <w:t>replication</w:t>
      </w:r>
      <w:r w:rsidR="0014224A" w:rsidRPr="002127D9">
        <w:rPr>
          <w:rFonts w:asciiTheme="majorHAnsi" w:hAnsiTheme="majorHAnsi" w:cstheme="majorHAnsi"/>
          <w:lang w:val="en-US"/>
        </w:rPr>
        <w:t xml:space="preserve"> </w:t>
      </w:r>
      <w:r w:rsidR="00B803F8" w:rsidRPr="002127D9">
        <w:rPr>
          <w:rFonts w:asciiTheme="majorHAnsi" w:hAnsiTheme="majorHAnsi" w:cstheme="majorHAnsi"/>
          <w:lang w:val="en-US"/>
        </w:rPr>
        <w:t xml:space="preserve">model of culture </w:t>
      </w:r>
      <w:r w:rsidR="0014224A" w:rsidRPr="002127D9">
        <w:rPr>
          <w:rFonts w:asciiTheme="majorHAnsi" w:hAnsiTheme="majorHAnsi" w:cstheme="majorHAnsi"/>
          <w:lang w:val="en-US"/>
        </w:rPr>
        <w:t>has come from Dan Sperber</w:t>
      </w:r>
      <w:r w:rsidRPr="002127D9">
        <w:rPr>
          <w:rFonts w:asciiTheme="majorHAnsi" w:hAnsiTheme="majorHAnsi" w:cstheme="majorHAnsi"/>
          <w:lang w:val="en-US"/>
        </w:rPr>
        <w:t xml:space="preserve">. </w:t>
      </w:r>
      <w:r w:rsidR="00E45AF0" w:rsidRPr="002127D9">
        <w:rPr>
          <w:rFonts w:asciiTheme="majorHAnsi" w:hAnsiTheme="majorHAnsi" w:cstheme="majorHAnsi"/>
          <w:lang w:val="en-US"/>
        </w:rPr>
        <w:t xml:space="preserve">For many years, Sperber and his colleagues have </w:t>
      </w:r>
      <w:r w:rsidR="00750707" w:rsidRPr="002127D9">
        <w:rPr>
          <w:rFonts w:asciiTheme="majorHAnsi" w:hAnsiTheme="majorHAnsi" w:cstheme="majorHAnsi"/>
          <w:lang w:val="en-US"/>
        </w:rPr>
        <w:t xml:space="preserve">argued that </w:t>
      </w:r>
      <w:r w:rsidR="00196558" w:rsidRPr="002127D9">
        <w:rPr>
          <w:rFonts w:asciiTheme="majorHAnsi" w:hAnsiTheme="majorHAnsi" w:cstheme="majorHAnsi"/>
          <w:lang w:val="en-US"/>
        </w:rPr>
        <w:t xml:space="preserve">culture </w:t>
      </w:r>
      <w:r w:rsidR="00750707" w:rsidRPr="002127D9">
        <w:rPr>
          <w:rFonts w:asciiTheme="majorHAnsi" w:hAnsiTheme="majorHAnsi" w:cstheme="majorHAnsi"/>
          <w:lang w:val="en-US"/>
        </w:rPr>
        <w:t xml:space="preserve">does not evolve by straightforward replication, </w:t>
      </w:r>
      <w:r w:rsidR="00F057C0" w:rsidRPr="002127D9">
        <w:rPr>
          <w:rFonts w:asciiTheme="majorHAnsi" w:hAnsiTheme="majorHAnsi" w:cstheme="majorHAnsi"/>
          <w:lang w:val="en-US"/>
        </w:rPr>
        <w:t xml:space="preserve">despite </w:t>
      </w:r>
      <w:r w:rsidR="00590D5D" w:rsidRPr="002127D9">
        <w:rPr>
          <w:rFonts w:asciiTheme="majorHAnsi" w:hAnsiTheme="majorHAnsi" w:cstheme="majorHAnsi"/>
          <w:lang w:val="en-US"/>
        </w:rPr>
        <w:t>what</w:t>
      </w:r>
      <w:r w:rsidR="00515A7F" w:rsidRPr="002127D9">
        <w:rPr>
          <w:rFonts w:asciiTheme="majorHAnsi" w:hAnsiTheme="majorHAnsi" w:cstheme="majorHAnsi"/>
          <w:lang w:val="en-US"/>
        </w:rPr>
        <w:t xml:space="preserve"> </w:t>
      </w:r>
      <w:r w:rsidR="00750707" w:rsidRPr="002127D9">
        <w:rPr>
          <w:rFonts w:asciiTheme="majorHAnsi" w:hAnsiTheme="majorHAnsi" w:cstheme="majorHAnsi"/>
          <w:lang w:val="en-US"/>
        </w:rPr>
        <w:t xml:space="preserve">the </w:t>
      </w:r>
      <w:r w:rsidR="00655A65" w:rsidRPr="002127D9">
        <w:rPr>
          <w:rFonts w:asciiTheme="majorHAnsi" w:hAnsiTheme="majorHAnsi" w:cstheme="majorHAnsi"/>
          <w:lang w:val="en-US"/>
        </w:rPr>
        <w:t xml:space="preserve">superficial </w:t>
      </w:r>
      <w:r w:rsidR="00750707" w:rsidRPr="002127D9">
        <w:rPr>
          <w:rFonts w:asciiTheme="majorHAnsi" w:hAnsiTheme="majorHAnsi" w:cstheme="majorHAnsi"/>
          <w:lang w:val="en-US"/>
        </w:rPr>
        <w:t xml:space="preserve">analogy </w:t>
      </w:r>
      <w:r w:rsidR="00573775" w:rsidRPr="002127D9">
        <w:rPr>
          <w:rFonts w:asciiTheme="majorHAnsi" w:hAnsiTheme="majorHAnsi" w:cstheme="majorHAnsi"/>
          <w:lang w:val="en-US"/>
        </w:rPr>
        <w:t>between genes and</w:t>
      </w:r>
      <w:r w:rsidR="00590D5D" w:rsidRPr="002127D9">
        <w:rPr>
          <w:rFonts w:asciiTheme="majorHAnsi" w:hAnsiTheme="majorHAnsi" w:cstheme="majorHAnsi"/>
          <w:lang w:val="en-US"/>
        </w:rPr>
        <w:t xml:space="preserve"> memes </w:t>
      </w:r>
      <w:r w:rsidR="00750707" w:rsidRPr="002127D9">
        <w:rPr>
          <w:rFonts w:asciiTheme="majorHAnsi" w:hAnsiTheme="majorHAnsi" w:cstheme="majorHAnsi"/>
          <w:lang w:val="en-US"/>
        </w:rPr>
        <w:t>suggest</w:t>
      </w:r>
      <w:r w:rsidR="00404ECD" w:rsidRPr="002127D9">
        <w:rPr>
          <w:rFonts w:asciiTheme="majorHAnsi" w:hAnsiTheme="majorHAnsi" w:cstheme="majorHAnsi"/>
          <w:lang w:val="en-US"/>
        </w:rPr>
        <w:t>s</w:t>
      </w:r>
      <w:r w:rsidR="00EC7C77" w:rsidRPr="002127D9">
        <w:rPr>
          <w:rFonts w:asciiTheme="majorHAnsi" w:hAnsiTheme="majorHAnsi" w:cstheme="majorHAnsi"/>
          <w:lang w:val="en-US"/>
        </w:rPr>
        <w:t xml:space="preserve"> </w:t>
      </w:r>
      <w:r w:rsidR="00EC7C77" w:rsidRPr="002127D9">
        <w:rPr>
          <w:rFonts w:asciiTheme="majorHAnsi" w:hAnsiTheme="majorHAnsi" w:cstheme="majorHAnsi"/>
          <w:lang w:val="en-US"/>
        </w:rPr>
        <w:fldChar w:fldCharType="begin">
          <w:fldData xml:space="preserve">PEVuZE5vdGU+PENpdGU+PEF1dGhvcj5BdHJhbjwvQXV0aG9yPjxZZWFyPjIwMDE8L1llYXI+PElE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</w:fldData>
        </w:fldChar>
      </w:r>
      <w:r w:rsidR="00026439">
        <w:rPr>
          <w:rFonts w:asciiTheme="majorHAnsi" w:hAnsiTheme="majorHAnsi" w:cstheme="majorHAnsi"/>
          <w:lang w:val="en-US"/>
        </w:rPr>
        <w:instrText xml:space="preserve"> ADDIN EN.CITE </w:instrText>
      </w:r>
      <w:r w:rsidR="00026439">
        <w:rPr>
          <w:rFonts w:asciiTheme="majorHAnsi" w:hAnsiTheme="majorHAnsi" w:cstheme="majorHAnsi"/>
          <w:lang w:val="en-US"/>
        </w:rPr>
        <w:fldChar w:fldCharType="begin">
          <w:fldData xml:space="preserve">PEVuZE5vdGU+PENpdGU+PEF1dGhvcj5BdHJhbjwvQXV0aG9yPjxZZWFyPjIwMDE8L1llYXI+PElE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</w:fldData>
        </w:fldChar>
      </w:r>
      <w:r w:rsidR="00026439">
        <w:rPr>
          <w:rFonts w:asciiTheme="majorHAnsi" w:hAnsiTheme="majorHAnsi" w:cstheme="majorHAnsi"/>
          <w:lang w:val="en-US"/>
        </w:rPr>
        <w:instrText xml:space="preserve"> ADDIN EN.CITE.DATA </w:instrText>
      </w:r>
      <w:r w:rsidR="00026439">
        <w:rPr>
          <w:rFonts w:asciiTheme="majorHAnsi" w:hAnsiTheme="majorHAnsi" w:cstheme="majorHAnsi"/>
          <w:lang w:val="en-US"/>
        </w:rPr>
      </w:r>
      <w:r w:rsidR="00026439">
        <w:rPr>
          <w:rFonts w:asciiTheme="majorHAnsi" w:hAnsiTheme="majorHAnsi" w:cstheme="majorHAnsi"/>
          <w:lang w:val="en-US"/>
        </w:rPr>
        <w:fldChar w:fldCharType="end"/>
      </w:r>
      <w:r w:rsidR="00EC7C77" w:rsidRPr="002127D9">
        <w:rPr>
          <w:rFonts w:asciiTheme="majorHAnsi" w:hAnsiTheme="majorHAnsi" w:cstheme="majorHAnsi"/>
          <w:lang w:val="en-US"/>
        </w:rPr>
      </w:r>
      <w:r w:rsidR="00EC7C77" w:rsidRPr="002127D9">
        <w:rPr>
          <w:rFonts w:asciiTheme="majorHAnsi" w:hAnsiTheme="majorHAnsi" w:cstheme="majorHAnsi"/>
          <w:lang w:val="en-US"/>
        </w:rPr>
        <w:fldChar w:fldCharType="separate"/>
      </w:r>
      <w:r w:rsidR="00026439">
        <w:rPr>
          <w:rFonts w:asciiTheme="majorHAnsi" w:hAnsiTheme="majorHAnsi" w:cstheme="majorHAnsi"/>
          <w:noProof/>
          <w:lang w:val="en-US"/>
        </w:rPr>
        <w:t>(Atran, 2001; Boyer, 1994; Claidière et al., 2014; Heintz &amp; Claidière, 2015; Scott-Phillips, 2015; Sperber, 1996, 2000)</w:t>
      </w:r>
      <w:r w:rsidR="00EC7C77" w:rsidRPr="002127D9">
        <w:rPr>
          <w:rFonts w:asciiTheme="majorHAnsi" w:hAnsiTheme="majorHAnsi" w:cstheme="majorHAnsi"/>
          <w:lang w:val="en-US"/>
        </w:rPr>
        <w:fldChar w:fldCharType="end"/>
      </w:r>
      <w:r w:rsidR="00750707" w:rsidRPr="002127D9">
        <w:rPr>
          <w:rFonts w:asciiTheme="majorHAnsi" w:hAnsiTheme="majorHAnsi" w:cstheme="majorHAnsi"/>
          <w:lang w:val="en-US"/>
        </w:rPr>
        <w:t xml:space="preserve">. </w:t>
      </w:r>
      <w:r w:rsidR="00134922" w:rsidRPr="002127D9">
        <w:rPr>
          <w:rFonts w:asciiTheme="majorHAnsi" w:hAnsiTheme="majorHAnsi" w:cstheme="majorHAnsi"/>
          <w:lang w:val="en-US"/>
        </w:rPr>
        <w:t>In the cultural realm,</w:t>
      </w:r>
      <w:r w:rsidR="00F17CC5" w:rsidRPr="002127D9">
        <w:rPr>
          <w:rFonts w:asciiTheme="majorHAnsi" w:hAnsiTheme="majorHAnsi" w:cstheme="majorHAnsi"/>
          <w:lang w:val="en-US"/>
        </w:rPr>
        <w:t xml:space="preserve"> </w:t>
      </w:r>
      <w:r w:rsidR="008E7F49" w:rsidRPr="002127D9">
        <w:rPr>
          <w:rFonts w:asciiTheme="majorHAnsi" w:hAnsiTheme="majorHAnsi" w:cstheme="majorHAnsi"/>
          <w:lang w:val="en-US"/>
        </w:rPr>
        <w:t>r</w:t>
      </w:r>
      <w:r w:rsidR="00750707" w:rsidRPr="002127D9">
        <w:rPr>
          <w:rFonts w:asciiTheme="majorHAnsi" w:hAnsiTheme="majorHAnsi" w:cstheme="majorHAnsi"/>
          <w:lang w:val="en-US"/>
        </w:rPr>
        <w:t xml:space="preserve">eplication </w:t>
      </w:r>
      <w:r w:rsidR="00A62343" w:rsidRPr="002127D9">
        <w:rPr>
          <w:rFonts w:asciiTheme="majorHAnsi" w:hAnsiTheme="majorHAnsi" w:cstheme="majorHAnsi"/>
          <w:lang w:val="en-US"/>
        </w:rPr>
        <w:t xml:space="preserve">is </w:t>
      </w:r>
      <w:r w:rsidR="00E45AF0" w:rsidRPr="002127D9">
        <w:rPr>
          <w:rFonts w:asciiTheme="majorHAnsi" w:hAnsiTheme="majorHAnsi" w:cstheme="majorHAnsi"/>
          <w:lang w:val="en-US"/>
        </w:rPr>
        <w:t>a limiting case</w:t>
      </w:r>
      <w:r w:rsidR="00157DA3" w:rsidRPr="002127D9">
        <w:rPr>
          <w:rFonts w:asciiTheme="majorHAnsi" w:hAnsiTheme="majorHAnsi" w:cstheme="majorHAnsi"/>
          <w:lang w:val="en-US"/>
        </w:rPr>
        <w:t xml:space="preserve"> at </w:t>
      </w:r>
      <w:r w:rsidR="00CC5BFE" w:rsidRPr="002127D9">
        <w:rPr>
          <w:rFonts w:asciiTheme="majorHAnsi" w:hAnsiTheme="majorHAnsi" w:cstheme="majorHAnsi"/>
          <w:lang w:val="en-US"/>
        </w:rPr>
        <w:t>best</w:t>
      </w:r>
      <w:r w:rsidR="00EC3E3E" w:rsidRPr="002127D9">
        <w:rPr>
          <w:rFonts w:asciiTheme="majorHAnsi" w:hAnsiTheme="majorHAnsi" w:cstheme="majorHAnsi"/>
          <w:lang w:val="en-US"/>
        </w:rPr>
        <w:t xml:space="preserve">, </w:t>
      </w:r>
      <w:r w:rsidR="00467110" w:rsidRPr="002127D9">
        <w:rPr>
          <w:rFonts w:asciiTheme="majorHAnsi" w:hAnsiTheme="majorHAnsi" w:cstheme="majorHAnsi"/>
          <w:lang w:val="en-US"/>
        </w:rPr>
        <w:t xml:space="preserve">applicable to </w:t>
      </w:r>
      <w:r w:rsidR="0006287A" w:rsidRPr="002127D9">
        <w:rPr>
          <w:rFonts w:asciiTheme="majorHAnsi" w:hAnsiTheme="majorHAnsi" w:cstheme="majorHAnsi"/>
          <w:lang w:val="en-US"/>
        </w:rPr>
        <w:t xml:space="preserve">only </w:t>
      </w:r>
      <w:r w:rsidR="00EC3E3E" w:rsidRPr="002127D9">
        <w:rPr>
          <w:rFonts w:asciiTheme="majorHAnsi" w:hAnsiTheme="majorHAnsi" w:cstheme="majorHAnsi"/>
          <w:lang w:val="en-US"/>
        </w:rPr>
        <w:t>a few isolated</w:t>
      </w:r>
      <w:r w:rsidR="0022410C" w:rsidRPr="002127D9">
        <w:rPr>
          <w:rFonts w:asciiTheme="majorHAnsi" w:hAnsiTheme="majorHAnsi" w:cstheme="majorHAnsi"/>
          <w:lang w:val="en-US"/>
        </w:rPr>
        <w:t xml:space="preserve"> phenomena</w:t>
      </w:r>
      <w:r w:rsidR="00E45AF0" w:rsidRPr="002127D9">
        <w:rPr>
          <w:rFonts w:asciiTheme="majorHAnsi" w:hAnsiTheme="majorHAnsi" w:cstheme="majorHAnsi"/>
          <w:lang w:val="en-US"/>
        </w:rPr>
        <w:t xml:space="preserve">. </w:t>
      </w:r>
      <w:r w:rsidR="00EB69F1" w:rsidRPr="002127D9">
        <w:rPr>
          <w:rFonts w:asciiTheme="majorHAnsi" w:hAnsiTheme="majorHAnsi" w:cstheme="majorHAnsi"/>
          <w:lang w:val="en-US"/>
        </w:rPr>
        <w:t xml:space="preserve">In all other cases, </w:t>
      </w:r>
      <w:r w:rsidR="00E45AF0" w:rsidRPr="002127D9">
        <w:rPr>
          <w:rFonts w:asciiTheme="majorHAnsi" w:hAnsiTheme="majorHAnsi" w:cstheme="majorHAnsi"/>
          <w:lang w:val="en-US"/>
        </w:rPr>
        <w:t xml:space="preserve">cultural </w:t>
      </w:r>
      <w:r w:rsidR="00EB69F1" w:rsidRPr="002127D9">
        <w:rPr>
          <w:rFonts w:asciiTheme="majorHAnsi" w:hAnsiTheme="majorHAnsi" w:cstheme="majorHAnsi"/>
          <w:lang w:val="en-US"/>
        </w:rPr>
        <w:t xml:space="preserve">transmission involves heavy doses of </w:t>
      </w:r>
      <w:r w:rsidR="00E45AF0" w:rsidRPr="002127D9">
        <w:rPr>
          <w:rFonts w:asciiTheme="majorHAnsi" w:hAnsiTheme="majorHAnsi" w:cstheme="majorHAnsi"/>
          <w:lang w:val="en-US"/>
        </w:rPr>
        <w:t>transformation</w:t>
      </w:r>
      <w:r w:rsidR="00C64072" w:rsidRPr="002127D9">
        <w:rPr>
          <w:rFonts w:asciiTheme="majorHAnsi" w:hAnsiTheme="majorHAnsi" w:cstheme="majorHAnsi"/>
          <w:lang w:val="en-US"/>
        </w:rPr>
        <w:t xml:space="preserve"> and reconstruction on the basis of prior knowledge</w:t>
      </w:r>
      <w:r w:rsidR="00F96DA6" w:rsidRPr="002127D9">
        <w:rPr>
          <w:rFonts w:asciiTheme="majorHAnsi" w:hAnsiTheme="majorHAnsi" w:cstheme="majorHAnsi"/>
          <w:lang w:val="en-US"/>
        </w:rPr>
        <w:t>.</w:t>
      </w:r>
      <w:r w:rsidR="00966869" w:rsidRPr="002127D9">
        <w:rPr>
          <w:rFonts w:asciiTheme="majorHAnsi" w:hAnsiTheme="majorHAnsi" w:cstheme="majorHAnsi"/>
          <w:lang w:val="en-US"/>
        </w:rPr>
        <w:t xml:space="preserve"> </w:t>
      </w:r>
      <w:r w:rsidR="00A310FB" w:rsidRPr="002127D9">
        <w:rPr>
          <w:rFonts w:asciiTheme="majorHAnsi" w:hAnsiTheme="majorHAnsi" w:cstheme="majorHAnsi"/>
          <w:lang w:val="en-US"/>
        </w:rPr>
        <w:t xml:space="preserve">This poses a serious problem to memes. </w:t>
      </w:r>
      <w:r w:rsidR="00966869" w:rsidRPr="002127D9">
        <w:rPr>
          <w:rFonts w:asciiTheme="majorHAnsi" w:hAnsiTheme="majorHAnsi" w:cstheme="majorHAnsi"/>
          <w:lang w:val="en-US"/>
        </w:rPr>
        <w:t>According to Lewens</w:t>
      </w:r>
      <w:r w:rsidR="00F97F31" w:rsidRPr="002127D9">
        <w:rPr>
          <w:rFonts w:asciiTheme="majorHAnsi" w:hAnsiTheme="majorHAnsi" w:cstheme="majorHAnsi"/>
          <w:lang w:val="en-US"/>
        </w:rPr>
        <w:t xml:space="preserve"> </w:t>
      </w:r>
      <w:r w:rsidR="00F97F31" w:rsidRPr="002127D9">
        <w:rPr>
          <w:rFonts w:asciiTheme="majorHAnsi" w:hAnsiTheme="majorHAnsi" w:cstheme="majorHAnsi"/>
          <w:lang w:val="en-US"/>
        </w:rPr>
        <w:fldChar w:fldCharType="begin"/>
      </w:r>
      <w:r w:rsidR="00F97F31" w:rsidRPr="002127D9">
        <w:rPr>
          <w:rFonts w:asciiTheme="majorHAnsi" w:hAnsiTheme="majorHAnsi" w:cstheme="majorHAnsi"/>
          <w:lang w:val="en-US"/>
        </w:rPr>
        <w:instrText xml:space="preserve"> ADDIN EN.CITE &lt;EndNote&gt;&lt;Cite ExcludeAuth="1"&gt;&lt;Author&gt;Lewens&lt;/Author&gt;&lt;Year&gt;2015&lt;/Year&gt;&lt;RecNum&gt;2568&lt;/RecNum&gt;&lt;Pages&gt;27&lt;/Pages&gt;&lt;DisplayText&gt;(2015, p. 27)&lt;/DisplayText&gt;&lt;record&gt;&lt;rec-number&gt;2568&lt;/rec-number&gt;&lt;foreign-keys&gt;&lt;key app="EN" db-id="es9ttvsd1p2xatet5etpvexn02w99r5s0etd" timestamp="1470836318"&gt;2568&lt;/key&gt;&lt;/foreign-keys&gt;&lt;ref-type name="Book"&gt;6&lt;/ref-type&gt;&lt;contributors&gt;&lt;authors&gt;&lt;author&gt;Lewens, Tim&lt;/author&gt;&lt;/authors&gt;&lt;/contributors&gt;&lt;titles&gt;&lt;title&gt;Cultural Evolution: Conceptual Challenges&lt;/title&gt;&lt;/titles&gt;&lt;dates&gt;&lt;year&gt;2015&lt;/year&gt;&lt;/dates&gt;&lt;publisher&gt;OUP Oxford&lt;/publisher&gt;&lt;isbn&gt;0191655805&lt;/isbn&gt;&lt;/record&gt;&lt;/Cite&gt;&lt;/EndNote&gt;</w:instrText>
      </w:r>
      <w:r w:rsidR="00F97F31" w:rsidRPr="002127D9">
        <w:rPr>
          <w:rFonts w:asciiTheme="majorHAnsi" w:hAnsiTheme="majorHAnsi" w:cstheme="majorHAnsi"/>
          <w:lang w:val="en-US"/>
        </w:rPr>
        <w:fldChar w:fldCharType="separate"/>
      </w:r>
      <w:r w:rsidR="00F97F31" w:rsidRPr="002127D9">
        <w:rPr>
          <w:rFonts w:asciiTheme="majorHAnsi" w:hAnsiTheme="majorHAnsi" w:cstheme="majorHAnsi"/>
          <w:noProof/>
          <w:lang w:val="en-US"/>
        </w:rPr>
        <w:t>(2015, p. 27)</w:t>
      </w:r>
      <w:r w:rsidR="00F97F31" w:rsidRPr="002127D9">
        <w:rPr>
          <w:rFonts w:asciiTheme="majorHAnsi" w:hAnsiTheme="majorHAnsi" w:cstheme="majorHAnsi"/>
          <w:lang w:val="en-US"/>
        </w:rPr>
        <w:fldChar w:fldCharType="end"/>
      </w:r>
      <w:r w:rsidR="00F97F31" w:rsidRPr="002127D9">
        <w:rPr>
          <w:rFonts w:asciiTheme="majorHAnsi" w:hAnsiTheme="majorHAnsi" w:cstheme="majorHAnsi"/>
          <w:lang w:val="en-US"/>
        </w:rPr>
        <w:t xml:space="preserve"> and many others, </w:t>
      </w:r>
      <w:r w:rsidR="008A3DD0" w:rsidRPr="002127D9">
        <w:rPr>
          <w:rFonts w:asciiTheme="majorHAnsi" w:hAnsiTheme="majorHAnsi" w:cstheme="majorHAnsi"/>
          <w:lang w:val="en-US"/>
        </w:rPr>
        <w:t>th</w:t>
      </w:r>
      <w:r w:rsidR="00F17CC5" w:rsidRPr="002127D9">
        <w:rPr>
          <w:rFonts w:asciiTheme="majorHAnsi" w:hAnsiTheme="majorHAnsi" w:cstheme="majorHAnsi"/>
          <w:lang w:val="en-US"/>
        </w:rPr>
        <w:t>e memetic approach to culture</w:t>
      </w:r>
      <w:r w:rsidR="008A3DD0" w:rsidRPr="002127D9">
        <w:rPr>
          <w:rFonts w:asciiTheme="majorHAnsi" w:hAnsiTheme="majorHAnsi" w:cstheme="majorHAnsi"/>
          <w:lang w:val="en-US"/>
        </w:rPr>
        <w:t xml:space="preserve"> </w:t>
      </w:r>
      <w:r w:rsidR="00B16D88" w:rsidRPr="002127D9">
        <w:rPr>
          <w:rFonts w:asciiTheme="majorHAnsi" w:hAnsiTheme="majorHAnsi" w:cstheme="majorHAnsi"/>
          <w:lang w:val="en-US"/>
        </w:rPr>
        <w:t>is committed to “a strict process of replication”</w:t>
      </w:r>
      <w:r w:rsidR="008A3DD0" w:rsidRPr="002127D9">
        <w:rPr>
          <w:rFonts w:asciiTheme="majorHAnsi" w:hAnsiTheme="majorHAnsi" w:cstheme="majorHAnsi"/>
          <w:lang w:val="en-US"/>
        </w:rPr>
        <w:t xml:space="preserve">, </w:t>
      </w:r>
      <w:r w:rsidR="00966869" w:rsidRPr="002127D9">
        <w:rPr>
          <w:rFonts w:asciiTheme="majorHAnsi" w:hAnsiTheme="majorHAnsi" w:cstheme="majorHAnsi"/>
          <w:lang w:val="en-US"/>
        </w:rPr>
        <w:t xml:space="preserve">and </w:t>
      </w:r>
      <w:r w:rsidR="00F17CC5" w:rsidRPr="002127D9">
        <w:rPr>
          <w:rFonts w:asciiTheme="majorHAnsi" w:hAnsiTheme="majorHAnsi" w:cstheme="majorHAnsi"/>
          <w:lang w:val="en-US"/>
        </w:rPr>
        <w:t xml:space="preserve">is </w:t>
      </w:r>
      <w:r w:rsidR="00966869" w:rsidRPr="002127D9">
        <w:rPr>
          <w:rFonts w:asciiTheme="majorHAnsi" w:hAnsiTheme="majorHAnsi" w:cstheme="majorHAnsi"/>
          <w:lang w:val="en-US"/>
        </w:rPr>
        <w:t xml:space="preserve">therefore </w:t>
      </w:r>
      <w:r w:rsidR="00F17CC5" w:rsidRPr="002127D9">
        <w:rPr>
          <w:rFonts w:asciiTheme="majorHAnsi" w:hAnsiTheme="majorHAnsi" w:cstheme="majorHAnsi"/>
          <w:lang w:val="en-US"/>
        </w:rPr>
        <w:t xml:space="preserve">immediately ruled out </w:t>
      </w:r>
      <w:r w:rsidR="00380A02" w:rsidRPr="002127D9">
        <w:rPr>
          <w:rFonts w:asciiTheme="majorHAnsi" w:hAnsiTheme="majorHAnsi" w:cstheme="majorHAnsi"/>
          <w:lang w:val="en-US"/>
        </w:rPr>
        <w:t>a serious contender for studying culture</w:t>
      </w:r>
      <w:r w:rsidR="00B16D88" w:rsidRPr="002127D9">
        <w:rPr>
          <w:rFonts w:asciiTheme="majorHAnsi" w:hAnsiTheme="majorHAnsi" w:cstheme="majorHAnsi"/>
          <w:lang w:val="en-US"/>
        </w:rPr>
        <w:t>.</w:t>
      </w:r>
      <w:r w:rsidR="00380A02" w:rsidRPr="002127D9">
        <w:rPr>
          <w:rFonts w:asciiTheme="majorHAnsi" w:hAnsiTheme="majorHAnsi" w:cstheme="majorHAnsi"/>
          <w:lang w:val="en-US"/>
        </w:rPr>
        <w:t xml:space="preserve"> </w:t>
      </w:r>
      <w:r w:rsidR="00D70DF5" w:rsidRPr="002127D9">
        <w:rPr>
          <w:rFonts w:asciiTheme="majorHAnsi" w:hAnsiTheme="majorHAnsi" w:cstheme="majorHAnsi"/>
          <w:lang w:val="en-US"/>
        </w:rPr>
        <w:t>And</w:t>
      </w:r>
      <w:r w:rsidR="00364902" w:rsidRPr="002127D9">
        <w:rPr>
          <w:rFonts w:asciiTheme="majorHAnsi" w:hAnsiTheme="majorHAnsi" w:cstheme="majorHAnsi"/>
          <w:lang w:val="en-US"/>
        </w:rPr>
        <w:t xml:space="preserve"> Sperber’s </w:t>
      </w:r>
      <w:r w:rsidR="00F24A7C" w:rsidRPr="002127D9">
        <w:rPr>
          <w:rFonts w:asciiTheme="majorHAnsi" w:hAnsiTheme="majorHAnsi" w:cstheme="majorHAnsi"/>
          <w:lang w:val="en-US"/>
        </w:rPr>
        <w:t>objections to meme</w:t>
      </w:r>
      <w:r w:rsidR="00ED16BE" w:rsidRPr="002127D9">
        <w:rPr>
          <w:rFonts w:asciiTheme="majorHAnsi" w:hAnsiTheme="majorHAnsi" w:cstheme="majorHAnsi"/>
          <w:lang w:val="en-US"/>
        </w:rPr>
        <w:t>s</w:t>
      </w:r>
      <w:r w:rsidR="00364902" w:rsidRPr="002127D9">
        <w:rPr>
          <w:rFonts w:asciiTheme="majorHAnsi" w:hAnsiTheme="majorHAnsi" w:cstheme="majorHAnsi"/>
          <w:lang w:val="en-US"/>
        </w:rPr>
        <w:t xml:space="preserve"> ha</w:t>
      </w:r>
      <w:r w:rsidR="00154035" w:rsidRPr="002127D9">
        <w:rPr>
          <w:rFonts w:asciiTheme="majorHAnsi" w:hAnsiTheme="majorHAnsi" w:cstheme="majorHAnsi"/>
          <w:lang w:val="en-US"/>
        </w:rPr>
        <w:t>ve</w:t>
      </w:r>
      <w:r w:rsidR="00364902" w:rsidRPr="002127D9">
        <w:rPr>
          <w:rFonts w:asciiTheme="majorHAnsi" w:hAnsiTheme="majorHAnsi" w:cstheme="majorHAnsi"/>
          <w:lang w:val="en-US"/>
        </w:rPr>
        <w:t xml:space="preserve"> wider consequences. </w:t>
      </w:r>
      <w:r w:rsidR="0005395B" w:rsidRPr="002127D9">
        <w:rPr>
          <w:rFonts w:asciiTheme="majorHAnsi" w:hAnsiTheme="majorHAnsi" w:cstheme="majorHAnsi"/>
          <w:lang w:val="en-US"/>
        </w:rPr>
        <w:t>Some other</w:t>
      </w:r>
      <w:r w:rsidR="006135DD" w:rsidRPr="002127D9">
        <w:rPr>
          <w:rFonts w:asciiTheme="majorHAnsi" w:hAnsiTheme="majorHAnsi" w:cstheme="majorHAnsi"/>
          <w:lang w:val="en-US"/>
        </w:rPr>
        <w:t xml:space="preserve"> </w:t>
      </w:r>
      <w:r w:rsidR="003C3246" w:rsidRPr="002127D9">
        <w:rPr>
          <w:rFonts w:asciiTheme="majorHAnsi" w:hAnsiTheme="majorHAnsi" w:cstheme="majorHAnsi"/>
          <w:lang w:val="en-US"/>
        </w:rPr>
        <w:t>approaches</w:t>
      </w:r>
      <w:r w:rsidR="0005395B" w:rsidRPr="002127D9">
        <w:rPr>
          <w:rFonts w:asciiTheme="majorHAnsi" w:hAnsiTheme="majorHAnsi" w:cstheme="majorHAnsi"/>
          <w:lang w:val="en-US"/>
        </w:rPr>
        <w:t xml:space="preserve"> in cultural evolution</w:t>
      </w:r>
      <w:r w:rsidR="00D935E7" w:rsidRPr="002127D9">
        <w:rPr>
          <w:rFonts w:asciiTheme="majorHAnsi" w:hAnsiTheme="majorHAnsi" w:cstheme="majorHAnsi"/>
          <w:lang w:val="en-US"/>
        </w:rPr>
        <w:t xml:space="preserve"> may well </w:t>
      </w:r>
      <w:r w:rsidR="003C3246" w:rsidRPr="002127D9">
        <w:rPr>
          <w:rFonts w:asciiTheme="majorHAnsi" w:hAnsiTheme="majorHAnsi" w:cstheme="majorHAnsi"/>
          <w:lang w:val="en-US"/>
        </w:rPr>
        <w:t xml:space="preserve">disavow meme-talk, </w:t>
      </w:r>
      <w:r w:rsidR="00D935E7" w:rsidRPr="002127D9">
        <w:rPr>
          <w:rFonts w:asciiTheme="majorHAnsi" w:hAnsiTheme="majorHAnsi" w:cstheme="majorHAnsi"/>
          <w:lang w:val="en-US"/>
        </w:rPr>
        <w:t xml:space="preserve">but they also </w:t>
      </w:r>
      <w:r w:rsidR="003C3246" w:rsidRPr="002127D9">
        <w:rPr>
          <w:rFonts w:asciiTheme="majorHAnsi" w:hAnsiTheme="majorHAnsi" w:cstheme="majorHAnsi"/>
          <w:lang w:val="en-US"/>
        </w:rPr>
        <w:t xml:space="preserve">rely on some version of </w:t>
      </w:r>
      <w:r w:rsidR="00015AA4" w:rsidRPr="002127D9">
        <w:rPr>
          <w:rFonts w:asciiTheme="majorHAnsi" w:hAnsiTheme="majorHAnsi" w:cstheme="majorHAnsi"/>
          <w:lang w:val="en-US"/>
        </w:rPr>
        <w:t xml:space="preserve">particularism, and they </w:t>
      </w:r>
      <w:r w:rsidR="007F0B04" w:rsidRPr="002127D9">
        <w:rPr>
          <w:rFonts w:asciiTheme="majorHAnsi" w:hAnsiTheme="majorHAnsi" w:cstheme="majorHAnsi"/>
          <w:lang w:val="en-US"/>
        </w:rPr>
        <w:t xml:space="preserve">are based on </w:t>
      </w:r>
      <w:r w:rsidR="00A168A9" w:rsidRPr="002127D9">
        <w:rPr>
          <w:rFonts w:asciiTheme="majorHAnsi" w:hAnsiTheme="majorHAnsi" w:cstheme="majorHAnsi"/>
          <w:lang w:val="en-US"/>
        </w:rPr>
        <w:t>selection of cultural elements</w:t>
      </w:r>
      <w:r w:rsidR="007F0B04" w:rsidRPr="002127D9">
        <w:rPr>
          <w:rFonts w:asciiTheme="majorHAnsi" w:hAnsiTheme="majorHAnsi" w:cstheme="majorHAnsi"/>
          <w:lang w:val="en-US"/>
        </w:rPr>
        <w:t xml:space="preserve">. </w:t>
      </w:r>
      <w:r w:rsidR="003E49C5" w:rsidRPr="002127D9">
        <w:rPr>
          <w:rFonts w:asciiTheme="majorHAnsi" w:hAnsiTheme="majorHAnsi" w:cstheme="majorHAnsi"/>
          <w:lang w:val="en-US"/>
        </w:rPr>
        <w:t xml:space="preserve">Thus, they also fall prey </w:t>
      </w:r>
      <w:r w:rsidR="005A5AF3" w:rsidRPr="002127D9">
        <w:rPr>
          <w:rFonts w:asciiTheme="majorHAnsi" w:hAnsiTheme="majorHAnsi" w:cstheme="majorHAnsi"/>
          <w:lang w:val="en-US"/>
        </w:rPr>
        <w:t xml:space="preserve">to </w:t>
      </w:r>
      <w:r w:rsidR="006C4F43" w:rsidRPr="002127D9">
        <w:rPr>
          <w:rFonts w:asciiTheme="majorHAnsi" w:hAnsiTheme="majorHAnsi" w:cstheme="majorHAnsi"/>
          <w:lang w:val="en-US"/>
        </w:rPr>
        <w:t xml:space="preserve">the </w:t>
      </w:r>
      <w:r w:rsidR="003E49C5" w:rsidRPr="002127D9">
        <w:rPr>
          <w:rFonts w:asciiTheme="majorHAnsi" w:hAnsiTheme="majorHAnsi" w:cstheme="majorHAnsi"/>
          <w:lang w:val="en-US"/>
        </w:rPr>
        <w:t xml:space="preserve">Sperber’s </w:t>
      </w:r>
      <w:r w:rsidR="006C4F43" w:rsidRPr="002127D9">
        <w:rPr>
          <w:rFonts w:asciiTheme="majorHAnsi" w:hAnsiTheme="majorHAnsi" w:cstheme="majorHAnsi"/>
          <w:lang w:val="en-US"/>
        </w:rPr>
        <w:t>objection</w:t>
      </w:r>
      <w:r w:rsidR="005A5AF3" w:rsidRPr="002127D9">
        <w:rPr>
          <w:rFonts w:asciiTheme="majorHAnsi" w:hAnsiTheme="majorHAnsi" w:cstheme="majorHAnsi"/>
          <w:lang w:val="en-US"/>
        </w:rPr>
        <w:t>.</w:t>
      </w:r>
    </w:p>
    <w:p w14:paraId="32CF4A68" w14:textId="31155880" w:rsidR="000C4BF3" w:rsidRPr="002127D9" w:rsidRDefault="00D9374D" w:rsidP="000C4BF3">
      <w:pPr>
        <w:jc w:val="both"/>
        <w:rPr>
          <w:rFonts w:asciiTheme="majorHAnsi" w:hAnsiTheme="majorHAnsi" w:cstheme="majorHAnsi"/>
          <w:lang w:val="en-US"/>
        </w:rPr>
      </w:pPr>
      <w:r w:rsidRPr="002127D9">
        <w:rPr>
          <w:rFonts w:asciiTheme="majorHAnsi" w:hAnsiTheme="majorHAnsi" w:cstheme="majorHAnsi"/>
          <w:lang w:val="en-US"/>
        </w:rPr>
        <w:t>In this paper</w:t>
      </w:r>
      <w:r w:rsidR="00660290" w:rsidRPr="002127D9">
        <w:rPr>
          <w:rFonts w:asciiTheme="majorHAnsi" w:hAnsiTheme="majorHAnsi" w:cstheme="majorHAnsi"/>
          <w:lang w:val="en-US"/>
        </w:rPr>
        <w:t xml:space="preserve">, </w:t>
      </w:r>
      <w:r w:rsidR="00DA095A" w:rsidRPr="002127D9">
        <w:rPr>
          <w:rFonts w:asciiTheme="majorHAnsi" w:hAnsiTheme="majorHAnsi" w:cstheme="majorHAnsi"/>
          <w:lang w:val="en-US"/>
        </w:rPr>
        <w:t xml:space="preserve">I </w:t>
      </w:r>
      <w:r w:rsidR="00617EB8" w:rsidRPr="002127D9">
        <w:rPr>
          <w:rFonts w:asciiTheme="majorHAnsi" w:hAnsiTheme="majorHAnsi" w:cstheme="majorHAnsi"/>
          <w:lang w:val="en-US"/>
        </w:rPr>
        <w:t>provide a conceptual analysis of the term “replication”</w:t>
      </w:r>
      <w:r w:rsidR="00081A55" w:rsidRPr="002127D9">
        <w:rPr>
          <w:rFonts w:asciiTheme="majorHAnsi" w:hAnsiTheme="majorHAnsi" w:cstheme="majorHAnsi"/>
          <w:lang w:val="en-US"/>
        </w:rPr>
        <w:t xml:space="preserve"> in both the cultural and </w:t>
      </w:r>
      <w:r w:rsidR="00A91938" w:rsidRPr="002127D9">
        <w:rPr>
          <w:rFonts w:asciiTheme="majorHAnsi" w:hAnsiTheme="majorHAnsi" w:cstheme="majorHAnsi"/>
          <w:lang w:val="en-US"/>
        </w:rPr>
        <w:t xml:space="preserve">the </w:t>
      </w:r>
      <w:r w:rsidR="00081A55" w:rsidRPr="002127D9">
        <w:rPr>
          <w:rFonts w:asciiTheme="majorHAnsi" w:hAnsiTheme="majorHAnsi" w:cstheme="majorHAnsi"/>
          <w:lang w:val="en-US"/>
        </w:rPr>
        <w:t>biological realm</w:t>
      </w:r>
      <w:r w:rsidR="00617EB8" w:rsidRPr="002127D9">
        <w:rPr>
          <w:rFonts w:asciiTheme="majorHAnsi" w:hAnsiTheme="majorHAnsi" w:cstheme="majorHAnsi"/>
          <w:lang w:val="en-US"/>
        </w:rPr>
        <w:t>, defen</w:t>
      </w:r>
      <w:r w:rsidR="00630064" w:rsidRPr="002127D9">
        <w:rPr>
          <w:rFonts w:asciiTheme="majorHAnsi" w:hAnsiTheme="majorHAnsi" w:cstheme="majorHAnsi"/>
          <w:lang w:val="en-US"/>
        </w:rPr>
        <w:t>d</w:t>
      </w:r>
      <w:r w:rsidR="00A2345A" w:rsidRPr="002127D9">
        <w:rPr>
          <w:rFonts w:asciiTheme="majorHAnsi" w:hAnsiTheme="majorHAnsi" w:cstheme="majorHAnsi"/>
          <w:lang w:val="en-US"/>
        </w:rPr>
        <w:t>ing</w:t>
      </w:r>
      <w:r w:rsidR="00617EB8" w:rsidRPr="002127D9">
        <w:rPr>
          <w:rFonts w:asciiTheme="majorHAnsi" w:hAnsiTheme="majorHAnsi" w:cstheme="majorHAnsi"/>
          <w:lang w:val="en-US"/>
        </w:rPr>
        <w:t xml:space="preserve"> </w:t>
      </w:r>
      <w:r w:rsidR="00660290" w:rsidRPr="002127D9">
        <w:rPr>
          <w:rFonts w:asciiTheme="majorHAnsi" w:hAnsiTheme="majorHAnsi" w:cstheme="majorHAnsi"/>
          <w:lang w:val="en-US"/>
        </w:rPr>
        <w:t xml:space="preserve">a </w:t>
      </w:r>
      <w:r w:rsidR="00617EB8" w:rsidRPr="002127D9">
        <w:rPr>
          <w:rFonts w:asciiTheme="majorHAnsi" w:hAnsiTheme="majorHAnsi" w:cstheme="majorHAnsi"/>
          <w:lang w:val="en-US"/>
        </w:rPr>
        <w:t xml:space="preserve">purely </w:t>
      </w:r>
      <w:r w:rsidR="00660290" w:rsidRPr="002127D9">
        <w:rPr>
          <w:rFonts w:asciiTheme="majorHAnsi" w:hAnsiTheme="majorHAnsi" w:cstheme="majorHAnsi"/>
          <w:lang w:val="en-US"/>
        </w:rPr>
        <w:t xml:space="preserve">abstract and information-theoretical </w:t>
      </w:r>
      <w:r w:rsidR="0053098A" w:rsidRPr="002127D9">
        <w:rPr>
          <w:rFonts w:asciiTheme="majorHAnsi" w:hAnsiTheme="majorHAnsi" w:cstheme="majorHAnsi"/>
          <w:lang w:val="en-US"/>
        </w:rPr>
        <w:t>approach</w:t>
      </w:r>
      <w:r w:rsidR="00660290" w:rsidRPr="002127D9">
        <w:rPr>
          <w:rFonts w:asciiTheme="majorHAnsi" w:hAnsiTheme="majorHAnsi" w:cstheme="majorHAnsi"/>
          <w:lang w:val="en-US"/>
        </w:rPr>
        <w:t>.</w:t>
      </w:r>
      <w:r w:rsidR="00617EB8" w:rsidRPr="002127D9">
        <w:rPr>
          <w:rFonts w:asciiTheme="majorHAnsi" w:hAnsiTheme="majorHAnsi" w:cstheme="majorHAnsi"/>
          <w:lang w:val="en-US"/>
        </w:rPr>
        <w:t xml:space="preserve"> </w:t>
      </w:r>
      <w:r w:rsidR="009B2402" w:rsidRPr="002127D9">
        <w:rPr>
          <w:rFonts w:asciiTheme="majorHAnsi" w:hAnsiTheme="majorHAnsi" w:cstheme="majorHAnsi"/>
          <w:lang w:val="en-US"/>
        </w:rPr>
        <w:t xml:space="preserve">In order to understand in what sense genes </w:t>
      </w:r>
      <w:r w:rsidR="00FD406B" w:rsidRPr="002127D9">
        <w:rPr>
          <w:rFonts w:asciiTheme="majorHAnsi" w:hAnsiTheme="majorHAnsi" w:cstheme="majorHAnsi"/>
          <w:lang w:val="en-US"/>
        </w:rPr>
        <w:t xml:space="preserve">can be treated as </w:t>
      </w:r>
      <w:r w:rsidR="009B2402" w:rsidRPr="002127D9">
        <w:rPr>
          <w:rFonts w:asciiTheme="majorHAnsi" w:hAnsiTheme="majorHAnsi" w:cstheme="majorHAnsi"/>
          <w:lang w:val="en-US"/>
        </w:rPr>
        <w:t xml:space="preserve">‘replicators’, we have </w:t>
      </w:r>
      <w:r w:rsidR="000464B9" w:rsidRPr="002127D9">
        <w:rPr>
          <w:rFonts w:asciiTheme="majorHAnsi" w:hAnsiTheme="majorHAnsi" w:cstheme="majorHAnsi"/>
          <w:lang w:val="en-US"/>
        </w:rPr>
        <w:t xml:space="preserve">to </w:t>
      </w:r>
      <w:r w:rsidR="00F310F1" w:rsidRPr="002127D9">
        <w:rPr>
          <w:rFonts w:asciiTheme="majorHAnsi" w:hAnsiTheme="majorHAnsi" w:cstheme="majorHAnsi"/>
          <w:lang w:val="en-US"/>
        </w:rPr>
        <w:t xml:space="preserve">think </w:t>
      </w:r>
      <w:r w:rsidR="009E73A3" w:rsidRPr="002127D9">
        <w:rPr>
          <w:rFonts w:asciiTheme="majorHAnsi" w:hAnsiTheme="majorHAnsi" w:cstheme="majorHAnsi"/>
          <w:lang w:val="en-US"/>
        </w:rPr>
        <w:t xml:space="preserve">of them </w:t>
      </w:r>
      <w:r w:rsidR="009D6B8F" w:rsidRPr="002127D9">
        <w:rPr>
          <w:rFonts w:asciiTheme="majorHAnsi" w:hAnsiTheme="majorHAnsi" w:cstheme="majorHAnsi"/>
          <w:lang w:val="en-US"/>
        </w:rPr>
        <w:t xml:space="preserve">in terms of </w:t>
      </w:r>
      <w:r w:rsidR="000464B9" w:rsidRPr="002127D9">
        <w:rPr>
          <w:rFonts w:asciiTheme="majorHAnsi" w:hAnsiTheme="majorHAnsi" w:cstheme="majorHAnsi"/>
          <w:lang w:val="en-US"/>
        </w:rPr>
        <w:t xml:space="preserve">abstract </w:t>
      </w:r>
      <w:r w:rsidR="007A677F" w:rsidRPr="002127D9">
        <w:rPr>
          <w:rFonts w:asciiTheme="majorHAnsi" w:hAnsiTheme="majorHAnsi" w:cstheme="majorHAnsi"/>
          <w:lang w:val="en-US"/>
        </w:rPr>
        <w:t>information</w:t>
      </w:r>
      <w:r w:rsidR="001D4081" w:rsidRPr="002127D9">
        <w:rPr>
          <w:rFonts w:asciiTheme="majorHAnsi" w:hAnsiTheme="majorHAnsi" w:cstheme="majorHAnsi"/>
          <w:lang w:val="en-US"/>
        </w:rPr>
        <w:t xml:space="preserve">, </w:t>
      </w:r>
      <w:r w:rsidR="000464B9" w:rsidRPr="002127D9">
        <w:rPr>
          <w:rFonts w:asciiTheme="majorHAnsi" w:hAnsiTheme="majorHAnsi" w:cstheme="majorHAnsi"/>
          <w:lang w:val="en-US"/>
        </w:rPr>
        <w:t xml:space="preserve">not </w:t>
      </w:r>
      <w:r w:rsidR="0030692A" w:rsidRPr="002127D9">
        <w:rPr>
          <w:rFonts w:asciiTheme="majorHAnsi" w:hAnsiTheme="majorHAnsi" w:cstheme="majorHAnsi"/>
          <w:lang w:val="en-US"/>
        </w:rPr>
        <w:t xml:space="preserve">in terms of </w:t>
      </w:r>
      <w:r w:rsidR="001D4081" w:rsidRPr="002127D9">
        <w:rPr>
          <w:rFonts w:asciiTheme="majorHAnsi" w:hAnsiTheme="majorHAnsi" w:cstheme="majorHAnsi"/>
          <w:lang w:val="en-US"/>
        </w:rPr>
        <w:t xml:space="preserve">physical </w:t>
      </w:r>
      <w:r w:rsidR="006A1644" w:rsidRPr="002127D9">
        <w:rPr>
          <w:rFonts w:asciiTheme="majorHAnsi" w:hAnsiTheme="majorHAnsi" w:cstheme="majorHAnsi"/>
          <w:lang w:val="en-US"/>
        </w:rPr>
        <w:t>substrate</w:t>
      </w:r>
      <w:r w:rsidR="00F310F1" w:rsidRPr="002127D9">
        <w:rPr>
          <w:rFonts w:asciiTheme="majorHAnsi" w:hAnsiTheme="majorHAnsi" w:cstheme="majorHAnsi"/>
          <w:lang w:val="en-US"/>
        </w:rPr>
        <w:t>s</w:t>
      </w:r>
      <w:r w:rsidR="009B2402" w:rsidRPr="002127D9">
        <w:rPr>
          <w:rFonts w:asciiTheme="majorHAnsi" w:hAnsiTheme="majorHAnsi" w:cstheme="majorHAnsi"/>
          <w:lang w:val="en-US"/>
        </w:rPr>
        <w:t xml:space="preserve">. Once we </w:t>
      </w:r>
      <w:r w:rsidR="006D7711" w:rsidRPr="002127D9">
        <w:rPr>
          <w:rFonts w:asciiTheme="majorHAnsi" w:hAnsiTheme="majorHAnsi" w:cstheme="majorHAnsi"/>
          <w:lang w:val="en-US"/>
        </w:rPr>
        <w:t xml:space="preserve">adopt </w:t>
      </w:r>
      <w:r w:rsidR="009B2402" w:rsidRPr="002127D9">
        <w:rPr>
          <w:rFonts w:asciiTheme="majorHAnsi" w:hAnsiTheme="majorHAnsi" w:cstheme="majorHAnsi"/>
          <w:i/>
          <w:lang w:val="en-US"/>
        </w:rPr>
        <w:t>this</w:t>
      </w:r>
      <w:r w:rsidR="009B2402" w:rsidRPr="002127D9">
        <w:rPr>
          <w:rFonts w:asciiTheme="majorHAnsi" w:hAnsiTheme="majorHAnsi" w:cstheme="majorHAnsi"/>
          <w:lang w:val="en-US"/>
        </w:rPr>
        <w:t xml:space="preserve"> definition</w:t>
      </w:r>
      <w:r w:rsidR="00FC6DCD" w:rsidRPr="002127D9">
        <w:rPr>
          <w:rFonts w:asciiTheme="majorHAnsi" w:hAnsiTheme="majorHAnsi" w:cstheme="majorHAnsi"/>
          <w:lang w:val="en-US"/>
        </w:rPr>
        <w:t xml:space="preserve"> and extrapolate it to culture</w:t>
      </w:r>
      <w:r w:rsidR="009B2402" w:rsidRPr="002127D9">
        <w:rPr>
          <w:rFonts w:asciiTheme="majorHAnsi" w:hAnsiTheme="majorHAnsi" w:cstheme="majorHAnsi"/>
          <w:lang w:val="en-US"/>
        </w:rPr>
        <w:t xml:space="preserve">, </w:t>
      </w:r>
      <w:r w:rsidR="003D5A79" w:rsidRPr="002127D9">
        <w:rPr>
          <w:rFonts w:asciiTheme="majorHAnsi" w:hAnsiTheme="majorHAnsi" w:cstheme="majorHAnsi"/>
          <w:lang w:val="en-US"/>
        </w:rPr>
        <w:t xml:space="preserve">some </w:t>
      </w:r>
      <w:r w:rsidR="00095457" w:rsidRPr="002127D9">
        <w:rPr>
          <w:rFonts w:asciiTheme="majorHAnsi" w:hAnsiTheme="majorHAnsi" w:cstheme="majorHAnsi"/>
          <w:lang w:val="en-US"/>
        </w:rPr>
        <w:t xml:space="preserve">important </w:t>
      </w:r>
      <w:r w:rsidR="00706BD6" w:rsidRPr="002127D9">
        <w:rPr>
          <w:rFonts w:asciiTheme="majorHAnsi" w:hAnsiTheme="majorHAnsi" w:cstheme="majorHAnsi"/>
          <w:lang w:val="en-US"/>
        </w:rPr>
        <w:t>objections</w:t>
      </w:r>
      <w:r w:rsidR="00EA6DCB" w:rsidRPr="002127D9">
        <w:rPr>
          <w:rFonts w:asciiTheme="majorHAnsi" w:hAnsiTheme="majorHAnsi" w:cstheme="majorHAnsi"/>
          <w:lang w:val="en-US"/>
        </w:rPr>
        <w:t xml:space="preserve"> against cultural </w:t>
      </w:r>
      <w:r w:rsidR="00837477" w:rsidRPr="002127D9">
        <w:rPr>
          <w:rFonts w:asciiTheme="majorHAnsi" w:hAnsiTheme="majorHAnsi" w:cstheme="majorHAnsi"/>
          <w:lang w:val="en-US"/>
        </w:rPr>
        <w:t>“</w:t>
      </w:r>
      <w:r w:rsidR="00EA6DCB" w:rsidRPr="002127D9">
        <w:rPr>
          <w:rFonts w:asciiTheme="majorHAnsi" w:hAnsiTheme="majorHAnsi" w:cstheme="majorHAnsi"/>
          <w:lang w:val="en-US"/>
        </w:rPr>
        <w:t>replication</w:t>
      </w:r>
      <w:r w:rsidR="00837477" w:rsidRPr="002127D9">
        <w:rPr>
          <w:rFonts w:asciiTheme="majorHAnsi" w:hAnsiTheme="majorHAnsi" w:cstheme="majorHAnsi"/>
          <w:lang w:val="en-US"/>
        </w:rPr>
        <w:t>”</w:t>
      </w:r>
      <w:r w:rsidR="00EA6DCB" w:rsidRPr="002127D9">
        <w:rPr>
          <w:rFonts w:asciiTheme="majorHAnsi" w:hAnsiTheme="majorHAnsi" w:cstheme="majorHAnsi"/>
          <w:lang w:val="en-US"/>
        </w:rPr>
        <w:t xml:space="preserve"> </w:t>
      </w:r>
      <w:r w:rsidR="00702227" w:rsidRPr="002127D9">
        <w:rPr>
          <w:rFonts w:asciiTheme="majorHAnsi" w:hAnsiTheme="majorHAnsi" w:cstheme="majorHAnsi"/>
          <w:lang w:val="en-US"/>
        </w:rPr>
        <w:t>evaporate</w:t>
      </w:r>
      <w:r w:rsidR="00C362CE" w:rsidRPr="002127D9">
        <w:rPr>
          <w:rFonts w:asciiTheme="majorHAnsi" w:hAnsiTheme="majorHAnsi" w:cstheme="majorHAnsi"/>
          <w:lang w:val="en-US"/>
        </w:rPr>
        <w:t xml:space="preserve">. </w:t>
      </w:r>
      <w:r w:rsidR="000C4BF3" w:rsidRPr="002127D9">
        <w:rPr>
          <w:rFonts w:asciiTheme="majorHAnsi" w:hAnsiTheme="majorHAnsi" w:cstheme="majorHAnsi"/>
          <w:lang w:val="en-US"/>
        </w:rPr>
        <w:t xml:space="preserve">By means of some </w:t>
      </w:r>
      <w:r w:rsidR="000C4BF3" w:rsidRPr="002127D9">
        <w:rPr>
          <w:rFonts w:asciiTheme="majorHAnsi" w:hAnsiTheme="majorHAnsi" w:cstheme="majorHAnsi"/>
          <w:lang w:val="en-US"/>
        </w:rPr>
        <w:lastRenderedPageBreak/>
        <w:t xml:space="preserve">thought experiments, I make a distinction between </w:t>
      </w:r>
      <w:r w:rsidR="000C4BF3" w:rsidRPr="002127D9">
        <w:rPr>
          <w:rFonts w:asciiTheme="majorHAnsi" w:hAnsiTheme="majorHAnsi" w:cstheme="majorHAnsi"/>
          <w:i/>
          <w:lang w:val="en-US"/>
        </w:rPr>
        <w:t>evocation</w:t>
      </w:r>
      <w:r w:rsidR="000C4BF3" w:rsidRPr="002127D9">
        <w:rPr>
          <w:rFonts w:asciiTheme="majorHAnsi" w:hAnsiTheme="majorHAnsi" w:cstheme="majorHAnsi"/>
          <w:lang w:val="en-US"/>
        </w:rPr>
        <w:t xml:space="preserve"> and </w:t>
      </w:r>
      <w:r w:rsidR="000C4BF3" w:rsidRPr="002127D9">
        <w:rPr>
          <w:rFonts w:asciiTheme="majorHAnsi" w:hAnsiTheme="majorHAnsi" w:cstheme="majorHAnsi"/>
          <w:i/>
          <w:lang w:val="en-US"/>
        </w:rPr>
        <w:t>extraction</w:t>
      </w:r>
      <w:r w:rsidR="000C4BF3" w:rsidRPr="002127D9">
        <w:rPr>
          <w:rFonts w:asciiTheme="majorHAnsi" w:hAnsiTheme="majorHAnsi" w:cstheme="majorHAnsi"/>
          <w:lang w:val="en-US"/>
        </w:rPr>
        <w:t xml:space="preserve"> of cultural information, and apply these concepts at different levels of abstraction. </w:t>
      </w:r>
    </w:p>
    <w:p w14:paraId="0A0B1491" w14:textId="527D286D" w:rsidR="008B6F1D" w:rsidRPr="002127D9" w:rsidRDefault="00BD567F" w:rsidP="00885C4D">
      <w:pPr>
        <w:jc w:val="both"/>
        <w:rPr>
          <w:rFonts w:asciiTheme="majorHAnsi" w:hAnsiTheme="majorHAnsi" w:cstheme="majorHAnsi"/>
          <w:b/>
          <w:lang w:val="en-US"/>
        </w:rPr>
      </w:pPr>
      <w:r w:rsidRPr="002127D9">
        <w:rPr>
          <w:rFonts w:asciiTheme="majorHAnsi" w:hAnsiTheme="majorHAnsi" w:cstheme="majorHAnsi"/>
          <w:b/>
          <w:lang w:val="en-US"/>
        </w:rPr>
        <w:t xml:space="preserve">Amusing </w:t>
      </w:r>
      <w:r w:rsidR="008B6F1D" w:rsidRPr="002127D9">
        <w:rPr>
          <w:rFonts w:asciiTheme="majorHAnsi" w:hAnsiTheme="majorHAnsi" w:cstheme="majorHAnsi"/>
          <w:b/>
          <w:lang w:val="en-US"/>
        </w:rPr>
        <w:t>mathematicians</w:t>
      </w:r>
    </w:p>
    <w:p w14:paraId="6620A962" w14:textId="25335B42" w:rsidR="008B6F1D" w:rsidRPr="002127D9" w:rsidRDefault="00AD492B" w:rsidP="00885C4D">
      <w:pPr>
        <w:jc w:val="both"/>
        <w:rPr>
          <w:rFonts w:asciiTheme="majorHAnsi" w:hAnsiTheme="majorHAnsi" w:cstheme="majorHAnsi"/>
          <w:lang w:val="en-US"/>
        </w:rPr>
      </w:pPr>
      <w:r w:rsidRPr="002127D9">
        <w:rPr>
          <w:rFonts w:asciiTheme="majorHAnsi" w:hAnsiTheme="majorHAnsi" w:cstheme="majorHAnsi"/>
          <w:lang w:val="en-US"/>
        </w:rPr>
        <w:t xml:space="preserve">A group of </w:t>
      </w:r>
      <w:r w:rsidR="008B6F1D" w:rsidRPr="002127D9">
        <w:rPr>
          <w:rFonts w:asciiTheme="majorHAnsi" w:hAnsiTheme="majorHAnsi" w:cstheme="majorHAnsi"/>
          <w:lang w:val="en-US"/>
        </w:rPr>
        <w:t>mathematicians</w:t>
      </w:r>
      <w:r w:rsidR="00411B10" w:rsidRPr="002127D9">
        <w:rPr>
          <w:rFonts w:asciiTheme="majorHAnsi" w:hAnsiTheme="majorHAnsi" w:cstheme="majorHAnsi"/>
          <w:lang w:val="en-US"/>
        </w:rPr>
        <w:t xml:space="preserve"> </w:t>
      </w:r>
      <w:r w:rsidR="0006012A" w:rsidRPr="002127D9">
        <w:rPr>
          <w:rFonts w:asciiTheme="majorHAnsi" w:hAnsiTheme="majorHAnsi" w:cstheme="majorHAnsi"/>
          <w:lang w:val="en-US"/>
        </w:rPr>
        <w:t>like</w:t>
      </w:r>
      <w:r w:rsidR="00784FED" w:rsidRPr="002127D9">
        <w:rPr>
          <w:rFonts w:asciiTheme="majorHAnsi" w:hAnsiTheme="majorHAnsi" w:cstheme="majorHAnsi"/>
          <w:lang w:val="en-US"/>
        </w:rPr>
        <w:t>s</w:t>
      </w:r>
      <w:r w:rsidR="0006012A" w:rsidRPr="002127D9">
        <w:rPr>
          <w:rFonts w:asciiTheme="majorHAnsi" w:hAnsiTheme="majorHAnsi" w:cstheme="majorHAnsi"/>
          <w:lang w:val="en-US"/>
        </w:rPr>
        <w:t xml:space="preserve"> to tell </w:t>
      </w:r>
      <w:r w:rsidR="00036EA6" w:rsidRPr="002127D9">
        <w:rPr>
          <w:rFonts w:asciiTheme="majorHAnsi" w:hAnsiTheme="majorHAnsi" w:cstheme="majorHAnsi"/>
          <w:lang w:val="en-US"/>
        </w:rPr>
        <w:t>jokes</w:t>
      </w:r>
      <w:r w:rsidR="0006012A" w:rsidRPr="002127D9">
        <w:rPr>
          <w:rFonts w:asciiTheme="majorHAnsi" w:hAnsiTheme="majorHAnsi" w:cstheme="majorHAnsi"/>
          <w:lang w:val="en-US"/>
        </w:rPr>
        <w:t xml:space="preserve"> during </w:t>
      </w:r>
      <w:r w:rsidR="00572A63" w:rsidRPr="002127D9">
        <w:rPr>
          <w:rFonts w:asciiTheme="majorHAnsi" w:hAnsiTheme="majorHAnsi" w:cstheme="majorHAnsi"/>
          <w:lang w:val="en-US"/>
        </w:rPr>
        <w:t xml:space="preserve">their </w:t>
      </w:r>
      <w:r w:rsidR="0006012A" w:rsidRPr="002127D9">
        <w:rPr>
          <w:rFonts w:asciiTheme="majorHAnsi" w:hAnsiTheme="majorHAnsi" w:cstheme="majorHAnsi"/>
          <w:lang w:val="en-US"/>
        </w:rPr>
        <w:t>conference</w:t>
      </w:r>
      <w:r w:rsidR="00042F81" w:rsidRPr="002127D9">
        <w:rPr>
          <w:rFonts w:asciiTheme="majorHAnsi" w:hAnsiTheme="majorHAnsi" w:cstheme="majorHAnsi"/>
          <w:lang w:val="en-US"/>
        </w:rPr>
        <w:t xml:space="preserve"> dinners</w:t>
      </w:r>
      <w:r w:rsidR="00772BAA" w:rsidRPr="002127D9">
        <w:rPr>
          <w:rFonts w:asciiTheme="majorHAnsi" w:hAnsiTheme="majorHAnsi" w:cstheme="majorHAnsi"/>
          <w:lang w:val="en-US"/>
        </w:rPr>
        <w:t xml:space="preserve">. </w:t>
      </w:r>
      <w:r w:rsidR="00411B10" w:rsidRPr="002127D9">
        <w:rPr>
          <w:rFonts w:asciiTheme="majorHAnsi" w:hAnsiTheme="majorHAnsi" w:cstheme="majorHAnsi"/>
          <w:lang w:val="en-US"/>
        </w:rPr>
        <w:t xml:space="preserve">Because they have known each other for a long time </w:t>
      </w:r>
      <w:r w:rsidR="00BC0D41" w:rsidRPr="002127D9">
        <w:rPr>
          <w:rFonts w:asciiTheme="majorHAnsi" w:hAnsiTheme="majorHAnsi" w:cstheme="majorHAnsi"/>
          <w:lang w:val="en-US"/>
        </w:rPr>
        <w:t xml:space="preserve">and </w:t>
      </w:r>
      <w:r w:rsidR="00411B10" w:rsidRPr="002127D9">
        <w:rPr>
          <w:rFonts w:asciiTheme="majorHAnsi" w:hAnsiTheme="majorHAnsi" w:cstheme="majorHAnsi"/>
          <w:lang w:val="en-US"/>
        </w:rPr>
        <w:t xml:space="preserve">are </w:t>
      </w:r>
      <w:r w:rsidR="00363879" w:rsidRPr="002127D9">
        <w:rPr>
          <w:rFonts w:asciiTheme="majorHAnsi" w:hAnsiTheme="majorHAnsi" w:cstheme="majorHAnsi"/>
          <w:lang w:val="en-US"/>
        </w:rPr>
        <w:t>such avid humorists</w:t>
      </w:r>
      <w:r w:rsidR="00411B10" w:rsidRPr="002127D9">
        <w:rPr>
          <w:rFonts w:asciiTheme="majorHAnsi" w:hAnsiTheme="majorHAnsi" w:cstheme="majorHAnsi"/>
          <w:lang w:val="en-US"/>
        </w:rPr>
        <w:t xml:space="preserve">, they have </w:t>
      </w:r>
      <w:r w:rsidR="009562ED" w:rsidRPr="002127D9">
        <w:rPr>
          <w:rFonts w:asciiTheme="majorHAnsi" w:hAnsiTheme="majorHAnsi" w:cstheme="majorHAnsi"/>
          <w:lang w:val="en-US"/>
        </w:rPr>
        <w:t>designed a more</w:t>
      </w:r>
      <w:r w:rsidR="00804397" w:rsidRPr="002127D9">
        <w:rPr>
          <w:rFonts w:asciiTheme="majorHAnsi" w:hAnsiTheme="majorHAnsi" w:cstheme="majorHAnsi"/>
          <w:lang w:val="en-US"/>
        </w:rPr>
        <w:t xml:space="preserve"> efficient </w:t>
      </w:r>
      <w:r w:rsidR="00036EA6" w:rsidRPr="002127D9">
        <w:rPr>
          <w:rFonts w:asciiTheme="majorHAnsi" w:hAnsiTheme="majorHAnsi" w:cstheme="majorHAnsi"/>
          <w:lang w:val="en-US"/>
        </w:rPr>
        <w:t>system</w:t>
      </w:r>
      <w:r w:rsidR="004E456C" w:rsidRPr="002127D9">
        <w:rPr>
          <w:rFonts w:asciiTheme="majorHAnsi" w:hAnsiTheme="majorHAnsi" w:cstheme="majorHAnsi"/>
          <w:lang w:val="en-US"/>
        </w:rPr>
        <w:t xml:space="preserve"> for their amusement</w:t>
      </w:r>
      <w:r w:rsidR="004B78F9" w:rsidRPr="002127D9">
        <w:rPr>
          <w:rFonts w:asciiTheme="majorHAnsi" w:hAnsiTheme="majorHAnsi" w:cstheme="majorHAnsi"/>
          <w:lang w:val="en-US"/>
        </w:rPr>
        <w:t xml:space="preserve">. </w:t>
      </w:r>
      <w:r w:rsidR="005D1EB7" w:rsidRPr="002127D9">
        <w:rPr>
          <w:rFonts w:asciiTheme="majorHAnsi" w:hAnsiTheme="majorHAnsi" w:cstheme="majorHAnsi"/>
          <w:lang w:val="en-US"/>
        </w:rPr>
        <w:t>T</w:t>
      </w:r>
      <w:r w:rsidR="00DF5D81" w:rsidRPr="002127D9">
        <w:rPr>
          <w:rFonts w:asciiTheme="majorHAnsi" w:hAnsiTheme="majorHAnsi" w:cstheme="majorHAnsi"/>
          <w:lang w:val="en-US"/>
        </w:rPr>
        <w:t>hey have assigned number</w:t>
      </w:r>
      <w:r w:rsidR="0017197E" w:rsidRPr="002127D9">
        <w:rPr>
          <w:rFonts w:asciiTheme="majorHAnsi" w:hAnsiTheme="majorHAnsi" w:cstheme="majorHAnsi"/>
          <w:lang w:val="en-US"/>
        </w:rPr>
        <w:t>s</w:t>
      </w:r>
      <w:r w:rsidR="00DF5D81" w:rsidRPr="002127D9">
        <w:rPr>
          <w:rFonts w:asciiTheme="majorHAnsi" w:hAnsiTheme="majorHAnsi" w:cstheme="majorHAnsi"/>
          <w:lang w:val="en-US"/>
        </w:rPr>
        <w:t xml:space="preserve"> to e</w:t>
      </w:r>
      <w:r w:rsidR="004B78F9" w:rsidRPr="002127D9">
        <w:rPr>
          <w:rFonts w:asciiTheme="majorHAnsi" w:hAnsiTheme="majorHAnsi" w:cstheme="majorHAnsi"/>
          <w:lang w:val="en-US"/>
        </w:rPr>
        <w:t xml:space="preserve">ach joke in their repertoire, so </w:t>
      </w:r>
      <w:r w:rsidR="0031463B" w:rsidRPr="002127D9">
        <w:rPr>
          <w:rFonts w:asciiTheme="majorHAnsi" w:hAnsiTheme="majorHAnsi" w:cstheme="majorHAnsi"/>
          <w:lang w:val="en-US"/>
        </w:rPr>
        <w:t xml:space="preserve">now </w:t>
      </w:r>
      <w:r w:rsidR="004B78F9" w:rsidRPr="002127D9">
        <w:rPr>
          <w:rFonts w:asciiTheme="majorHAnsi" w:hAnsiTheme="majorHAnsi" w:cstheme="majorHAnsi"/>
          <w:lang w:val="en-US"/>
        </w:rPr>
        <w:t xml:space="preserve">they </w:t>
      </w:r>
      <w:r w:rsidR="00CB7BE3" w:rsidRPr="002127D9">
        <w:rPr>
          <w:rFonts w:asciiTheme="majorHAnsi" w:hAnsiTheme="majorHAnsi" w:cstheme="majorHAnsi"/>
          <w:lang w:val="en-US"/>
        </w:rPr>
        <w:t>can save time</w:t>
      </w:r>
      <w:r w:rsidR="004B78F9" w:rsidRPr="002127D9">
        <w:rPr>
          <w:rFonts w:asciiTheme="majorHAnsi" w:hAnsiTheme="majorHAnsi" w:cstheme="majorHAnsi"/>
          <w:lang w:val="en-US"/>
        </w:rPr>
        <w:t xml:space="preserve"> </w:t>
      </w:r>
      <w:r w:rsidR="00CB7BE3" w:rsidRPr="002127D9">
        <w:rPr>
          <w:rFonts w:asciiTheme="majorHAnsi" w:hAnsiTheme="majorHAnsi" w:cstheme="majorHAnsi"/>
          <w:lang w:val="en-US"/>
        </w:rPr>
        <w:t>an</w:t>
      </w:r>
      <w:r w:rsidR="00DF5D81" w:rsidRPr="002127D9">
        <w:rPr>
          <w:rFonts w:asciiTheme="majorHAnsi" w:hAnsiTheme="majorHAnsi" w:cstheme="majorHAnsi"/>
          <w:lang w:val="en-US"/>
        </w:rPr>
        <w:t>d</w:t>
      </w:r>
      <w:r w:rsidR="00CB7BE3" w:rsidRPr="002127D9">
        <w:rPr>
          <w:rFonts w:asciiTheme="majorHAnsi" w:hAnsiTheme="majorHAnsi" w:cstheme="majorHAnsi"/>
          <w:lang w:val="en-US"/>
        </w:rPr>
        <w:t xml:space="preserve"> just </w:t>
      </w:r>
      <w:r w:rsidR="004B78F9" w:rsidRPr="002127D9">
        <w:rPr>
          <w:rFonts w:asciiTheme="majorHAnsi" w:hAnsiTheme="majorHAnsi" w:cstheme="majorHAnsi"/>
          <w:lang w:val="en-US"/>
        </w:rPr>
        <w:t>call out that number.</w:t>
      </w:r>
      <w:r w:rsidR="001D58E7" w:rsidRPr="002127D9">
        <w:rPr>
          <w:rFonts w:asciiTheme="majorHAnsi" w:hAnsiTheme="majorHAnsi" w:cstheme="majorHAnsi"/>
          <w:lang w:val="en-US"/>
        </w:rPr>
        <w:t xml:space="preserve"> </w:t>
      </w:r>
      <w:r w:rsidR="00A4275E" w:rsidRPr="002127D9">
        <w:rPr>
          <w:rFonts w:asciiTheme="majorHAnsi" w:hAnsiTheme="majorHAnsi" w:cstheme="majorHAnsi"/>
          <w:lang w:val="en-US"/>
        </w:rPr>
        <w:t xml:space="preserve">So one night at </w:t>
      </w:r>
      <w:r w:rsidR="00A628BD" w:rsidRPr="002127D9">
        <w:rPr>
          <w:rFonts w:asciiTheme="majorHAnsi" w:hAnsiTheme="majorHAnsi" w:cstheme="majorHAnsi"/>
          <w:lang w:val="en-US"/>
        </w:rPr>
        <w:t xml:space="preserve">a </w:t>
      </w:r>
      <w:r w:rsidR="00A4275E" w:rsidRPr="002127D9">
        <w:rPr>
          <w:rFonts w:asciiTheme="majorHAnsi" w:hAnsiTheme="majorHAnsi" w:cstheme="majorHAnsi"/>
          <w:lang w:val="en-US"/>
        </w:rPr>
        <w:t>conference</w:t>
      </w:r>
      <w:r w:rsidR="003E5179" w:rsidRPr="002127D9">
        <w:rPr>
          <w:rFonts w:asciiTheme="majorHAnsi" w:hAnsiTheme="majorHAnsi" w:cstheme="majorHAnsi"/>
          <w:lang w:val="en-US"/>
        </w:rPr>
        <w:t xml:space="preserve"> dinner</w:t>
      </w:r>
      <w:r w:rsidR="00A4275E" w:rsidRPr="002127D9">
        <w:rPr>
          <w:rFonts w:asciiTheme="majorHAnsi" w:hAnsiTheme="majorHAnsi" w:cstheme="majorHAnsi"/>
          <w:lang w:val="en-US"/>
        </w:rPr>
        <w:t>, t</w:t>
      </w:r>
      <w:r w:rsidR="008B6F1D" w:rsidRPr="002127D9">
        <w:rPr>
          <w:rFonts w:asciiTheme="majorHAnsi" w:hAnsiTheme="majorHAnsi" w:cstheme="majorHAnsi"/>
          <w:lang w:val="en-US"/>
        </w:rPr>
        <w:t>he first mathematician shouts out: "56!" Boisterous laughter</w:t>
      </w:r>
      <w:r w:rsidR="00A81D4D" w:rsidRPr="002127D9">
        <w:rPr>
          <w:rFonts w:asciiTheme="majorHAnsi" w:hAnsiTheme="majorHAnsi" w:cstheme="majorHAnsi"/>
          <w:lang w:val="en-US"/>
        </w:rPr>
        <w:t xml:space="preserve"> </w:t>
      </w:r>
      <w:r w:rsidR="00AA35C4" w:rsidRPr="002127D9">
        <w:rPr>
          <w:rFonts w:asciiTheme="majorHAnsi" w:hAnsiTheme="majorHAnsi" w:cstheme="majorHAnsi"/>
          <w:lang w:val="en-US"/>
        </w:rPr>
        <w:t>from around the table</w:t>
      </w:r>
      <w:r w:rsidR="008B6F1D" w:rsidRPr="002127D9">
        <w:rPr>
          <w:rFonts w:asciiTheme="majorHAnsi" w:hAnsiTheme="majorHAnsi" w:cstheme="majorHAnsi"/>
          <w:lang w:val="en-US"/>
        </w:rPr>
        <w:t>. The second mathematician has a go: "5</w:t>
      </w:r>
      <w:r w:rsidR="00A628BD" w:rsidRPr="002127D9">
        <w:rPr>
          <w:rFonts w:asciiTheme="majorHAnsi" w:hAnsiTheme="majorHAnsi" w:cstheme="majorHAnsi"/>
          <w:lang w:val="en-US"/>
        </w:rPr>
        <w:t>3</w:t>
      </w:r>
      <w:r w:rsidR="008B6F1D" w:rsidRPr="002127D9">
        <w:rPr>
          <w:rFonts w:asciiTheme="majorHAnsi" w:hAnsiTheme="majorHAnsi" w:cstheme="majorHAnsi"/>
          <w:lang w:val="en-US"/>
        </w:rPr>
        <w:t xml:space="preserve">2!" Everyone cracks up again. A third mathematician shouts "345!" </w:t>
      </w:r>
      <w:r w:rsidR="009D3D59" w:rsidRPr="002127D9">
        <w:rPr>
          <w:rFonts w:asciiTheme="majorHAnsi" w:hAnsiTheme="majorHAnsi" w:cstheme="majorHAnsi"/>
          <w:lang w:val="en-US"/>
        </w:rPr>
        <w:t>Just a</w:t>
      </w:r>
      <w:r w:rsidR="008B6F1D" w:rsidRPr="002127D9">
        <w:rPr>
          <w:rFonts w:asciiTheme="majorHAnsi" w:hAnsiTheme="majorHAnsi" w:cstheme="majorHAnsi"/>
          <w:lang w:val="en-US"/>
        </w:rPr>
        <w:t xml:space="preserve"> few chuckles and groans</w:t>
      </w:r>
      <w:r w:rsidR="00AB19C0" w:rsidRPr="002127D9">
        <w:rPr>
          <w:rFonts w:asciiTheme="majorHAnsi" w:hAnsiTheme="majorHAnsi" w:cstheme="majorHAnsi"/>
          <w:lang w:val="en-US"/>
        </w:rPr>
        <w:t>, with the exception of o</w:t>
      </w:r>
      <w:r w:rsidR="008B6F1D" w:rsidRPr="002127D9">
        <w:rPr>
          <w:rFonts w:asciiTheme="majorHAnsi" w:hAnsiTheme="majorHAnsi" w:cstheme="majorHAnsi"/>
          <w:lang w:val="en-US"/>
        </w:rPr>
        <w:t>ne young mathematician</w:t>
      </w:r>
      <w:r w:rsidR="00AB19C0" w:rsidRPr="002127D9">
        <w:rPr>
          <w:rFonts w:asciiTheme="majorHAnsi" w:hAnsiTheme="majorHAnsi" w:cstheme="majorHAnsi"/>
          <w:lang w:val="en-US"/>
        </w:rPr>
        <w:t>, who</w:t>
      </w:r>
      <w:r w:rsidR="008B6F1D" w:rsidRPr="002127D9">
        <w:rPr>
          <w:rFonts w:asciiTheme="majorHAnsi" w:hAnsiTheme="majorHAnsi" w:cstheme="majorHAnsi"/>
          <w:lang w:val="en-US"/>
        </w:rPr>
        <w:t xml:space="preserve"> </w:t>
      </w:r>
      <w:r w:rsidR="00DB0443" w:rsidRPr="002127D9">
        <w:rPr>
          <w:rFonts w:asciiTheme="majorHAnsi" w:hAnsiTheme="majorHAnsi" w:cstheme="majorHAnsi"/>
          <w:lang w:val="en-US"/>
        </w:rPr>
        <w:t xml:space="preserve">is </w:t>
      </w:r>
      <w:r w:rsidR="008B6F1D" w:rsidRPr="002127D9">
        <w:rPr>
          <w:rFonts w:asciiTheme="majorHAnsi" w:hAnsiTheme="majorHAnsi" w:cstheme="majorHAnsi"/>
          <w:lang w:val="en-US"/>
        </w:rPr>
        <w:t>roll</w:t>
      </w:r>
      <w:r w:rsidR="00DB0443" w:rsidRPr="002127D9">
        <w:rPr>
          <w:rFonts w:asciiTheme="majorHAnsi" w:hAnsiTheme="majorHAnsi" w:cstheme="majorHAnsi"/>
          <w:lang w:val="en-US"/>
        </w:rPr>
        <w:t>ing</w:t>
      </w:r>
      <w:r w:rsidR="008B6F1D" w:rsidRPr="002127D9">
        <w:rPr>
          <w:rFonts w:asciiTheme="majorHAnsi" w:hAnsiTheme="majorHAnsi" w:cstheme="majorHAnsi"/>
          <w:lang w:val="en-US"/>
        </w:rPr>
        <w:t xml:space="preserve"> over the floor laughing. The third joke-teller </w:t>
      </w:r>
      <w:r w:rsidR="007B4082" w:rsidRPr="002127D9">
        <w:rPr>
          <w:rFonts w:asciiTheme="majorHAnsi" w:hAnsiTheme="majorHAnsi" w:cstheme="majorHAnsi"/>
          <w:lang w:val="en-US"/>
        </w:rPr>
        <w:t xml:space="preserve">turns over to </w:t>
      </w:r>
      <w:r w:rsidR="008B6F1D" w:rsidRPr="002127D9">
        <w:rPr>
          <w:rFonts w:asciiTheme="majorHAnsi" w:hAnsiTheme="majorHAnsi" w:cstheme="majorHAnsi"/>
          <w:lang w:val="en-US"/>
        </w:rPr>
        <w:t xml:space="preserve">the rookie and asks him: "So you really liked my last joke, didn't you?" The young one responds: </w:t>
      </w:r>
      <w:r w:rsidR="00F5423C" w:rsidRPr="002127D9">
        <w:rPr>
          <w:rFonts w:asciiTheme="majorHAnsi" w:hAnsiTheme="majorHAnsi" w:cstheme="majorHAnsi"/>
          <w:lang w:val="en-US"/>
        </w:rPr>
        <w:t>“</w:t>
      </w:r>
      <w:r w:rsidR="008B6F1D" w:rsidRPr="002127D9">
        <w:rPr>
          <w:rFonts w:asciiTheme="majorHAnsi" w:hAnsiTheme="majorHAnsi" w:cstheme="majorHAnsi"/>
          <w:lang w:val="en-US"/>
        </w:rPr>
        <w:t xml:space="preserve">It's just that I had never heard that one before!" </w:t>
      </w:r>
    </w:p>
    <w:p w14:paraId="5C4A9565" w14:textId="57B76071" w:rsidR="00196C4F" w:rsidRPr="002127D9" w:rsidRDefault="00837E29" w:rsidP="00885C4D">
      <w:pPr>
        <w:jc w:val="both"/>
        <w:rPr>
          <w:rFonts w:asciiTheme="majorHAnsi" w:hAnsiTheme="majorHAnsi" w:cstheme="majorHAnsi"/>
          <w:lang w:val="en-US"/>
        </w:rPr>
      </w:pPr>
      <w:r w:rsidRPr="002127D9">
        <w:rPr>
          <w:rFonts w:asciiTheme="majorHAnsi" w:hAnsiTheme="majorHAnsi" w:cstheme="majorHAnsi"/>
          <w:lang w:val="en-US"/>
        </w:rPr>
        <w:t xml:space="preserve">Have you heard this joke </w:t>
      </w:r>
      <w:r w:rsidR="00E44093" w:rsidRPr="002127D9">
        <w:rPr>
          <w:rFonts w:asciiTheme="majorHAnsi" w:hAnsiTheme="majorHAnsi" w:cstheme="majorHAnsi"/>
          <w:lang w:val="en-US"/>
        </w:rPr>
        <w:t xml:space="preserve">about jokes </w:t>
      </w:r>
      <w:r w:rsidRPr="002127D9">
        <w:rPr>
          <w:rFonts w:asciiTheme="majorHAnsi" w:hAnsiTheme="majorHAnsi" w:cstheme="majorHAnsi"/>
          <w:lang w:val="en-US"/>
        </w:rPr>
        <w:t xml:space="preserve">before? </w:t>
      </w:r>
      <w:r w:rsidR="00CC3B45" w:rsidRPr="002127D9">
        <w:rPr>
          <w:rFonts w:asciiTheme="majorHAnsi" w:hAnsiTheme="majorHAnsi" w:cstheme="majorHAnsi"/>
          <w:lang w:val="en-US"/>
        </w:rPr>
        <w:t xml:space="preserve">I encountered </w:t>
      </w:r>
      <w:r w:rsidR="009D2919" w:rsidRPr="002127D9">
        <w:rPr>
          <w:rFonts w:asciiTheme="majorHAnsi" w:hAnsiTheme="majorHAnsi" w:cstheme="majorHAnsi"/>
          <w:lang w:val="en-US"/>
        </w:rPr>
        <w:t xml:space="preserve">one </w:t>
      </w:r>
      <w:r w:rsidR="009A263C" w:rsidRPr="002127D9">
        <w:rPr>
          <w:rFonts w:asciiTheme="majorHAnsi" w:hAnsiTheme="majorHAnsi" w:cstheme="majorHAnsi"/>
          <w:lang w:val="en-US"/>
        </w:rPr>
        <w:t xml:space="preserve">version </w:t>
      </w:r>
      <w:r w:rsidR="00CC3B45" w:rsidRPr="002127D9">
        <w:rPr>
          <w:rFonts w:asciiTheme="majorHAnsi" w:hAnsiTheme="majorHAnsi" w:cstheme="majorHAnsi"/>
          <w:lang w:val="en-US"/>
        </w:rPr>
        <w:t xml:space="preserve">in Peter de Vries’ satirical novel </w:t>
      </w:r>
      <w:r w:rsidR="00CC3B45" w:rsidRPr="002127D9">
        <w:rPr>
          <w:rFonts w:asciiTheme="majorHAnsi" w:hAnsiTheme="majorHAnsi" w:cstheme="majorHAnsi"/>
          <w:i/>
          <w:lang w:val="en-US"/>
        </w:rPr>
        <w:t>The Mackerel Plaza</w:t>
      </w:r>
      <w:r w:rsidR="0070172D" w:rsidRPr="002127D9">
        <w:rPr>
          <w:rFonts w:asciiTheme="majorHAnsi" w:hAnsiTheme="majorHAnsi" w:cstheme="majorHAnsi"/>
          <w:lang w:val="en-US"/>
        </w:rPr>
        <w:t xml:space="preserve"> (1958)</w:t>
      </w:r>
      <w:r w:rsidR="009B1415" w:rsidRPr="002127D9">
        <w:rPr>
          <w:rFonts w:asciiTheme="majorHAnsi" w:hAnsiTheme="majorHAnsi" w:cstheme="majorHAnsi"/>
          <w:lang w:val="en-US"/>
        </w:rPr>
        <w:t xml:space="preserve">, </w:t>
      </w:r>
      <w:r w:rsidR="00E33118" w:rsidRPr="002127D9">
        <w:rPr>
          <w:rFonts w:asciiTheme="majorHAnsi" w:hAnsiTheme="majorHAnsi" w:cstheme="majorHAnsi"/>
          <w:lang w:val="en-US"/>
        </w:rPr>
        <w:t xml:space="preserve">with </w:t>
      </w:r>
      <w:r w:rsidR="00AE0CA0" w:rsidRPr="002127D9">
        <w:rPr>
          <w:rFonts w:asciiTheme="majorHAnsi" w:hAnsiTheme="majorHAnsi" w:cstheme="majorHAnsi"/>
          <w:lang w:val="en-US"/>
        </w:rPr>
        <w:t xml:space="preserve">prison </w:t>
      </w:r>
      <w:r w:rsidR="00E33118" w:rsidRPr="002127D9">
        <w:rPr>
          <w:rFonts w:asciiTheme="majorHAnsi" w:hAnsiTheme="majorHAnsi" w:cstheme="majorHAnsi"/>
          <w:lang w:val="en-US"/>
        </w:rPr>
        <w:t>inmates instead of mathematician</w:t>
      </w:r>
      <w:r w:rsidR="002E452E" w:rsidRPr="002127D9">
        <w:rPr>
          <w:rFonts w:asciiTheme="majorHAnsi" w:hAnsiTheme="majorHAnsi" w:cstheme="majorHAnsi"/>
          <w:lang w:val="en-US"/>
        </w:rPr>
        <w:t>s</w:t>
      </w:r>
      <w:r w:rsidR="00103EBB" w:rsidRPr="002127D9">
        <w:rPr>
          <w:rFonts w:asciiTheme="majorHAnsi" w:hAnsiTheme="majorHAnsi" w:cstheme="majorHAnsi"/>
          <w:lang w:val="en-US"/>
        </w:rPr>
        <w:t xml:space="preserve">, but I had heard </w:t>
      </w:r>
      <w:r w:rsidR="00196C37" w:rsidRPr="002127D9">
        <w:rPr>
          <w:rFonts w:asciiTheme="majorHAnsi" w:hAnsiTheme="majorHAnsi" w:cstheme="majorHAnsi"/>
          <w:lang w:val="en-US"/>
        </w:rPr>
        <w:t>it</w:t>
      </w:r>
      <w:r w:rsidR="00103EBB" w:rsidRPr="002127D9">
        <w:rPr>
          <w:rFonts w:asciiTheme="majorHAnsi" w:hAnsiTheme="majorHAnsi" w:cstheme="majorHAnsi"/>
          <w:lang w:val="en-US"/>
        </w:rPr>
        <w:t xml:space="preserve"> </w:t>
      </w:r>
      <w:r w:rsidR="008D0CF0" w:rsidRPr="002127D9">
        <w:rPr>
          <w:rFonts w:asciiTheme="majorHAnsi" w:hAnsiTheme="majorHAnsi" w:cstheme="majorHAnsi"/>
          <w:lang w:val="en-US"/>
        </w:rPr>
        <w:t>before</w:t>
      </w:r>
      <w:r w:rsidR="00E33118" w:rsidRPr="002127D9">
        <w:rPr>
          <w:rFonts w:asciiTheme="majorHAnsi" w:hAnsiTheme="majorHAnsi" w:cstheme="majorHAnsi"/>
          <w:lang w:val="en-US"/>
        </w:rPr>
        <w:t xml:space="preserve">. </w:t>
      </w:r>
      <w:r w:rsidR="00867D8E" w:rsidRPr="002127D9">
        <w:rPr>
          <w:rFonts w:asciiTheme="majorHAnsi" w:hAnsiTheme="majorHAnsi" w:cstheme="majorHAnsi"/>
          <w:lang w:val="en-US"/>
        </w:rPr>
        <w:t>“</w:t>
      </w:r>
      <w:r w:rsidR="006B763E" w:rsidRPr="002127D9">
        <w:rPr>
          <w:rFonts w:asciiTheme="majorHAnsi" w:hAnsiTheme="majorHAnsi" w:cstheme="majorHAnsi"/>
          <w:lang w:val="en-US"/>
        </w:rPr>
        <w:t>It</w:t>
      </w:r>
      <w:r w:rsidR="00867D8E" w:rsidRPr="002127D9">
        <w:rPr>
          <w:rFonts w:asciiTheme="majorHAnsi" w:hAnsiTheme="majorHAnsi" w:cstheme="majorHAnsi"/>
          <w:lang w:val="en-US"/>
        </w:rPr>
        <w:t>” (what exactly?)</w:t>
      </w:r>
      <w:r w:rsidR="006B763E" w:rsidRPr="002127D9">
        <w:rPr>
          <w:rFonts w:asciiTheme="majorHAnsi" w:hAnsiTheme="majorHAnsi" w:cstheme="majorHAnsi"/>
          <w:lang w:val="en-US"/>
        </w:rPr>
        <w:t xml:space="preserve"> seems to have spread far and wide, in different versions. </w:t>
      </w:r>
      <w:r w:rsidR="007869C9" w:rsidRPr="002127D9">
        <w:rPr>
          <w:rFonts w:asciiTheme="majorHAnsi" w:hAnsiTheme="majorHAnsi" w:cstheme="majorHAnsi"/>
          <w:lang w:val="en-US"/>
        </w:rPr>
        <w:t>I am not sure where the joke originated, but f</w:t>
      </w:r>
      <w:r w:rsidR="006D706E" w:rsidRPr="002127D9">
        <w:rPr>
          <w:rFonts w:asciiTheme="majorHAnsi" w:hAnsiTheme="majorHAnsi" w:cstheme="majorHAnsi"/>
          <w:lang w:val="en-US"/>
        </w:rPr>
        <w:t xml:space="preserve">or </w:t>
      </w:r>
      <w:r w:rsidR="00FA6DFA" w:rsidRPr="002127D9">
        <w:rPr>
          <w:rFonts w:asciiTheme="majorHAnsi" w:hAnsiTheme="majorHAnsi" w:cstheme="majorHAnsi"/>
          <w:lang w:val="en-GB"/>
        </w:rPr>
        <w:t>all I know,</w:t>
      </w:r>
      <w:r w:rsidR="00EB6184" w:rsidRPr="002127D9">
        <w:rPr>
          <w:rFonts w:asciiTheme="majorHAnsi" w:hAnsiTheme="majorHAnsi" w:cstheme="majorHAnsi"/>
          <w:lang w:val="en-GB"/>
        </w:rPr>
        <w:t xml:space="preserve"> </w:t>
      </w:r>
      <w:r w:rsidR="007869C9" w:rsidRPr="002127D9">
        <w:rPr>
          <w:rFonts w:asciiTheme="majorHAnsi" w:hAnsiTheme="majorHAnsi" w:cstheme="majorHAnsi"/>
          <w:lang w:val="en-GB"/>
        </w:rPr>
        <w:t xml:space="preserve">it </w:t>
      </w:r>
      <w:r w:rsidR="00CC3B45" w:rsidRPr="002127D9">
        <w:rPr>
          <w:rFonts w:asciiTheme="majorHAnsi" w:hAnsiTheme="majorHAnsi" w:cstheme="majorHAnsi"/>
          <w:lang w:val="en-GB"/>
        </w:rPr>
        <w:t>could’ve</w:t>
      </w:r>
      <w:r w:rsidR="00CC3B45" w:rsidRPr="002127D9">
        <w:rPr>
          <w:rFonts w:asciiTheme="majorHAnsi" w:hAnsiTheme="majorHAnsi" w:cstheme="majorHAnsi"/>
          <w:lang w:val="en-US"/>
        </w:rPr>
        <w:t xml:space="preserve"> been </w:t>
      </w:r>
      <w:r w:rsidR="006A60EE" w:rsidRPr="002127D9">
        <w:rPr>
          <w:rFonts w:asciiTheme="majorHAnsi" w:hAnsiTheme="majorHAnsi" w:cstheme="majorHAnsi"/>
          <w:lang w:val="en-US"/>
        </w:rPr>
        <w:t xml:space="preserve">dreamt up </w:t>
      </w:r>
      <w:r w:rsidR="008B6F1D" w:rsidRPr="002127D9">
        <w:rPr>
          <w:rFonts w:asciiTheme="majorHAnsi" w:hAnsiTheme="majorHAnsi" w:cstheme="majorHAnsi"/>
          <w:lang w:val="en-US"/>
        </w:rPr>
        <w:t xml:space="preserve">by Dan Sperber or one of his </w:t>
      </w:r>
      <w:r w:rsidR="007E1AE9" w:rsidRPr="002127D9">
        <w:rPr>
          <w:rFonts w:asciiTheme="majorHAnsi" w:hAnsiTheme="majorHAnsi" w:cstheme="majorHAnsi"/>
          <w:lang w:val="en-US"/>
        </w:rPr>
        <w:t>collaborators</w:t>
      </w:r>
      <w:r w:rsidR="005B409D" w:rsidRPr="002127D9">
        <w:rPr>
          <w:rFonts w:asciiTheme="majorHAnsi" w:hAnsiTheme="majorHAnsi" w:cstheme="majorHAnsi"/>
          <w:lang w:val="en-US"/>
        </w:rPr>
        <w:t xml:space="preserve">, because it </w:t>
      </w:r>
      <w:r w:rsidR="00021292" w:rsidRPr="002127D9">
        <w:rPr>
          <w:rFonts w:asciiTheme="majorHAnsi" w:hAnsiTheme="majorHAnsi" w:cstheme="majorHAnsi"/>
          <w:lang w:val="en-US"/>
        </w:rPr>
        <w:t xml:space="preserve">nicely </w:t>
      </w:r>
      <w:r w:rsidR="008B6F1D" w:rsidRPr="002127D9">
        <w:rPr>
          <w:rFonts w:asciiTheme="majorHAnsi" w:hAnsiTheme="majorHAnsi" w:cstheme="majorHAnsi"/>
          <w:lang w:val="en-US"/>
        </w:rPr>
        <w:t xml:space="preserve">illustrates </w:t>
      </w:r>
      <w:r w:rsidR="00574F75" w:rsidRPr="002127D9">
        <w:rPr>
          <w:rFonts w:asciiTheme="majorHAnsi" w:hAnsiTheme="majorHAnsi" w:cstheme="majorHAnsi"/>
          <w:lang w:val="en-US"/>
        </w:rPr>
        <w:t xml:space="preserve">an important insight of theirs </w:t>
      </w:r>
      <w:r w:rsidR="008B6F1D" w:rsidRPr="002127D9">
        <w:rPr>
          <w:rFonts w:asciiTheme="majorHAnsi" w:hAnsiTheme="majorHAnsi" w:cstheme="majorHAnsi"/>
          <w:lang w:val="en-US"/>
        </w:rPr>
        <w:t>about cultural evolution</w:t>
      </w:r>
      <w:r w:rsidR="005B409D" w:rsidRPr="002127D9">
        <w:rPr>
          <w:rFonts w:asciiTheme="majorHAnsi" w:hAnsiTheme="majorHAnsi" w:cstheme="majorHAnsi"/>
          <w:lang w:val="en-US"/>
        </w:rPr>
        <w:t>.</w:t>
      </w:r>
      <w:r w:rsidR="00A76AFD" w:rsidRPr="002127D9">
        <w:rPr>
          <w:rFonts w:asciiTheme="majorHAnsi" w:hAnsiTheme="majorHAnsi" w:cstheme="majorHAnsi"/>
          <w:lang w:val="en-US"/>
        </w:rPr>
        <w:t xml:space="preserve"> </w:t>
      </w:r>
    </w:p>
    <w:p w14:paraId="43DB9288" w14:textId="526F1D8A" w:rsidR="00945429" w:rsidRPr="002127D9" w:rsidRDefault="00BA202C" w:rsidP="00885C4D">
      <w:pPr>
        <w:jc w:val="both"/>
        <w:rPr>
          <w:rFonts w:asciiTheme="majorHAnsi" w:hAnsiTheme="majorHAnsi" w:cstheme="majorHAnsi"/>
          <w:lang w:val="en-US"/>
        </w:rPr>
      </w:pPr>
      <w:r w:rsidRPr="002127D9">
        <w:rPr>
          <w:rFonts w:asciiTheme="majorHAnsi" w:hAnsiTheme="majorHAnsi" w:cstheme="majorHAnsi"/>
          <w:lang w:val="en-US"/>
        </w:rPr>
        <w:t>M</w:t>
      </w:r>
      <w:r w:rsidR="008B6F1D" w:rsidRPr="002127D9">
        <w:rPr>
          <w:rFonts w:asciiTheme="majorHAnsi" w:hAnsiTheme="majorHAnsi" w:cstheme="majorHAnsi"/>
          <w:lang w:val="en-US"/>
        </w:rPr>
        <w:t>any models of cultural evolution</w:t>
      </w:r>
      <w:r w:rsidRPr="002127D9">
        <w:rPr>
          <w:rFonts w:asciiTheme="majorHAnsi" w:hAnsiTheme="majorHAnsi" w:cstheme="majorHAnsi"/>
          <w:lang w:val="en-US"/>
        </w:rPr>
        <w:t xml:space="preserve"> assume </w:t>
      </w:r>
      <w:r w:rsidR="001746A9" w:rsidRPr="002127D9">
        <w:rPr>
          <w:rFonts w:asciiTheme="majorHAnsi" w:hAnsiTheme="majorHAnsi" w:cstheme="majorHAnsi"/>
          <w:lang w:val="en-US"/>
        </w:rPr>
        <w:t xml:space="preserve">more or less </w:t>
      </w:r>
      <w:r w:rsidR="00C90F5C" w:rsidRPr="002127D9">
        <w:rPr>
          <w:rFonts w:asciiTheme="majorHAnsi" w:hAnsiTheme="majorHAnsi" w:cstheme="majorHAnsi"/>
          <w:lang w:val="en-US"/>
        </w:rPr>
        <w:t xml:space="preserve">by default </w:t>
      </w:r>
      <w:r w:rsidR="008B6F1D" w:rsidRPr="002127D9">
        <w:rPr>
          <w:rFonts w:asciiTheme="majorHAnsi" w:hAnsiTheme="majorHAnsi" w:cstheme="majorHAnsi"/>
          <w:lang w:val="en-US"/>
        </w:rPr>
        <w:t>that</w:t>
      </w:r>
      <w:r w:rsidR="00535B82" w:rsidRPr="002127D9">
        <w:rPr>
          <w:rFonts w:asciiTheme="majorHAnsi" w:hAnsiTheme="majorHAnsi" w:cstheme="majorHAnsi"/>
          <w:lang w:val="en-US"/>
        </w:rPr>
        <w:t xml:space="preserve">, whenever </w:t>
      </w:r>
      <w:r w:rsidR="0070133A" w:rsidRPr="002127D9">
        <w:rPr>
          <w:rFonts w:asciiTheme="majorHAnsi" w:hAnsiTheme="majorHAnsi" w:cstheme="majorHAnsi"/>
          <w:lang w:val="en-US"/>
        </w:rPr>
        <w:t xml:space="preserve">we see chains of </w:t>
      </w:r>
      <w:r w:rsidR="006F5A00" w:rsidRPr="002127D9">
        <w:rPr>
          <w:rFonts w:asciiTheme="majorHAnsi" w:hAnsiTheme="majorHAnsi" w:cstheme="majorHAnsi"/>
          <w:lang w:val="en-US"/>
        </w:rPr>
        <w:t xml:space="preserve">identical </w:t>
      </w:r>
      <w:r w:rsidR="00986666" w:rsidRPr="002127D9">
        <w:rPr>
          <w:rFonts w:asciiTheme="majorHAnsi" w:hAnsiTheme="majorHAnsi" w:cstheme="majorHAnsi"/>
          <w:lang w:val="en-US"/>
        </w:rPr>
        <w:t xml:space="preserve">or similar </w:t>
      </w:r>
      <w:r w:rsidR="0070133A" w:rsidRPr="002127D9">
        <w:rPr>
          <w:rFonts w:asciiTheme="majorHAnsi" w:hAnsiTheme="majorHAnsi" w:cstheme="majorHAnsi"/>
          <w:lang w:val="en-US"/>
        </w:rPr>
        <w:t>representations</w:t>
      </w:r>
      <w:r w:rsidR="000C7143" w:rsidRPr="002127D9">
        <w:rPr>
          <w:rFonts w:asciiTheme="majorHAnsi" w:hAnsiTheme="majorHAnsi" w:cstheme="majorHAnsi"/>
          <w:lang w:val="en-US"/>
        </w:rPr>
        <w:t xml:space="preserve"> in a cultural environment</w:t>
      </w:r>
      <w:r w:rsidR="0070133A" w:rsidRPr="002127D9">
        <w:rPr>
          <w:rFonts w:asciiTheme="majorHAnsi" w:hAnsiTheme="majorHAnsi" w:cstheme="majorHAnsi"/>
          <w:lang w:val="en-US"/>
        </w:rPr>
        <w:t xml:space="preserve">, some sort of </w:t>
      </w:r>
      <w:r w:rsidR="00400DC2" w:rsidRPr="002127D9">
        <w:rPr>
          <w:rFonts w:asciiTheme="majorHAnsi" w:hAnsiTheme="majorHAnsi" w:cstheme="majorHAnsi"/>
          <w:lang w:val="en-US"/>
        </w:rPr>
        <w:t xml:space="preserve">replication </w:t>
      </w:r>
      <w:r w:rsidR="00BE7B40" w:rsidRPr="002127D9">
        <w:rPr>
          <w:rFonts w:asciiTheme="majorHAnsi" w:hAnsiTheme="majorHAnsi" w:cstheme="majorHAnsi"/>
          <w:lang w:val="en-US"/>
        </w:rPr>
        <w:t xml:space="preserve">must be </w:t>
      </w:r>
      <w:r w:rsidR="0070133A" w:rsidRPr="002127D9">
        <w:rPr>
          <w:rFonts w:asciiTheme="majorHAnsi" w:hAnsiTheme="majorHAnsi" w:cstheme="majorHAnsi"/>
          <w:lang w:val="en-US"/>
        </w:rPr>
        <w:t xml:space="preserve">going on. </w:t>
      </w:r>
      <w:r w:rsidR="004C33F6" w:rsidRPr="002127D9">
        <w:rPr>
          <w:rFonts w:asciiTheme="majorHAnsi" w:hAnsiTheme="majorHAnsi" w:cstheme="majorHAnsi"/>
          <w:lang w:val="en-US"/>
        </w:rPr>
        <w:t xml:space="preserve">But the joke about the mathematicians illustrates how this </w:t>
      </w:r>
      <w:r w:rsidR="000902FB" w:rsidRPr="002127D9">
        <w:rPr>
          <w:rFonts w:asciiTheme="majorHAnsi" w:hAnsiTheme="majorHAnsi" w:cstheme="majorHAnsi"/>
          <w:lang w:val="en-US"/>
        </w:rPr>
        <w:t xml:space="preserve">assumption </w:t>
      </w:r>
      <w:r w:rsidR="004C33F6" w:rsidRPr="002127D9">
        <w:rPr>
          <w:rFonts w:asciiTheme="majorHAnsi" w:hAnsiTheme="majorHAnsi" w:cstheme="majorHAnsi"/>
          <w:lang w:val="en-US"/>
        </w:rPr>
        <w:t xml:space="preserve">is </w:t>
      </w:r>
      <w:r w:rsidR="008C02D6" w:rsidRPr="002127D9">
        <w:rPr>
          <w:rFonts w:asciiTheme="majorHAnsi" w:hAnsiTheme="majorHAnsi" w:cstheme="majorHAnsi"/>
          <w:lang w:val="en-US"/>
        </w:rPr>
        <w:t>wrongheade</w:t>
      </w:r>
      <w:r w:rsidR="00845AC0" w:rsidRPr="002127D9">
        <w:rPr>
          <w:rFonts w:asciiTheme="majorHAnsi" w:hAnsiTheme="majorHAnsi" w:cstheme="majorHAnsi"/>
          <w:lang w:val="en-US"/>
        </w:rPr>
        <w:t>d</w:t>
      </w:r>
      <w:r w:rsidR="00D03242" w:rsidRPr="002127D9">
        <w:rPr>
          <w:rFonts w:asciiTheme="majorHAnsi" w:hAnsiTheme="majorHAnsi" w:cstheme="majorHAnsi"/>
          <w:lang w:val="en-US"/>
        </w:rPr>
        <w:t>.</w:t>
      </w:r>
      <w:r w:rsidR="00F17175" w:rsidRPr="002127D9">
        <w:rPr>
          <w:rFonts w:asciiTheme="majorHAnsi" w:hAnsiTheme="majorHAnsi" w:cstheme="majorHAnsi"/>
          <w:lang w:val="en-US"/>
        </w:rPr>
        <w:t xml:space="preserve"> </w:t>
      </w:r>
      <w:r w:rsidR="00D03242" w:rsidRPr="002127D9">
        <w:rPr>
          <w:rFonts w:asciiTheme="majorHAnsi" w:hAnsiTheme="majorHAnsi" w:cstheme="majorHAnsi"/>
          <w:lang w:val="en-US"/>
        </w:rPr>
        <w:t>T</w:t>
      </w:r>
      <w:r w:rsidR="00F17175" w:rsidRPr="002127D9">
        <w:rPr>
          <w:rFonts w:asciiTheme="majorHAnsi" w:hAnsiTheme="majorHAnsi" w:cstheme="majorHAnsi"/>
          <w:lang w:val="en-US"/>
        </w:rPr>
        <w:t xml:space="preserve">heir system </w:t>
      </w:r>
      <w:r w:rsidR="009A55F2" w:rsidRPr="002127D9">
        <w:rPr>
          <w:rFonts w:asciiTheme="majorHAnsi" w:hAnsiTheme="majorHAnsi" w:cstheme="majorHAnsi"/>
          <w:lang w:val="en-US"/>
        </w:rPr>
        <w:t xml:space="preserve">of amusement </w:t>
      </w:r>
      <w:r w:rsidR="00F17175" w:rsidRPr="002127D9">
        <w:rPr>
          <w:rFonts w:asciiTheme="majorHAnsi" w:hAnsiTheme="majorHAnsi" w:cstheme="majorHAnsi"/>
          <w:lang w:val="en-US"/>
        </w:rPr>
        <w:t xml:space="preserve">is not based on straightforward transmission. </w:t>
      </w:r>
      <w:r w:rsidR="00D03242" w:rsidRPr="002127D9">
        <w:rPr>
          <w:rFonts w:asciiTheme="majorHAnsi" w:hAnsiTheme="majorHAnsi" w:cstheme="majorHAnsi"/>
          <w:lang w:val="en-US"/>
        </w:rPr>
        <w:t xml:space="preserve">The joke teller does not transmit the joke, but just </w:t>
      </w:r>
      <w:r w:rsidR="00FC08F2" w:rsidRPr="002127D9">
        <w:rPr>
          <w:rFonts w:asciiTheme="majorHAnsi" w:hAnsiTheme="majorHAnsi" w:cstheme="majorHAnsi"/>
          <w:lang w:val="en-US"/>
        </w:rPr>
        <w:t xml:space="preserve">selects </w:t>
      </w:r>
      <w:r w:rsidR="00D03242" w:rsidRPr="002127D9">
        <w:rPr>
          <w:rFonts w:asciiTheme="majorHAnsi" w:hAnsiTheme="majorHAnsi" w:cstheme="majorHAnsi"/>
          <w:lang w:val="en-US"/>
        </w:rPr>
        <w:t xml:space="preserve">one </w:t>
      </w:r>
      <w:r w:rsidR="00C6332B" w:rsidRPr="002127D9">
        <w:rPr>
          <w:rFonts w:asciiTheme="majorHAnsi" w:hAnsiTheme="majorHAnsi" w:cstheme="majorHAnsi"/>
          <w:lang w:val="en-US"/>
        </w:rPr>
        <w:t xml:space="preserve">from the repertoire </w:t>
      </w:r>
      <w:r w:rsidR="00FC08F2" w:rsidRPr="002127D9">
        <w:rPr>
          <w:rFonts w:asciiTheme="majorHAnsi" w:hAnsiTheme="majorHAnsi" w:cstheme="majorHAnsi"/>
          <w:lang w:val="en-US"/>
        </w:rPr>
        <w:t xml:space="preserve">and calls out </w:t>
      </w:r>
      <w:r w:rsidR="00F70BD8" w:rsidRPr="002127D9">
        <w:rPr>
          <w:rFonts w:asciiTheme="majorHAnsi" w:hAnsiTheme="majorHAnsi" w:cstheme="majorHAnsi"/>
          <w:lang w:val="en-US"/>
        </w:rPr>
        <w:t xml:space="preserve">its </w:t>
      </w:r>
      <w:r w:rsidR="00FC08F2" w:rsidRPr="002127D9">
        <w:rPr>
          <w:rFonts w:asciiTheme="majorHAnsi" w:hAnsiTheme="majorHAnsi" w:cstheme="majorHAnsi"/>
          <w:lang w:val="en-US"/>
        </w:rPr>
        <w:t xml:space="preserve">number, </w:t>
      </w:r>
      <w:r w:rsidR="00CB00F8" w:rsidRPr="002127D9">
        <w:rPr>
          <w:rFonts w:asciiTheme="majorHAnsi" w:hAnsiTheme="majorHAnsi" w:cstheme="majorHAnsi"/>
          <w:lang w:val="en-US"/>
        </w:rPr>
        <w:t xml:space="preserve">thus </w:t>
      </w:r>
      <w:r w:rsidR="00094450" w:rsidRPr="002127D9">
        <w:rPr>
          <w:rFonts w:asciiTheme="majorHAnsi" w:hAnsiTheme="majorHAnsi" w:cstheme="majorHAnsi"/>
          <w:lang w:val="en-US"/>
        </w:rPr>
        <w:t xml:space="preserve">bringing about </w:t>
      </w:r>
      <w:r w:rsidR="00120B4D" w:rsidRPr="002127D9">
        <w:rPr>
          <w:rFonts w:asciiTheme="majorHAnsi" w:hAnsiTheme="majorHAnsi" w:cstheme="majorHAnsi"/>
          <w:lang w:val="en-US"/>
        </w:rPr>
        <w:t xml:space="preserve">a similar </w:t>
      </w:r>
      <w:r w:rsidR="002D6660" w:rsidRPr="002127D9">
        <w:rPr>
          <w:rFonts w:asciiTheme="majorHAnsi" w:hAnsiTheme="majorHAnsi" w:cstheme="majorHAnsi"/>
          <w:lang w:val="en-US"/>
        </w:rPr>
        <w:t xml:space="preserve">representation </w:t>
      </w:r>
      <w:r w:rsidR="00094450" w:rsidRPr="002127D9">
        <w:rPr>
          <w:rFonts w:asciiTheme="majorHAnsi" w:hAnsiTheme="majorHAnsi" w:cstheme="majorHAnsi"/>
          <w:lang w:val="en-US"/>
        </w:rPr>
        <w:t>in the minds of the receivers</w:t>
      </w:r>
      <w:r w:rsidR="00FC08F2" w:rsidRPr="002127D9">
        <w:rPr>
          <w:rFonts w:asciiTheme="majorHAnsi" w:hAnsiTheme="majorHAnsi" w:cstheme="majorHAnsi"/>
          <w:lang w:val="en-US"/>
        </w:rPr>
        <w:t xml:space="preserve">. </w:t>
      </w:r>
      <w:r w:rsidR="001A545D" w:rsidRPr="002127D9">
        <w:rPr>
          <w:rFonts w:asciiTheme="majorHAnsi" w:hAnsiTheme="majorHAnsi" w:cstheme="majorHAnsi"/>
          <w:lang w:val="en-US"/>
        </w:rPr>
        <w:t>This may well look like replication, because t</w:t>
      </w:r>
      <w:r w:rsidR="009F7299" w:rsidRPr="002127D9">
        <w:rPr>
          <w:rFonts w:asciiTheme="majorHAnsi" w:hAnsiTheme="majorHAnsi" w:cstheme="majorHAnsi"/>
          <w:lang w:val="en-US"/>
        </w:rPr>
        <w:t xml:space="preserve">here is a causal arrow </w:t>
      </w:r>
      <w:r w:rsidR="00CF5C55" w:rsidRPr="002127D9">
        <w:rPr>
          <w:rFonts w:asciiTheme="majorHAnsi" w:hAnsiTheme="majorHAnsi" w:cstheme="majorHAnsi"/>
          <w:lang w:val="en-US"/>
        </w:rPr>
        <w:t xml:space="preserve">going </w:t>
      </w:r>
      <w:r w:rsidR="009F7299" w:rsidRPr="002127D9">
        <w:rPr>
          <w:rFonts w:asciiTheme="majorHAnsi" w:hAnsiTheme="majorHAnsi" w:cstheme="majorHAnsi"/>
          <w:lang w:val="en-US"/>
        </w:rPr>
        <w:t>from sender to receiver, supported by the usual counterfactuals</w:t>
      </w:r>
      <w:r w:rsidR="006D4BAA" w:rsidRPr="002127D9">
        <w:rPr>
          <w:rFonts w:asciiTheme="majorHAnsi" w:hAnsiTheme="majorHAnsi" w:cstheme="majorHAnsi"/>
          <w:lang w:val="en-US"/>
        </w:rPr>
        <w:t>. For example,</w:t>
      </w:r>
      <w:r w:rsidR="009F7299" w:rsidRPr="002127D9">
        <w:rPr>
          <w:rFonts w:asciiTheme="majorHAnsi" w:hAnsiTheme="majorHAnsi" w:cstheme="majorHAnsi"/>
          <w:lang w:val="en-US"/>
        </w:rPr>
        <w:t xml:space="preserve"> i</w:t>
      </w:r>
      <w:r w:rsidR="00FC08F2" w:rsidRPr="002127D9">
        <w:rPr>
          <w:rFonts w:asciiTheme="majorHAnsi" w:hAnsiTheme="majorHAnsi" w:cstheme="majorHAnsi"/>
          <w:lang w:val="en-US"/>
        </w:rPr>
        <w:t>f you mishear the number</w:t>
      </w:r>
      <w:r w:rsidR="001B626C" w:rsidRPr="002127D9">
        <w:rPr>
          <w:rFonts w:asciiTheme="majorHAnsi" w:hAnsiTheme="majorHAnsi" w:cstheme="majorHAnsi"/>
          <w:lang w:val="en-US"/>
        </w:rPr>
        <w:t xml:space="preserve"> </w:t>
      </w:r>
      <w:r w:rsidR="003F6E54" w:rsidRPr="002127D9">
        <w:rPr>
          <w:rFonts w:asciiTheme="majorHAnsi" w:hAnsiTheme="majorHAnsi" w:cstheme="majorHAnsi"/>
          <w:lang w:val="en-US"/>
        </w:rPr>
        <w:t xml:space="preserve">being </w:t>
      </w:r>
      <w:r w:rsidR="001B626C" w:rsidRPr="002127D9">
        <w:rPr>
          <w:rFonts w:asciiTheme="majorHAnsi" w:hAnsiTheme="majorHAnsi" w:cstheme="majorHAnsi"/>
          <w:lang w:val="en-US"/>
        </w:rPr>
        <w:t>called out</w:t>
      </w:r>
      <w:r w:rsidR="00FC08F2" w:rsidRPr="002127D9">
        <w:rPr>
          <w:rFonts w:asciiTheme="majorHAnsi" w:hAnsiTheme="majorHAnsi" w:cstheme="majorHAnsi"/>
          <w:lang w:val="en-US"/>
        </w:rPr>
        <w:t xml:space="preserve">, you will end up with </w:t>
      </w:r>
      <w:r w:rsidR="00D01162" w:rsidRPr="002127D9">
        <w:rPr>
          <w:rFonts w:asciiTheme="majorHAnsi" w:hAnsiTheme="majorHAnsi" w:cstheme="majorHAnsi"/>
          <w:lang w:val="en-US"/>
        </w:rPr>
        <w:t xml:space="preserve">a different </w:t>
      </w:r>
      <w:r w:rsidR="00FC08F2" w:rsidRPr="002127D9">
        <w:rPr>
          <w:rFonts w:asciiTheme="majorHAnsi" w:hAnsiTheme="majorHAnsi" w:cstheme="majorHAnsi"/>
          <w:lang w:val="en-US"/>
        </w:rPr>
        <w:t xml:space="preserve">the representation. </w:t>
      </w:r>
      <w:r w:rsidR="009B4235" w:rsidRPr="002127D9">
        <w:rPr>
          <w:rFonts w:asciiTheme="majorHAnsi" w:hAnsiTheme="majorHAnsi" w:cstheme="majorHAnsi"/>
          <w:lang w:val="en-US"/>
        </w:rPr>
        <w:t>But</w:t>
      </w:r>
      <w:r w:rsidR="00731A64" w:rsidRPr="002127D9">
        <w:rPr>
          <w:rFonts w:asciiTheme="majorHAnsi" w:hAnsiTheme="majorHAnsi" w:cstheme="majorHAnsi"/>
          <w:lang w:val="en-US"/>
        </w:rPr>
        <w:t xml:space="preserve"> </w:t>
      </w:r>
      <w:r w:rsidR="00040737" w:rsidRPr="002127D9">
        <w:rPr>
          <w:rFonts w:asciiTheme="majorHAnsi" w:hAnsiTheme="majorHAnsi" w:cstheme="majorHAnsi"/>
          <w:lang w:val="en-US"/>
        </w:rPr>
        <w:t xml:space="preserve">the </w:t>
      </w:r>
      <w:r w:rsidR="00DA472E" w:rsidRPr="002127D9">
        <w:rPr>
          <w:rFonts w:asciiTheme="majorHAnsi" w:hAnsiTheme="majorHAnsi" w:cstheme="majorHAnsi"/>
          <w:lang w:val="en-US"/>
        </w:rPr>
        <w:t xml:space="preserve">numbers themselves are not funny. They </w:t>
      </w:r>
      <w:r w:rsidR="00045293" w:rsidRPr="002127D9">
        <w:rPr>
          <w:rFonts w:asciiTheme="majorHAnsi" w:hAnsiTheme="majorHAnsi" w:cstheme="majorHAnsi"/>
          <w:lang w:val="en-US"/>
        </w:rPr>
        <w:t xml:space="preserve">provoke laughter </w:t>
      </w:r>
      <w:r w:rsidR="00437525" w:rsidRPr="002127D9">
        <w:rPr>
          <w:rFonts w:asciiTheme="majorHAnsi" w:hAnsiTheme="majorHAnsi" w:cstheme="majorHAnsi"/>
          <w:lang w:val="en-US"/>
        </w:rPr>
        <w:t xml:space="preserve">only </w:t>
      </w:r>
      <w:r w:rsidR="00045293" w:rsidRPr="002127D9">
        <w:rPr>
          <w:rFonts w:asciiTheme="majorHAnsi" w:hAnsiTheme="majorHAnsi" w:cstheme="majorHAnsi"/>
          <w:lang w:val="en-US"/>
        </w:rPr>
        <w:t>because they elicit some previously stored</w:t>
      </w:r>
      <w:r w:rsidR="00411409" w:rsidRPr="002127D9">
        <w:rPr>
          <w:rFonts w:asciiTheme="majorHAnsi" w:hAnsiTheme="majorHAnsi" w:cstheme="majorHAnsi"/>
          <w:lang w:val="en-US"/>
        </w:rPr>
        <w:t>, fully formed</w:t>
      </w:r>
      <w:r w:rsidR="00045293" w:rsidRPr="002127D9">
        <w:rPr>
          <w:rFonts w:asciiTheme="majorHAnsi" w:hAnsiTheme="majorHAnsi" w:cstheme="majorHAnsi"/>
          <w:lang w:val="en-US"/>
        </w:rPr>
        <w:t xml:space="preserve"> semantic content. </w:t>
      </w:r>
      <w:r w:rsidR="008769C0" w:rsidRPr="002127D9">
        <w:rPr>
          <w:rFonts w:asciiTheme="majorHAnsi" w:hAnsiTheme="majorHAnsi" w:cstheme="majorHAnsi"/>
          <w:lang w:val="en-US"/>
        </w:rPr>
        <w:t>F</w:t>
      </w:r>
      <w:r w:rsidR="003F3DA7" w:rsidRPr="002127D9">
        <w:rPr>
          <w:rFonts w:asciiTheme="majorHAnsi" w:hAnsiTheme="majorHAnsi" w:cstheme="majorHAnsi"/>
          <w:lang w:val="en-US"/>
        </w:rPr>
        <w:t xml:space="preserve">or </w:t>
      </w:r>
      <w:r w:rsidR="00F77FFC" w:rsidRPr="002127D9">
        <w:rPr>
          <w:rFonts w:asciiTheme="majorHAnsi" w:hAnsiTheme="majorHAnsi" w:cstheme="majorHAnsi"/>
          <w:lang w:val="en-US"/>
        </w:rPr>
        <w:t xml:space="preserve">the system </w:t>
      </w:r>
      <w:r w:rsidR="003F3DA7" w:rsidRPr="002127D9">
        <w:rPr>
          <w:rFonts w:asciiTheme="majorHAnsi" w:hAnsiTheme="majorHAnsi" w:cstheme="majorHAnsi"/>
          <w:lang w:val="en-US"/>
        </w:rPr>
        <w:t xml:space="preserve">to work, </w:t>
      </w:r>
      <w:r w:rsidR="00103404" w:rsidRPr="002127D9">
        <w:rPr>
          <w:rFonts w:asciiTheme="majorHAnsi" w:hAnsiTheme="majorHAnsi" w:cstheme="majorHAnsi"/>
          <w:lang w:val="en-US"/>
        </w:rPr>
        <w:t xml:space="preserve">every </w:t>
      </w:r>
      <w:r w:rsidR="00C8271C" w:rsidRPr="002127D9">
        <w:rPr>
          <w:rFonts w:asciiTheme="majorHAnsi" w:hAnsiTheme="majorHAnsi" w:cstheme="majorHAnsi"/>
          <w:lang w:val="en-US"/>
        </w:rPr>
        <w:t xml:space="preserve">participant </w:t>
      </w:r>
      <w:r w:rsidR="000E6225" w:rsidRPr="002127D9">
        <w:rPr>
          <w:rFonts w:asciiTheme="majorHAnsi" w:hAnsiTheme="majorHAnsi" w:cstheme="majorHAnsi"/>
          <w:lang w:val="en-US"/>
        </w:rPr>
        <w:t xml:space="preserve">already </w:t>
      </w:r>
      <w:r w:rsidR="003F3DA7" w:rsidRPr="002127D9">
        <w:rPr>
          <w:rFonts w:asciiTheme="majorHAnsi" w:hAnsiTheme="majorHAnsi" w:cstheme="majorHAnsi"/>
          <w:lang w:val="en-US"/>
        </w:rPr>
        <w:t xml:space="preserve">needs </w:t>
      </w:r>
      <w:r w:rsidR="000E6225" w:rsidRPr="002127D9">
        <w:rPr>
          <w:rFonts w:asciiTheme="majorHAnsi" w:hAnsiTheme="majorHAnsi" w:cstheme="majorHAnsi"/>
          <w:lang w:val="en-US"/>
        </w:rPr>
        <w:t xml:space="preserve">all </w:t>
      </w:r>
      <w:r w:rsidR="00392BBD" w:rsidRPr="002127D9">
        <w:rPr>
          <w:rFonts w:asciiTheme="majorHAnsi" w:hAnsiTheme="majorHAnsi" w:cstheme="majorHAnsi"/>
          <w:lang w:val="en-US"/>
        </w:rPr>
        <w:t xml:space="preserve">the </w:t>
      </w:r>
      <w:r w:rsidR="00BC0E9A" w:rsidRPr="002127D9">
        <w:rPr>
          <w:rFonts w:asciiTheme="majorHAnsi" w:hAnsiTheme="majorHAnsi" w:cstheme="majorHAnsi"/>
          <w:lang w:val="en-US"/>
        </w:rPr>
        <w:t>jokes stored in memory</w:t>
      </w:r>
      <w:r w:rsidR="002B593A" w:rsidRPr="002127D9">
        <w:rPr>
          <w:rFonts w:asciiTheme="majorHAnsi" w:hAnsiTheme="majorHAnsi" w:cstheme="majorHAnsi"/>
          <w:lang w:val="en-US"/>
        </w:rPr>
        <w:t xml:space="preserve">, </w:t>
      </w:r>
      <w:r w:rsidR="0023568F" w:rsidRPr="002127D9">
        <w:rPr>
          <w:rFonts w:asciiTheme="majorHAnsi" w:hAnsiTheme="majorHAnsi" w:cstheme="majorHAnsi"/>
          <w:lang w:val="en-US"/>
        </w:rPr>
        <w:t xml:space="preserve">along </w:t>
      </w:r>
      <w:r w:rsidR="002B593A" w:rsidRPr="002127D9">
        <w:rPr>
          <w:rFonts w:asciiTheme="majorHAnsi" w:hAnsiTheme="majorHAnsi" w:cstheme="majorHAnsi"/>
          <w:lang w:val="en-US"/>
        </w:rPr>
        <w:t xml:space="preserve">with </w:t>
      </w:r>
      <w:r w:rsidR="0023568F" w:rsidRPr="002127D9">
        <w:rPr>
          <w:rFonts w:asciiTheme="majorHAnsi" w:hAnsiTheme="majorHAnsi" w:cstheme="majorHAnsi"/>
          <w:lang w:val="en-US"/>
        </w:rPr>
        <w:t xml:space="preserve">the </w:t>
      </w:r>
      <w:r w:rsidR="002B593A" w:rsidRPr="002127D9">
        <w:rPr>
          <w:rFonts w:asciiTheme="majorHAnsi" w:hAnsiTheme="majorHAnsi" w:cstheme="majorHAnsi"/>
          <w:lang w:val="en-US"/>
        </w:rPr>
        <w:t>corresponding</w:t>
      </w:r>
      <w:r w:rsidR="00BC0E9A" w:rsidRPr="002127D9">
        <w:rPr>
          <w:rFonts w:asciiTheme="majorHAnsi" w:hAnsiTheme="majorHAnsi" w:cstheme="majorHAnsi"/>
          <w:lang w:val="en-US"/>
        </w:rPr>
        <w:t xml:space="preserve"> numbers</w:t>
      </w:r>
      <w:r w:rsidR="00103404" w:rsidRPr="002127D9">
        <w:rPr>
          <w:rFonts w:asciiTheme="majorHAnsi" w:hAnsiTheme="majorHAnsi" w:cstheme="majorHAnsi"/>
          <w:lang w:val="en-US"/>
        </w:rPr>
        <w:t>.</w:t>
      </w:r>
      <w:r w:rsidR="00432AAE" w:rsidRPr="002127D9">
        <w:rPr>
          <w:rStyle w:val="Voetnootmarkering"/>
          <w:rFonts w:asciiTheme="majorHAnsi" w:hAnsiTheme="majorHAnsi" w:cstheme="majorHAnsi"/>
          <w:lang w:val="en-US"/>
        </w:rPr>
        <w:footnoteReference w:id="1"/>
      </w:r>
      <w:r w:rsidR="00103404" w:rsidRPr="002127D9">
        <w:rPr>
          <w:rFonts w:asciiTheme="majorHAnsi" w:hAnsiTheme="majorHAnsi" w:cstheme="majorHAnsi"/>
          <w:lang w:val="en-US"/>
        </w:rPr>
        <w:t xml:space="preserve"> </w:t>
      </w:r>
      <w:r w:rsidR="00945429" w:rsidRPr="002127D9">
        <w:rPr>
          <w:rFonts w:asciiTheme="majorHAnsi" w:hAnsiTheme="majorHAnsi" w:cstheme="majorHAnsi"/>
          <w:lang w:val="en-US"/>
        </w:rPr>
        <w:t xml:space="preserve">This, of course, is </w:t>
      </w:r>
      <w:r w:rsidR="009C0113" w:rsidRPr="002127D9">
        <w:rPr>
          <w:rFonts w:asciiTheme="majorHAnsi" w:hAnsiTheme="majorHAnsi" w:cstheme="majorHAnsi"/>
          <w:lang w:val="en-US"/>
        </w:rPr>
        <w:t>the point of the punch line</w:t>
      </w:r>
      <w:r w:rsidR="00FB320C" w:rsidRPr="002127D9">
        <w:rPr>
          <w:rFonts w:asciiTheme="majorHAnsi" w:hAnsiTheme="majorHAnsi" w:cstheme="majorHAnsi"/>
          <w:lang w:val="en-US"/>
        </w:rPr>
        <w:t xml:space="preserve">: </w:t>
      </w:r>
      <w:r w:rsidR="009C0113" w:rsidRPr="002127D9">
        <w:rPr>
          <w:rFonts w:asciiTheme="majorHAnsi" w:hAnsiTheme="majorHAnsi" w:cstheme="majorHAnsi"/>
          <w:lang w:val="en-US"/>
        </w:rPr>
        <w:t xml:space="preserve">if you </w:t>
      </w:r>
      <w:r w:rsidR="009D0542" w:rsidRPr="002127D9">
        <w:rPr>
          <w:rFonts w:asciiTheme="majorHAnsi" w:hAnsiTheme="majorHAnsi" w:cstheme="majorHAnsi"/>
          <w:lang w:val="en-US"/>
        </w:rPr>
        <w:t xml:space="preserve">start </w:t>
      </w:r>
      <w:r w:rsidR="009C0113" w:rsidRPr="002127D9">
        <w:rPr>
          <w:rFonts w:asciiTheme="majorHAnsi" w:hAnsiTheme="majorHAnsi" w:cstheme="majorHAnsi"/>
          <w:lang w:val="en-US"/>
        </w:rPr>
        <w:t>laugh</w:t>
      </w:r>
      <w:r w:rsidR="009D0542" w:rsidRPr="002127D9">
        <w:rPr>
          <w:rFonts w:asciiTheme="majorHAnsi" w:hAnsiTheme="majorHAnsi" w:cstheme="majorHAnsi"/>
          <w:lang w:val="en-US"/>
        </w:rPr>
        <w:t>ing</w:t>
      </w:r>
      <w:r w:rsidR="009C0113" w:rsidRPr="002127D9">
        <w:rPr>
          <w:rFonts w:asciiTheme="majorHAnsi" w:hAnsiTheme="majorHAnsi" w:cstheme="majorHAnsi"/>
          <w:lang w:val="en-US"/>
        </w:rPr>
        <w:t xml:space="preserve">, you </w:t>
      </w:r>
      <w:r w:rsidR="009C0113" w:rsidRPr="002127D9">
        <w:rPr>
          <w:rFonts w:asciiTheme="majorHAnsi" w:hAnsiTheme="majorHAnsi" w:cstheme="majorHAnsi"/>
          <w:i/>
          <w:lang w:val="en-US"/>
        </w:rPr>
        <w:t>must</w:t>
      </w:r>
      <w:r w:rsidR="009C0113" w:rsidRPr="002127D9">
        <w:rPr>
          <w:rFonts w:asciiTheme="majorHAnsi" w:hAnsiTheme="majorHAnsi" w:cstheme="majorHAnsi"/>
          <w:lang w:val="en-US"/>
        </w:rPr>
        <w:t xml:space="preserve"> have heard </w:t>
      </w:r>
      <w:r w:rsidR="0054191C" w:rsidRPr="002127D9">
        <w:rPr>
          <w:rFonts w:asciiTheme="majorHAnsi" w:hAnsiTheme="majorHAnsi" w:cstheme="majorHAnsi"/>
          <w:lang w:val="en-US"/>
        </w:rPr>
        <w:t xml:space="preserve">the joke </w:t>
      </w:r>
      <w:r w:rsidR="009C0113" w:rsidRPr="002127D9">
        <w:rPr>
          <w:rFonts w:asciiTheme="majorHAnsi" w:hAnsiTheme="majorHAnsi" w:cstheme="majorHAnsi"/>
          <w:lang w:val="en-US"/>
        </w:rPr>
        <w:t xml:space="preserve">before. </w:t>
      </w:r>
    </w:p>
    <w:p w14:paraId="3576C13C" w14:textId="26708FB2" w:rsidR="00E760DC" w:rsidRPr="002127D9" w:rsidRDefault="005B5F60" w:rsidP="00885C4D">
      <w:pPr>
        <w:jc w:val="both"/>
        <w:rPr>
          <w:rFonts w:asciiTheme="majorHAnsi" w:hAnsiTheme="majorHAnsi" w:cstheme="majorHAnsi"/>
          <w:lang w:val="en-US"/>
        </w:rPr>
      </w:pPr>
      <w:r w:rsidRPr="002127D9">
        <w:rPr>
          <w:rFonts w:asciiTheme="majorHAnsi" w:hAnsiTheme="majorHAnsi" w:cstheme="majorHAnsi"/>
          <w:lang w:val="en-US"/>
        </w:rPr>
        <w:t xml:space="preserve">Sperber himself illustrates the </w:t>
      </w:r>
      <w:r w:rsidR="00081600" w:rsidRPr="002127D9">
        <w:rPr>
          <w:rFonts w:asciiTheme="majorHAnsi" w:hAnsiTheme="majorHAnsi" w:cstheme="majorHAnsi"/>
          <w:lang w:val="en-US"/>
        </w:rPr>
        <w:t xml:space="preserve">point </w:t>
      </w:r>
      <w:r w:rsidRPr="002127D9">
        <w:rPr>
          <w:rFonts w:asciiTheme="majorHAnsi" w:hAnsiTheme="majorHAnsi" w:cstheme="majorHAnsi"/>
          <w:lang w:val="en-US"/>
        </w:rPr>
        <w:t xml:space="preserve">with a </w:t>
      </w:r>
      <w:r w:rsidR="00D87676" w:rsidRPr="002127D9">
        <w:rPr>
          <w:rFonts w:asciiTheme="majorHAnsi" w:hAnsiTheme="majorHAnsi" w:cstheme="majorHAnsi"/>
          <w:lang w:val="en-US"/>
        </w:rPr>
        <w:t xml:space="preserve">different </w:t>
      </w:r>
      <w:r w:rsidR="006C1C99" w:rsidRPr="002127D9">
        <w:rPr>
          <w:rFonts w:asciiTheme="majorHAnsi" w:hAnsiTheme="majorHAnsi" w:cstheme="majorHAnsi"/>
          <w:lang w:val="en-US"/>
        </w:rPr>
        <w:t>thought experiment</w:t>
      </w:r>
      <w:r w:rsidRPr="002127D9">
        <w:rPr>
          <w:rFonts w:asciiTheme="majorHAnsi" w:hAnsiTheme="majorHAnsi" w:cstheme="majorHAnsi"/>
          <w:lang w:val="en-US"/>
        </w:rPr>
        <w:t>.</w:t>
      </w:r>
      <w:r w:rsidR="006C1C99" w:rsidRPr="002127D9">
        <w:rPr>
          <w:rFonts w:asciiTheme="majorHAnsi" w:hAnsiTheme="majorHAnsi" w:cstheme="majorHAnsi"/>
          <w:lang w:val="en-US"/>
        </w:rPr>
        <w:t xml:space="preserve"> Imagine you see a sequence of tape recorders: the first recorder plays a song, then stops. </w:t>
      </w:r>
      <w:r w:rsidR="00300783" w:rsidRPr="002127D9">
        <w:rPr>
          <w:rFonts w:asciiTheme="majorHAnsi" w:hAnsiTheme="majorHAnsi" w:cstheme="majorHAnsi"/>
          <w:lang w:val="en-US"/>
        </w:rPr>
        <w:t>A few second</w:t>
      </w:r>
      <w:r w:rsidR="00CB044E" w:rsidRPr="002127D9">
        <w:rPr>
          <w:rFonts w:asciiTheme="majorHAnsi" w:hAnsiTheme="majorHAnsi" w:cstheme="majorHAnsi"/>
          <w:lang w:val="en-US"/>
        </w:rPr>
        <w:t>s</w:t>
      </w:r>
      <w:r w:rsidR="00300783" w:rsidRPr="002127D9">
        <w:rPr>
          <w:rFonts w:asciiTheme="majorHAnsi" w:hAnsiTheme="majorHAnsi" w:cstheme="majorHAnsi"/>
          <w:lang w:val="en-US"/>
        </w:rPr>
        <w:t xml:space="preserve"> later </w:t>
      </w:r>
      <w:r w:rsidR="006C1C99" w:rsidRPr="002127D9">
        <w:rPr>
          <w:rFonts w:asciiTheme="majorHAnsi" w:hAnsiTheme="majorHAnsi" w:cstheme="majorHAnsi"/>
          <w:lang w:val="en-US"/>
        </w:rPr>
        <w:t xml:space="preserve">the second </w:t>
      </w:r>
      <w:r w:rsidR="006E7B0E" w:rsidRPr="002127D9">
        <w:rPr>
          <w:rFonts w:asciiTheme="majorHAnsi" w:hAnsiTheme="majorHAnsi" w:cstheme="majorHAnsi"/>
          <w:lang w:val="en-US"/>
        </w:rPr>
        <w:t xml:space="preserve">recorder </w:t>
      </w:r>
      <w:r w:rsidR="00881077" w:rsidRPr="002127D9">
        <w:rPr>
          <w:rFonts w:asciiTheme="majorHAnsi" w:hAnsiTheme="majorHAnsi" w:cstheme="majorHAnsi"/>
          <w:lang w:val="en-US"/>
        </w:rPr>
        <w:t xml:space="preserve">in line </w:t>
      </w:r>
      <w:r w:rsidR="00B532BF" w:rsidRPr="002127D9">
        <w:rPr>
          <w:rFonts w:asciiTheme="majorHAnsi" w:hAnsiTheme="majorHAnsi" w:cstheme="majorHAnsi"/>
          <w:lang w:val="en-US"/>
        </w:rPr>
        <w:t xml:space="preserve">starts </w:t>
      </w:r>
      <w:r w:rsidR="006C1C99" w:rsidRPr="002127D9">
        <w:rPr>
          <w:rFonts w:asciiTheme="majorHAnsi" w:hAnsiTheme="majorHAnsi" w:cstheme="majorHAnsi"/>
          <w:lang w:val="en-US"/>
        </w:rPr>
        <w:t>play</w:t>
      </w:r>
      <w:r w:rsidR="00B532BF" w:rsidRPr="002127D9">
        <w:rPr>
          <w:rFonts w:asciiTheme="majorHAnsi" w:hAnsiTheme="majorHAnsi" w:cstheme="majorHAnsi"/>
          <w:lang w:val="en-US"/>
        </w:rPr>
        <w:t>ing</w:t>
      </w:r>
      <w:r w:rsidR="006C1C99" w:rsidRPr="002127D9">
        <w:rPr>
          <w:rFonts w:asciiTheme="majorHAnsi" w:hAnsiTheme="majorHAnsi" w:cstheme="majorHAnsi"/>
          <w:lang w:val="en-US"/>
        </w:rPr>
        <w:t xml:space="preserve"> the same song</w:t>
      </w:r>
      <w:r w:rsidR="001045CE" w:rsidRPr="002127D9">
        <w:rPr>
          <w:rFonts w:asciiTheme="majorHAnsi" w:hAnsiTheme="majorHAnsi" w:cstheme="majorHAnsi"/>
          <w:lang w:val="en-US"/>
        </w:rPr>
        <w:t xml:space="preserve">. When it has finished, </w:t>
      </w:r>
      <w:r w:rsidR="006C1C99" w:rsidRPr="002127D9">
        <w:rPr>
          <w:rFonts w:asciiTheme="majorHAnsi" w:hAnsiTheme="majorHAnsi" w:cstheme="majorHAnsi"/>
          <w:lang w:val="en-US"/>
        </w:rPr>
        <w:t>the third</w:t>
      </w:r>
      <w:r w:rsidR="005D5121" w:rsidRPr="002127D9">
        <w:rPr>
          <w:rFonts w:asciiTheme="majorHAnsi" w:hAnsiTheme="majorHAnsi" w:cstheme="majorHAnsi"/>
          <w:lang w:val="en-US"/>
        </w:rPr>
        <w:t xml:space="preserve"> sets in</w:t>
      </w:r>
      <w:r w:rsidR="006C1C99" w:rsidRPr="002127D9">
        <w:rPr>
          <w:rFonts w:asciiTheme="majorHAnsi" w:hAnsiTheme="majorHAnsi" w:cstheme="majorHAnsi"/>
          <w:lang w:val="en-US"/>
        </w:rPr>
        <w:t xml:space="preserve">, etc. If you witness these events, you may reasonably </w:t>
      </w:r>
      <w:r w:rsidR="00520D90" w:rsidRPr="002127D9">
        <w:rPr>
          <w:rFonts w:asciiTheme="majorHAnsi" w:hAnsiTheme="majorHAnsi" w:cstheme="majorHAnsi"/>
          <w:lang w:val="en-US"/>
        </w:rPr>
        <w:t xml:space="preserve">infer </w:t>
      </w:r>
      <w:r w:rsidR="006C1C99" w:rsidRPr="002127D9">
        <w:rPr>
          <w:rFonts w:asciiTheme="majorHAnsi" w:hAnsiTheme="majorHAnsi" w:cstheme="majorHAnsi"/>
          <w:lang w:val="en-US"/>
        </w:rPr>
        <w:t xml:space="preserve">that the </w:t>
      </w:r>
      <w:r w:rsidR="0042326A" w:rsidRPr="002127D9">
        <w:rPr>
          <w:rFonts w:asciiTheme="majorHAnsi" w:hAnsiTheme="majorHAnsi" w:cstheme="majorHAnsi"/>
          <w:lang w:val="en-US"/>
        </w:rPr>
        <w:t xml:space="preserve">devices </w:t>
      </w:r>
      <w:r w:rsidR="006C1C99" w:rsidRPr="002127D9">
        <w:rPr>
          <w:rFonts w:asciiTheme="majorHAnsi" w:hAnsiTheme="majorHAnsi" w:cstheme="majorHAnsi"/>
          <w:lang w:val="en-US"/>
        </w:rPr>
        <w:t xml:space="preserve">are recording and then </w:t>
      </w:r>
      <w:r w:rsidR="00A379EE" w:rsidRPr="002127D9">
        <w:rPr>
          <w:rFonts w:asciiTheme="majorHAnsi" w:hAnsiTheme="majorHAnsi" w:cstheme="majorHAnsi"/>
          <w:lang w:val="en-US"/>
        </w:rPr>
        <w:t>re</w:t>
      </w:r>
      <w:r w:rsidR="00C676ED" w:rsidRPr="002127D9">
        <w:rPr>
          <w:rFonts w:asciiTheme="majorHAnsi" w:hAnsiTheme="majorHAnsi" w:cstheme="majorHAnsi"/>
          <w:lang w:val="en-US"/>
        </w:rPr>
        <w:t>playing</w:t>
      </w:r>
      <w:r w:rsidR="00E04E69" w:rsidRPr="002127D9">
        <w:rPr>
          <w:rFonts w:asciiTheme="majorHAnsi" w:hAnsiTheme="majorHAnsi" w:cstheme="majorHAnsi"/>
          <w:lang w:val="en-US"/>
        </w:rPr>
        <w:t xml:space="preserve"> a song</w:t>
      </w:r>
      <w:r w:rsidR="006C1C99" w:rsidRPr="002127D9">
        <w:rPr>
          <w:rFonts w:asciiTheme="majorHAnsi" w:hAnsiTheme="majorHAnsi" w:cstheme="majorHAnsi"/>
          <w:lang w:val="en-US"/>
        </w:rPr>
        <w:t>. In other word</w:t>
      </w:r>
      <w:r w:rsidR="009A7903" w:rsidRPr="002127D9">
        <w:rPr>
          <w:rFonts w:asciiTheme="majorHAnsi" w:hAnsiTheme="majorHAnsi" w:cstheme="majorHAnsi"/>
          <w:lang w:val="en-US"/>
        </w:rPr>
        <w:t>s</w:t>
      </w:r>
      <w:r w:rsidR="006C1C99" w:rsidRPr="002127D9">
        <w:rPr>
          <w:rFonts w:asciiTheme="majorHAnsi" w:hAnsiTheme="majorHAnsi" w:cstheme="majorHAnsi"/>
          <w:lang w:val="en-US"/>
        </w:rPr>
        <w:t xml:space="preserve">, </w:t>
      </w:r>
      <w:r w:rsidR="00B730F2" w:rsidRPr="002127D9">
        <w:rPr>
          <w:rFonts w:asciiTheme="majorHAnsi" w:hAnsiTheme="majorHAnsi" w:cstheme="majorHAnsi"/>
          <w:lang w:val="en-US"/>
        </w:rPr>
        <w:t>there seems to be replication going on</w:t>
      </w:r>
      <w:r w:rsidR="006C1C99" w:rsidRPr="002127D9">
        <w:rPr>
          <w:rFonts w:asciiTheme="majorHAnsi" w:hAnsiTheme="majorHAnsi" w:cstheme="majorHAnsi"/>
          <w:lang w:val="en-US"/>
        </w:rPr>
        <w:t xml:space="preserve">. </w:t>
      </w:r>
      <w:r w:rsidR="00B730F2" w:rsidRPr="002127D9">
        <w:rPr>
          <w:rFonts w:asciiTheme="majorHAnsi" w:hAnsiTheme="majorHAnsi" w:cstheme="majorHAnsi"/>
          <w:lang w:val="en-US"/>
        </w:rPr>
        <w:t xml:space="preserve">But then it is revealed </w:t>
      </w:r>
      <w:r w:rsidR="00C17ACE" w:rsidRPr="002127D9">
        <w:rPr>
          <w:rFonts w:asciiTheme="majorHAnsi" w:hAnsiTheme="majorHAnsi" w:cstheme="majorHAnsi"/>
          <w:lang w:val="en-US"/>
        </w:rPr>
        <w:t xml:space="preserve">that the sound-recorders already have a repertoire of songs </w:t>
      </w:r>
      <w:r w:rsidR="0022209E" w:rsidRPr="002127D9">
        <w:rPr>
          <w:rFonts w:asciiTheme="majorHAnsi" w:hAnsiTheme="majorHAnsi" w:cstheme="majorHAnsi"/>
          <w:lang w:val="en-US"/>
        </w:rPr>
        <w:t xml:space="preserve">stored in memory </w:t>
      </w:r>
      <w:r w:rsidR="00C17ACE" w:rsidRPr="002127D9">
        <w:rPr>
          <w:rFonts w:asciiTheme="majorHAnsi" w:hAnsiTheme="majorHAnsi" w:cstheme="majorHAnsi"/>
          <w:lang w:val="en-US"/>
        </w:rPr>
        <w:t xml:space="preserve">(like a jukebox), and </w:t>
      </w:r>
      <w:r w:rsidR="000A54D7" w:rsidRPr="002127D9">
        <w:rPr>
          <w:rFonts w:asciiTheme="majorHAnsi" w:hAnsiTheme="majorHAnsi" w:cstheme="majorHAnsi"/>
          <w:lang w:val="en-US"/>
        </w:rPr>
        <w:t xml:space="preserve">they </w:t>
      </w:r>
      <w:r w:rsidR="00C17ACE" w:rsidRPr="002127D9">
        <w:rPr>
          <w:rFonts w:asciiTheme="majorHAnsi" w:hAnsiTheme="majorHAnsi" w:cstheme="majorHAnsi"/>
          <w:lang w:val="en-US"/>
        </w:rPr>
        <w:t>are “activated by the sound of the last five bars of any melody in their repertoire”</w:t>
      </w:r>
      <w:r w:rsidR="00035012" w:rsidRPr="002127D9">
        <w:rPr>
          <w:rFonts w:asciiTheme="majorHAnsi" w:hAnsiTheme="majorHAnsi" w:cstheme="majorHAnsi"/>
          <w:lang w:val="en-US"/>
        </w:rPr>
        <w:t xml:space="preserve"> </w:t>
      </w:r>
      <w:r w:rsidR="00035012" w:rsidRPr="002127D9">
        <w:rPr>
          <w:rFonts w:asciiTheme="majorHAnsi" w:hAnsiTheme="majorHAnsi" w:cstheme="majorHAnsi"/>
          <w:lang w:val="en-US"/>
        </w:rPr>
        <w:fldChar w:fldCharType="begin"/>
      </w:r>
      <w:r w:rsidR="00184466" w:rsidRPr="002127D9">
        <w:rPr>
          <w:rFonts w:asciiTheme="majorHAnsi" w:hAnsiTheme="majorHAnsi" w:cstheme="majorHAnsi"/>
          <w:lang w:val="en-US"/>
        </w:rPr>
        <w:instrText xml:space="preserve"> ADDIN EN.CITE &lt;EndNote&gt;&lt;Cite&gt;&lt;Author&gt;Sperber&lt;/Author&gt;&lt;Year&gt;2000&lt;/Year&gt;&lt;IDText&gt;An objection to the memetic approach to culture&lt;/IDText&gt;&lt;Pages&gt;169&lt;/Pages&gt;&lt;DisplayText&gt;(Sperber, 2000, p. 169)&lt;/DisplayText&gt;&lt;record&gt;&lt;foreign-keys&gt;&lt;key app="EN" db-id="es9ttvsd1p2xatet5etpvexn02w99r5s0etd"&gt;902&lt;/key&gt;&lt;/foreign-keys&gt;&lt;titles&gt;&lt;title&gt;An objection to the memetic approach to culture&lt;/title&gt;&lt;secondary-title&gt;Darwinizing culture: The status of memetics as a science&lt;/secondary-title&gt;&lt;/titles&gt;&lt;pages&gt;163-173&lt;/pages&gt;&lt;contributors&gt;&lt;authors&gt;&lt;author&gt;Sperber, Dan&lt;/author&gt;&lt;/authors&gt;&lt;/contributors&gt;&lt;added-date format="utc"&gt;1374484614&lt;/added-date&gt;&lt;pub-location&gt;Oxford&lt;/pub-location&gt;&lt;ref-type name="Book Section"&gt;5&lt;/ref-type&gt;&lt;dates&gt;&lt;year&gt;2000&lt;/year&gt;&lt;/dates&gt;&lt;rec-number&gt;892&lt;/rec-number&gt;&lt;publisher&gt;Oxford University Press&lt;/publisher&gt;&lt;last-updated-date format="utc"&gt;1374484614&lt;/last-updated-date&gt;&lt;contributors&gt;&lt;secondary-authors&gt;&lt;author&gt;Aunger, Robert&lt;/author&gt;&lt;/secondary-authors&gt;&lt;/contributors&gt;&lt;/record&gt;&lt;/Cite&gt;&lt;/EndNote&gt;</w:instrText>
      </w:r>
      <w:r w:rsidR="00035012" w:rsidRPr="002127D9">
        <w:rPr>
          <w:rFonts w:asciiTheme="majorHAnsi" w:hAnsiTheme="majorHAnsi" w:cstheme="majorHAnsi"/>
          <w:lang w:val="en-US"/>
        </w:rPr>
        <w:fldChar w:fldCharType="separate"/>
      </w:r>
      <w:r w:rsidR="00184466" w:rsidRPr="002127D9">
        <w:rPr>
          <w:rFonts w:asciiTheme="majorHAnsi" w:hAnsiTheme="majorHAnsi" w:cstheme="majorHAnsi"/>
          <w:noProof/>
          <w:lang w:val="en-US"/>
        </w:rPr>
        <w:t>(Sperber, 2000, p. 169)</w:t>
      </w:r>
      <w:r w:rsidR="00035012" w:rsidRPr="002127D9">
        <w:rPr>
          <w:rFonts w:asciiTheme="majorHAnsi" w:hAnsiTheme="majorHAnsi" w:cstheme="majorHAnsi"/>
          <w:lang w:val="en-US"/>
        </w:rPr>
        <w:fldChar w:fldCharType="end"/>
      </w:r>
      <w:r w:rsidR="00C17ACE" w:rsidRPr="002127D9">
        <w:rPr>
          <w:rFonts w:asciiTheme="majorHAnsi" w:hAnsiTheme="majorHAnsi" w:cstheme="majorHAnsi"/>
          <w:lang w:val="en-US"/>
        </w:rPr>
        <w:t xml:space="preserve">. </w:t>
      </w:r>
      <w:r w:rsidR="00CF0001" w:rsidRPr="002127D9">
        <w:rPr>
          <w:rFonts w:asciiTheme="majorHAnsi" w:hAnsiTheme="majorHAnsi" w:cstheme="majorHAnsi"/>
          <w:lang w:val="en-US"/>
        </w:rPr>
        <w:t>After the first recorder stops playing, the second recorder identifies the song</w:t>
      </w:r>
      <w:r w:rsidR="00D93B77" w:rsidRPr="002127D9">
        <w:rPr>
          <w:rFonts w:asciiTheme="majorHAnsi" w:hAnsiTheme="majorHAnsi" w:cstheme="majorHAnsi"/>
          <w:lang w:val="en-US"/>
        </w:rPr>
        <w:t xml:space="preserve"> and </w:t>
      </w:r>
      <w:r w:rsidR="006C1C99" w:rsidRPr="002127D9">
        <w:rPr>
          <w:rFonts w:asciiTheme="majorHAnsi" w:hAnsiTheme="majorHAnsi" w:cstheme="majorHAnsi"/>
          <w:lang w:val="en-US"/>
        </w:rPr>
        <w:t xml:space="preserve"> retrieve</w:t>
      </w:r>
      <w:r w:rsidR="00776FD1" w:rsidRPr="002127D9">
        <w:rPr>
          <w:rFonts w:asciiTheme="majorHAnsi" w:hAnsiTheme="majorHAnsi" w:cstheme="majorHAnsi"/>
          <w:lang w:val="en-US"/>
        </w:rPr>
        <w:t>s</w:t>
      </w:r>
      <w:r w:rsidR="006C1C99" w:rsidRPr="002127D9">
        <w:rPr>
          <w:rFonts w:asciiTheme="majorHAnsi" w:hAnsiTheme="majorHAnsi" w:cstheme="majorHAnsi"/>
          <w:lang w:val="en-US"/>
        </w:rPr>
        <w:t xml:space="preserve"> it from </w:t>
      </w:r>
      <w:r w:rsidR="00874753" w:rsidRPr="002127D9">
        <w:rPr>
          <w:rFonts w:asciiTheme="majorHAnsi" w:hAnsiTheme="majorHAnsi" w:cstheme="majorHAnsi"/>
          <w:lang w:val="en-US"/>
        </w:rPr>
        <w:t xml:space="preserve">its </w:t>
      </w:r>
      <w:r w:rsidR="006D51DF" w:rsidRPr="002127D9">
        <w:rPr>
          <w:rFonts w:asciiTheme="majorHAnsi" w:hAnsiTheme="majorHAnsi" w:cstheme="majorHAnsi"/>
          <w:lang w:val="en-GB"/>
        </w:rPr>
        <w:t>internal memory</w:t>
      </w:r>
      <w:r w:rsidR="006C1C99" w:rsidRPr="002127D9">
        <w:rPr>
          <w:rFonts w:asciiTheme="majorHAnsi" w:hAnsiTheme="majorHAnsi" w:cstheme="majorHAnsi"/>
          <w:lang w:val="en-US"/>
        </w:rPr>
        <w:t>.</w:t>
      </w:r>
      <w:r w:rsidR="00496547" w:rsidRPr="002127D9">
        <w:rPr>
          <w:rFonts w:asciiTheme="majorHAnsi" w:hAnsiTheme="majorHAnsi" w:cstheme="majorHAnsi"/>
          <w:lang w:val="en-US"/>
        </w:rPr>
        <w:t xml:space="preserve"> N</w:t>
      </w:r>
      <w:r w:rsidR="006C1C99" w:rsidRPr="002127D9">
        <w:rPr>
          <w:rFonts w:asciiTheme="majorHAnsi" w:hAnsiTheme="majorHAnsi" w:cstheme="majorHAnsi"/>
          <w:lang w:val="en-US"/>
        </w:rPr>
        <w:t xml:space="preserve">o replication </w:t>
      </w:r>
      <w:r w:rsidR="00646457" w:rsidRPr="002127D9">
        <w:rPr>
          <w:rFonts w:asciiTheme="majorHAnsi" w:hAnsiTheme="majorHAnsi" w:cstheme="majorHAnsi"/>
          <w:lang w:val="en-US"/>
        </w:rPr>
        <w:t>is taking place</w:t>
      </w:r>
      <w:r w:rsidR="00EA5C76" w:rsidRPr="002127D9">
        <w:rPr>
          <w:rFonts w:asciiTheme="majorHAnsi" w:hAnsiTheme="majorHAnsi" w:cstheme="majorHAnsi"/>
          <w:lang w:val="en-US"/>
        </w:rPr>
        <w:t xml:space="preserve">, even though </w:t>
      </w:r>
      <w:r w:rsidR="006239C5" w:rsidRPr="002127D9">
        <w:rPr>
          <w:rFonts w:asciiTheme="majorHAnsi" w:hAnsiTheme="majorHAnsi" w:cstheme="majorHAnsi"/>
          <w:lang w:val="en-US"/>
        </w:rPr>
        <w:t>a</w:t>
      </w:r>
      <w:r w:rsidR="00F9512B" w:rsidRPr="002127D9">
        <w:rPr>
          <w:rFonts w:asciiTheme="majorHAnsi" w:hAnsiTheme="majorHAnsi" w:cstheme="majorHAnsi"/>
          <w:lang w:val="en-US"/>
        </w:rPr>
        <w:t xml:space="preserve"> naive</w:t>
      </w:r>
      <w:r w:rsidR="006239C5" w:rsidRPr="002127D9">
        <w:rPr>
          <w:rFonts w:asciiTheme="majorHAnsi" w:hAnsiTheme="majorHAnsi" w:cstheme="majorHAnsi"/>
          <w:lang w:val="en-US"/>
        </w:rPr>
        <w:t xml:space="preserve"> observer </w:t>
      </w:r>
      <w:r w:rsidR="00FB6E4A" w:rsidRPr="002127D9">
        <w:rPr>
          <w:rFonts w:asciiTheme="majorHAnsi" w:hAnsiTheme="majorHAnsi" w:cstheme="majorHAnsi"/>
          <w:lang w:val="en-US"/>
        </w:rPr>
        <w:t xml:space="preserve">might </w:t>
      </w:r>
      <w:r w:rsidR="006239C5" w:rsidRPr="002127D9">
        <w:rPr>
          <w:rFonts w:asciiTheme="majorHAnsi" w:hAnsiTheme="majorHAnsi" w:cstheme="majorHAnsi"/>
          <w:lang w:val="en-US"/>
        </w:rPr>
        <w:t>be forgiven for thinking so</w:t>
      </w:r>
      <w:r w:rsidR="00EA5C76" w:rsidRPr="002127D9">
        <w:rPr>
          <w:rFonts w:asciiTheme="majorHAnsi" w:hAnsiTheme="majorHAnsi" w:cstheme="majorHAnsi"/>
          <w:lang w:val="en-US"/>
        </w:rPr>
        <w:t>.</w:t>
      </w:r>
      <w:r w:rsidR="00E760DC" w:rsidRPr="002127D9">
        <w:rPr>
          <w:rFonts w:asciiTheme="majorHAnsi" w:hAnsiTheme="majorHAnsi" w:cstheme="majorHAnsi"/>
          <w:lang w:val="en-US"/>
        </w:rPr>
        <w:t xml:space="preserve"> </w:t>
      </w:r>
      <w:r w:rsidR="0032788B" w:rsidRPr="002127D9">
        <w:rPr>
          <w:rFonts w:asciiTheme="majorHAnsi" w:hAnsiTheme="majorHAnsi" w:cstheme="majorHAnsi"/>
          <w:lang w:val="en-US"/>
        </w:rPr>
        <w:t xml:space="preserve">Returning to human beings, we could </w:t>
      </w:r>
      <w:r w:rsidR="00F34F2B" w:rsidRPr="002127D9">
        <w:rPr>
          <w:rFonts w:asciiTheme="majorHAnsi" w:hAnsiTheme="majorHAnsi" w:cstheme="majorHAnsi"/>
          <w:lang w:val="en-US"/>
        </w:rPr>
        <w:t xml:space="preserve">imagine – ruining </w:t>
      </w:r>
      <w:r w:rsidR="00AD44F6" w:rsidRPr="002127D9">
        <w:rPr>
          <w:rFonts w:asciiTheme="majorHAnsi" w:hAnsiTheme="majorHAnsi" w:cstheme="majorHAnsi"/>
          <w:lang w:val="en-US"/>
        </w:rPr>
        <w:t>our</w:t>
      </w:r>
      <w:r w:rsidR="002B1F63" w:rsidRPr="002127D9">
        <w:rPr>
          <w:rFonts w:asciiTheme="majorHAnsi" w:hAnsiTheme="majorHAnsi" w:cstheme="majorHAnsi"/>
          <w:lang w:val="en-US"/>
        </w:rPr>
        <w:t xml:space="preserve"> </w:t>
      </w:r>
      <w:r w:rsidR="00F34F2B" w:rsidRPr="002127D9">
        <w:rPr>
          <w:rFonts w:asciiTheme="majorHAnsi" w:hAnsiTheme="majorHAnsi" w:cstheme="majorHAnsi"/>
          <w:lang w:val="en-US"/>
        </w:rPr>
        <w:t>punchline</w:t>
      </w:r>
      <w:r w:rsidR="00E122CE" w:rsidRPr="002127D9">
        <w:rPr>
          <w:rFonts w:asciiTheme="majorHAnsi" w:hAnsiTheme="majorHAnsi" w:cstheme="majorHAnsi"/>
          <w:lang w:val="en-US"/>
        </w:rPr>
        <w:t xml:space="preserve"> </w:t>
      </w:r>
      <w:r w:rsidR="00F34F2B" w:rsidRPr="002127D9">
        <w:rPr>
          <w:rFonts w:asciiTheme="majorHAnsi" w:hAnsiTheme="majorHAnsi" w:cstheme="majorHAnsi"/>
          <w:lang w:val="en-US"/>
        </w:rPr>
        <w:t xml:space="preserve">– that </w:t>
      </w:r>
      <w:r w:rsidR="00885E53" w:rsidRPr="002127D9">
        <w:rPr>
          <w:rFonts w:asciiTheme="majorHAnsi" w:hAnsiTheme="majorHAnsi" w:cstheme="majorHAnsi"/>
          <w:lang w:val="en-US"/>
        </w:rPr>
        <w:t xml:space="preserve">people are born with an innate </w:t>
      </w:r>
      <w:r w:rsidR="00F34F2B" w:rsidRPr="002127D9">
        <w:rPr>
          <w:rFonts w:asciiTheme="majorHAnsi" w:hAnsiTheme="majorHAnsi" w:cstheme="majorHAnsi"/>
          <w:lang w:val="en-US"/>
        </w:rPr>
        <w:t>repertoire</w:t>
      </w:r>
      <w:r w:rsidR="00F4776D" w:rsidRPr="002127D9">
        <w:rPr>
          <w:rFonts w:asciiTheme="majorHAnsi" w:hAnsiTheme="majorHAnsi" w:cstheme="majorHAnsi"/>
          <w:lang w:val="en-US"/>
        </w:rPr>
        <w:t xml:space="preserve"> of </w:t>
      </w:r>
      <w:r w:rsidR="00885E53" w:rsidRPr="002127D9">
        <w:rPr>
          <w:rFonts w:asciiTheme="majorHAnsi" w:hAnsiTheme="majorHAnsi" w:cstheme="majorHAnsi"/>
          <w:lang w:val="en-US"/>
        </w:rPr>
        <w:t>jokes</w:t>
      </w:r>
      <w:r w:rsidR="00F34F2B" w:rsidRPr="002127D9">
        <w:rPr>
          <w:rFonts w:asciiTheme="majorHAnsi" w:hAnsiTheme="majorHAnsi" w:cstheme="majorHAnsi"/>
          <w:lang w:val="en-US"/>
        </w:rPr>
        <w:t>, each of which can be triggered by a certain stimulus (</w:t>
      </w:r>
      <w:r w:rsidR="00561FB7" w:rsidRPr="002127D9">
        <w:rPr>
          <w:rFonts w:asciiTheme="majorHAnsi" w:hAnsiTheme="majorHAnsi" w:cstheme="majorHAnsi"/>
          <w:lang w:val="en-US"/>
        </w:rPr>
        <w:t xml:space="preserve">hearing a </w:t>
      </w:r>
      <w:r w:rsidR="00F34F2B" w:rsidRPr="002127D9">
        <w:rPr>
          <w:rFonts w:asciiTheme="majorHAnsi" w:hAnsiTheme="majorHAnsi" w:cstheme="majorHAnsi"/>
          <w:lang w:val="en-US"/>
        </w:rPr>
        <w:t xml:space="preserve">call-out number). In this way, we can imagine a </w:t>
      </w:r>
      <w:r w:rsidR="00630450" w:rsidRPr="002127D9">
        <w:rPr>
          <w:rFonts w:asciiTheme="majorHAnsi" w:hAnsiTheme="majorHAnsi" w:cstheme="majorHAnsi"/>
          <w:lang w:val="en-US"/>
        </w:rPr>
        <w:t xml:space="preserve">Chinese whisper </w:t>
      </w:r>
      <w:r w:rsidR="00E22E65" w:rsidRPr="002127D9">
        <w:rPr>
          <w:rFonts w:asciiTheme="majorHAnsi" w:hAnsiTheme="majorHAnsi" w:cstheme="majorHAnsi"/>
          <w:lang w:val="en-US"/>
        </w:rPr>
        <w:t xml:space="preserve">chain of </w:t>
      </w:r>
      <w:r w:rsidR="006F625E" w:rsidRPr="002127D9">
        <w:rPr>
          <w:rFonts w:asciiTheme="majorHAnsi" w:hAnsiTheme="majorHAnsi" w:cstheme="majorHAnsi"/>
          <w:lang w:val="en-US"/>
        </w:rPr>
        <w:t xml:space="preserve">people </w:t>
      </w:r>
      <w:r w:rsidR="00F34F2B" w:rsidRPr="002127D9">
        <w:rPr>
          <w:rFonts w:asciiTheme="majorHAnsi" w:hAnsiTheme="majorHAnsi" w:cstheme="majorHAnsi"/>
          <w:lang w:val="en-US"/>
        </w:rPr>
        <w:t xml:space="preserve">amusing each other </w:t>
      </w:r>
      <w:r w:rsidR="00630450" w:rsidRPr="002127D9">
        <w:rPr>
          <w:rFonts w:asciiTheme="majorHAnsi" w:hAnsiTheme="majorHAnsi" w:cstheme="majorHAnsi"/>
          <w:lang w:val="en-US"/>
        </w:rPr>
        <w:t>with jokes</w:t>
      </w:r>
      <w:r w:rsidR="00E22E65" w:rsidRPr="002127D9">
        <w:rPr>
          <w:rFonts w:asciiTheme="majorHAnsi" w:hAnsiTheme="majorHAnsi" w:cstheme="majorHAnsi"/>
          <w:lang w:val="en-US"/>
        </w:rPr>
        <w:t xml:space="preserve">, even though no </w:t>
      </w:r>
      <w:r w:rsidR="00630450" w:rsidRPr="002127D9">
        <w:rPr>
          <w:rFonts w:asciiTheme="majorHAnsi" w:hAnsiTheme="majorHAnsi" w:cstheme="majorHAnsi"/>
          <w:lang w:val="en-US"/>
        </w:rPr>
        <w:t>transmission is going on</w:t>
      </w:r>
      <w:r w:rsidR="005D7362" w:rsidRPr="002127D9">
        <w:rPr>
          <w:rFonts w:asciiTheme="majorHAnsi" w:hAnsiTheme="majorHAnsi" w:cstheme="majorHAnsi"/>
          <w:lang w:val="en-US"/>
        </w:rPr>
        <w:t xml:space="preserve"> (or hardly any)</w:t>
      </w:r>
      <w:r w:rsidR="00630450" w:rsidRPr="002127D9">
        <w:rPr>
          <w:rFonts w:asciiTheme="majorHAnsi" w:hAnsiTheme="majorHAnsi" w:cstheme="majorHAnsi"/>
          <w:lang w:val="en-US"/>
        </w:rPr>
        <w:t>.</w:t>
      </w:r>
    </w:p>
    <w:p w14:paraId="048D0CB3" w14:textId="52231DE3" w:rsidR="004A308F" w:rsidRPr="002127D9" w:rsidRDefault="000B3C39" w:rsidP="00885C4D">
      <w:pPr>
        <w:jc w:val="both"/>
        <w:rPr>
          <w:rFonts w:asciiTheme="majorHAnsi" w:hAnsiTheme="majorHAnsi" w:cstheme="majorHAnsi"/>
          <w:lang w:val="en-US"/>
        </w:rPr>
      </w:pPr>
      <w:r w:rsidRPr="002127D9">
        <w:rPr>
          <w:rFonts w:asciiTheme="majorHAnsi" w:hAnsiTheme="majorHAnsi" w:cstheme="majorHAnsi"/>
          <w:lang w:val="en-US"/>
        </w:rPr>
        <w:lastRenderedPageBreak/>
        <w:t xml:space="preserve">It goes without saying that </w:t>
      </w:r>
      <w:r w:rsidR="00F83485" w:rsidRPr="002127D9">
        <w:rPr>
          <w:rFonts w:asciiTheme="majorHAnsi" w:hAnsiTheme="majorHAnsi" w:cstheme="majorHAnsi"/>
          <w:lang w:val="en-US"/>
        </w:rPr>
        <w:t xml:space="preserve">Sperber and his colleagues </w:t>
      </w:r>
      <w:r w:rsidR="002B3A16" w:rsidRPr="002127D9">
        <w:rPr>
          <w:rFonts w:asciiTheme="majorHAnsi" w:hAnsiTheme="majorHAnsi" w:cstheme="majorHAnsi"/>
          <w:lang w:val="en-US"/>
        </w:rPr>
        <w:t xml:space="preserve">are not suggesting </w:t>
      </w:r>
      <w:r w:rsidR="00F83485" w:rsidRPr="002127D9">
        <w:rPr>
          <w:rFonts w:asciiTheme="majorHAnsi" w:hAnsiTheme="majorHAnsi" w:cstheme="majorHAnsi"/>
          <w:lang w:val="en-US"/>
        </w:rPr>
        <w:t xml:space="preserve">that </w:t>
      </w:r>
      <w:r w:rsidR="00A23150" w:rsidRPr="002127D9">
        <w:rPr>
          <w:rFonts w:asciiTheme="majorHAnsi" w:hAnsiTheme="majorHAnsi" w:cstheme="majorHAnsi"/>
          <w:lang w:val="en-US"/>
        </w:rPr>
        <w:t xml:space="preserve">humans are born with innate knowledge of </w:t>
      </w:r>
      <w:r w:rsidR="002B3A16" w:rsidRPr="002127D9">
        <w:rPr>
          <w:rFonts w:asciiTheme="majorHAnsi" w:hAnsiTheme="majorHAnsi" w:cstheme="majorHAnsi"/>
          <w:lang w:val="en-US"/>
        </w:rPr>
        <w:t xml:space="preserve">jokes, </w:t>
      </w:r>
      <w:r w:rsidR="00A23150" w:rsidRPr="002127D9">
        <w:rPr>
          <w:rFonts w:asciiTheme="majorHAnsi" w:hAnsiTheme="majorHAnsi" w:cstheme="majorHAnsi"/>
          <w:lang w:val="en-US"/>
        </w:rPr>
        <w:t>o</w:t>
      </w:r>
      <w:r w:rsidR="00D60ECE" w:rsidRPr="002127D9">
        <w:rPr>
          <w:rFonts w:asciiTheme="majorHAnsi" w:hAnsiTheme="majorHAnsi" w:cstheme="majorHAnsi"/>
          <w:lang w:val="en-US"/>
        </w:rPr>
        <w:t>r with</w:t>
      </w:r>
      <w:r w:rsidR="00A23150" w:rsidRPr="002127D9">
        <w:rPr>
          <w:rFonts w:asciiTheme="majorHAnsi" w:hAnsiTheme="majorHAnsi" w:cstheme="majorHAnsi"/>
          <w:lang w:val="en-US"/>
        </w:rPr>
        <w:t xml:space="preserve"> </w:t>
      </w:r>
      <w:r w:rsidR="002B3A16" w:rsidRPr="002127D9">
        <w:rPr>
          <w:rFonts w:asciiTheme="majorHAnsi" w:hAnsiTheme="majorHAnsi" w:cstheme="majorHAnsi"/>
          <w:lang w:val="en-US"/>
        </w:rPr>
        <w:t xml:space="preserve">any other </w:t>
      </w:r>
      <w:r w:rsidR="00BA73E5" w:rsidRPr="002127D9">
        <w:rPr>
          <w:rFonts w:asciiTheme="majorHAnsi" w:hAnsiTheme="majorHAnsi" w:cstheme="majorHAnsi"/>
          <w:lang w:val="en-US"/>
        </w:rPr>
        <w:t>semantically comple</w:t>
      </w:r>
      <w:r w:rsidR="000444ED" w:rsidRPr="002127D9">
        <w:rPr>
          <w:rFonts w:asciiTheme="majorHAnsi" w:hAnsiTheme="majorHAnsi" w:cstheme="majorHAnsi"/>
          <w:lang w:val="en-US"/>
        </w:rPr>
        <w:t>x</w:t>
      </w:r>
      <w:r w:rsidR="00BA73E5" w:rsidRPr="002127D9">
        <w:rPr>
          <w:rFonts w:asciiTheme="majorHAnsi" w:hAnsiTheme="majorHAnsi" w:cstheme="majorHAnsi"/>
          <w:lang w:val="en-US"/>
        </w:rPr>
        <w:t xml:space="preserve"> </w:t>
      </w:r>
      <w:r w:rsidR="002B3A16" w:rsidRPr="002127D9">
        <w:rPr>
          <w:rFonts w:asciiTheme="majorHAnsi" w:hAnsiTheme="majorHAnsi" w:cstheme="majorHAnsi"/>
          <w:lang w:val="en-US"/>
        </w:rPr>
        <w:t>representatio</w:t>
      </w:r>
      <w:r w:rsidR="008B2B4A" w:rsidRPr="002127D9">
        <w:rPr>
          <w:rFonts w:asciiTheme="majorHAnsi" w:hAnsiTheme="majorHAnsi" w:cstheme="majorHAnsi"/>
          <w:lang w:val="en-US"/>
        </w:rPr>
        <w:t>n</w:t>
      </w:r>
      <w:r w:rsidR="009E5D2D" w:rsidRPr="002127D9">
        <w:rPr>
          <w:rFonts w:asciiTheme="majorHAnsi" w:hAnsiTheme="majorHAnsi" w:cstheme="majorHAnsi"/>
          <w:lang w:val="en-US"/>
        </w:rPr>
        <w:t>s</w:t>
      </w:r>
      <w:r w:rsidR="006A77C5" w:rsidRPr="002127D9">
        <w:rPr>
          <w:rFonts w:asciiTheme="majorHAnsi" w:hAnsiTheme="majorHAnsi" w:cstheme="majorHAnsi"/>
          <w:lang w:val="en-US"/>
        </w:rPr>
        <w:t>.</w:t>
      </w:r>
      <w:r w:rsidR="00BA73E5" w:rsidRPr="002127D9">
        <w:rPr>
          <w:rFonts w:asciiTheme="majorHAnsi" w:hAnsiTheme="majorHAnsi" w:cstheme="majorHAnsi"/>
          <w:lang w:val="en-US"/>
        </w:rPr>
        <w:t xml:space="preserve"> But </w:t>
      </w:r>
      <w:r w:rsidR="00C76A03" w:rsidRPr="002127D9">
        <w:rPr>
          <w:rFonts w:asciiTheme="majorHAnsi" w:hAnsiTheme="majorHAnsi" w:cstheme="majorHAnsi"/>
          <w:lang w:val="en-US"/>
        </w:rPr>
        <w:t xml:space="preserve">still, this </w:t>
      </w:r>
      <w:r w:rsidR="00BA73E5" w:rsidRPr="002127D9">
        <w:rPr>
          <w:rFonts w:asciiTheme="majorHAnsi" w:hAnsiTheme="majorHAnsi" w:cstheme="majorHAnsi"/>
          <w:lang w:val="en-US"/>
        </w:rPr>
        <w:t xml:space="preserve">is a useful limiting case to think about cultural transmission. </w:t>
      </w:r>
      <w:r w:rsidR="0060196A" w:rsidRPr="002127D9">
        <w:rPr>
          <w:rFonts w:asciiTheme="majorHAnsi" w:hAnsiTheme="majorHAnsi" w:cstheme="majorHAnsi"/>
          <w:lang w:val="en-US"/>
        </w:rPr>
        <w:t xml:space="preserve">In general terms, </w:t>
      </w:r>
      <w:r w:rsidR="004A308F" w:rsidRPr="002127D9">
        <w:rPr>
          <w:rFonts w:asciiTheme="majorHAnsi" w:hAnsiTheme="majorHAnsi" w:cstheme="majorHAnsi"/>
          <w:lang w:val="en-US"/>
        </w:rPr>
        <w:t>Sperber proposes three “minimal conditions for true replication”. For B to be a copy of A,</w:t>
      </w:r>
    </w:p>
    <w:p w14:paraId="322CEC05" w14:textId="77777777" w:rsidR="004A308F" w:rsidRPr="002127D9" w:rsidRDefault="004A308F" w:rsidP="008208C7">
      <w:pPr>
        <w:ind w:left="708"/>
        <w:rPr>
          <w:rFonts w:asciiTheme="majorHAnsi" w:hAnsiTheme="majorHAnsi" w:cstheme="majorHAnsi"/>
          <w:lang w:val="en-US"/>
        </w:rPr>
      </w:pPr>
      <w:r w:rsidRPr="002127D9">
        <w:rPr>
          <w:rFonts w:asciiTheme="majorHAnsi" w:hAnsiTheme="majorHAnsi" w:cstheme="majorHAnsi"/>
          <w:lang w:val="en-US"/>
        </w:rPr>
        <w:t>(1) B must be caused by A (together with background conditions)</w:t>
      </w:r>
      <w:r w:rsidRPr="002127D9">
        <w:rPr>
          <w:rFonts w:asciiTheme="majorHAnsi" w:hAnsiTheme="majorHAnsi" w:cstheme="majorHAnsi"/>
          <w:lang w:val="en-US"/>
        </w:rPr>
        <w:br/>
        <w:t>(2) B must be similar in relevant respects to A</w:t>
      </w:r>
      <w:r w:rsidRPr="002127D9">
        <w:rPr>
          <w:rFonts w:asciiTheme="majorHAnsi" w:hAnsiTheme="majorHAnsi" w:cstheme="majorHAnsi"/>
          <w:lang w:val="en-US"/>
        </w:rPr>
        <w:br/>
        <w:t xml:space="preserve">(3) The process that generates B must obtain the information that makes B similar to A from A. </w:t>
      </w:r>
      <w:r w:rsidRPr="002127D9">
        <w:rPr>
          <w:rFonts w:asciiTheme="majorHAnsi" w:hAnsiTheme="majorHAnsi" w:cstheme="majorHAnsi"/>
          <w:lang w:val="en-US"/>
        </w:rPr>
        <w:fldChar w:fldCharType="begin"/>
      </w:r>
      <w:r w:rsidRPr="002127D9">
        <w:rPr>
          <w:rFonts w:asciiTheme="majorHAnsi" w:hAnsiTheme="majorHAnsi" w:cstheme="majorHAnsi"/>
          <w:lang w:val="en-US"/>
        </w:rPr>
        <w:instrText xml:space="preserve"> ADDIN EN.CITE &lt;EndNote&gt;&lt;Cite&gt;&lt;Author&gt;Sperber&lt;/Author&gt;&lt;Year&gt;2000&lt;/Year&gt;&lt;IDText&gt;An objection to the memetic approach to culture&lt;/IDText&gt;&lt;Pages&gt;169&lt;/Pages&gt;&lt;DisplayText&gt;(Sperber, 2000, p. 169)&lt;/DisplayText&gt;&lt;record&gt;&lt;foreign-keys&gt;&lt;key app="EN" db-id="es9ttvsd1p2xatet5etpvexn02w99r5s0etd"&gt;902&lt;/key&gt;&lt;/foreign-keys&gt;&lt;titles&gt;&lt;title&gt;An objection to the memetic approach to culture&lt;/title&gt;&lt;secondary-title&gt;Darwinizing culture: The status of memetics as a science&lt;/secondary-title&gt;&lt;/titles&gt;&lt;pages&gt;163-173&lt;/pages&gt;&lt;contributors&gt;&lt;authors&gt;&lt;author&gt;Sperber, Dan&lt;/author&gt;&lt;/authors&gt;&lt;/contributors&gt;&lt;added-date format="utc"&gt;1374484614&lt;/added-date&gt;&lt;pub-location&gt;Oxford&lt;/pub-location&gt;&lt;ref-type name="Book Section"&gt;5&lt;/ref-type&gt;&lt;dates&gt;&lt;year&gt;2000&lt;/year&gt;&lt;/dates&gt;&lt;rec-number&gt;892&lt;/rec-number&gt;&lt;publisher&gt;Oxford University Press&lt;/publisher&gt;&lt;last-updated-date format="utc"&gt;1374484614&lt;/last-updated-date&gt;&lt;contributors&gt;&lt;secondary-authors&gt;&lt;author&gt;Aunger, Robert&lt;/author&gt;&lt;/secondary-authors&gt;&lt;/contributors&gt;&lt;/record&gt;&lt;/Cite&gt;&lt;/EndNote&gt;</w:instrText>
      </w:r>
      <w:r w:rsidRPr="002127D9">
        <w:rPr>
          <w:rFonts w:asciiTheme="majorHAnsi" w:hAnsiTheme="majorHAnsi" w:cstheme="majorHAnsi"/>
          <w:lang w:val="en-US"/>
        </w:rPr>
        <w:fldChar w:fldCharType="separate"/>
      </w:r>
      <w:r w:rsidRPr="002127D9">
        <w:rPr>
          <w:rFonts w:asciiTheme="majorHAnsi" w:hAnsiTheme="majorHAnsi" w:cstheme="majorHAnsi"/>
          <w:noProof/>
          <w:lang w:val="en-US"/>
        </w:rPr>
        <w:t>(Sperber, 2000, p. 169)</w:t>
      </w:r>
      <w:r w:rsidRPr="002127D9">
        <w:rPr>
          <w:rFonts w:asciiTheme="majorHAnsi" w:hAnsiTheme="majorHAnsi" w:cstheme="majorHAnsi"/>
          <w:lang w:val="en-US"/>
        </w:rPr>
        <w:fldChar w:fldCharType="end"/>
      </w:r>
      <w:r w:rsidRPr="002127D9">
        <w:rPr>
          <w:rFonts w:asciiTheme="majorHAnsi" w:hAnsiTheme="majorHAnsi" w:cstheme="majorHAnsi"/>
          <w:lang w:val="en-US"/>
        </w:rPr>
        <w:t xml:space="preserve"> </w:t>
      </w:r>
    </w:p>
    <w:p w14:paraId="4629F8B3" w14:textId="1BD9C25B" w:rsidR="006331B5" w:rsidRPr="002127D9" w:rsidRDefault="004A308F" w:rsidP="00885C4D">
      <w:pPr>
        <w:jc w:val="both"/>
        <w:rPr>
          <w:rFonts w:asciiTheme="majorHAnsi" w:hAnsiTheme="majorHAnsi" w:cstheme="majorHAnsi"/>
          <w:lang w:val="en-US"/>
        </w:rPr>
      </w:pPr>
      <w:r w:rsidRPr="002127D9">
        <w:rPr>
          <w:rFonts w:asciiTheme="majorHAnsi" w:hAnsiTheme="majorHAnsi" w:cstheme="majorHAnsi"/>
          <w:lang w:val="en-US"/>
        </w:rPr>
        <w:t xml:space="preserve">The third condition is the crucial one, and is generally not fulfilled in the cultural domain, and certainly not in our scenario </w:t>
      </w:r>
      <w:r w:rsidR="00CB2884" w:rsidRPr="002127D9">
        <w:rPr>
          <w:rFonts w:asciiTheme="majorHAnsi" w:hAnsiTheme="majorHAnsi" w:cstheme="majorHAnsi"/>
          <w:lang w:val="en-US"/>
        </w:rPr>
        <w:t xml:space="preserve">about </w:t>
      </w:r>
      <w:r w:rsidRPr="002127D9">
        <w:rPr>
          <w:rFonts w:asciiTheme="majorHAnsi" w:hAnsiTheme="majorHAnsi" w:cstheme="majorHAnsi"/>
          <w:lang w:val="en-US"/>
        </w:rPr>
        <w:t>the mathematicians. In a</w:t>
      </w:r>
      <w:r w:rsidR="00160A2E" w:rsidRPr="002127D9">
        <w:rPr>
          <w:rFonts w:asciiTheme="majorHAnsi" w:hAnsiTheme="majorHAnsi" w:cstheme="majorHAnsi"/>
          <w:lang w:val="en-US"/>
        </w:rPr>
        <w:t xml:space="preserve"> typical act of communication or</w:t>
      </w:r>
      <w:r w:rsidRPr="002127D9">
        <w:rPr>
          <w:rFonts w:asciiTheme="majorHAnsi" w:hAnsiTheme="majorHAnsi" w:cstheme="majorHAnsi"/>
          <w:lang w:val="en-US"/>
        </w:rPr>
        <w:t xml:space="preserve"> social learning, people do not copy representation</w:t>
      </w:r>
      <w:r w:rsidR="00AE662B" w:rsidRPr="002127D9">
        <w:rPr>
          <w:rFonts w:asciiTheme="majorHAnsi" w:hAnsiTheme="majorHAnsi" w:cstheme="majorHAnsi"/>
          <w:lang w:val="en-US"/>
        </w:rPr>
        <w:t>s</w:t>
      </w:r>
      <w:r w:rsidRPr="002127D9">
        <w:rPr>
          <w:rFonts w:asciiTheme="majorHAnsi" w:hAnsiTheme="majorHAnsi" w:cstheme="majorHAnsi"/>
          <w:lang w:val="en-US"/>
        </w:rPr>
        <w:t xml:space="preserve"> directly, but “reconstruct” </w:t>
      </w:r>
      <w:r w:rsidR="00D6126F" w:rsidRPr="002127D9">
        <w:rPr>
          <w:rFonts w:asciiTheme="majorHAnsi" w:hAnsiTheme="majorHAnsi" w:cstheme="majorHAnsi"/>
          <w:lang w:val="en-US"/>
        </w:rPr>
        <w:t xml:space="preserve">them </w:t>
      </w:r>
      <w:r w:rsidRPr="002127D9">
        <w:rPr>
          <w:rFonts w:asciiTheme="majorHAnsi" w:hAnsiTheme="majorHAnsi" w:cstheme="majorHAnsi"/>
          <w:lang w:val="en-US"/>
        </w:rPr>
        <w:t>on the basis of knowledge they already possess</w:t>
      </w:r>
      <w:r w:rsidR="001D67B3" w:rsidRPr="002127D9">
        <w:rPr>
          <w:rFonts w:asciiTheme="majorHAnsi" w:hAnsiTheme="majorHAnsi" w:cstheme="majorHAnsi"/>
          <w:lang w:val="en-US"/>
        </w:rPr>
        <w:t xml:space="preserve">, whether that knowledge </w:t>
      </w:r>
      <w:r w:rsidR="006331B5" w:rsidRPr="002127D9">
        <w:rPr>
          <w:rFonts w:asciiTheme="majorHAnsi" w:hAnsiTheme="majorHAnsi" w:cstheme="majorHAnsi"/>
          <w:lang w:val="en-US"/>
        </w:rPr>
        <w:t xml:space="preserve">is innate, has been acquired earlier, or is </w:t>
      </w:r>
      <w:r w:rsidR="003D18A8" w:rsidRPr="002127D9">
        <w:rPr>
          <w:rFonts w:asciiTheme="majorHAnsi" w:hAnsiTheme="majorHAnsi" w:cstheme="majorHAnsi"/>
          <w:lang w:val="en-US"/>
        </w:rPr>
        <w:t>embodied in</w:t>
      </w:r>
      <w:r w:rsidR="006331B5" w:rsidRPr="002127D9">
        <w:rPr>
          <w:rFonts w:asciiTheme="majorHAnsi" w:hAnsiTheme="majorHAnsi" w:cstheme="majorHAnsi"/>
          <w:lang w:val="en-US"/>
        </w:rPr>
        <w:t xml:space="preserve"> the environment</w:t>
      </w:r>
      <w:r w:rsidRPr="002127D9">
        <w:rPr>
          <w:rFonts w:asciiTheme="majorHAnsi" w:hAnsiTheme="majorHAnsi" w:cstheme="majorHAnsi"/>
          <w:lang w:val="en-US"/>
        </w:rPr>
        <w:t xml:space="preserve">: “information provided by the stimulus is complemented with information already available in the system” </w:t>
      </w:r>
      <w:r w:rsidRPr="002127D9">
        <w:rPr>
          <w:rFonts w:asciiTheme="majorHAnsi" w:hAnsiTheme="majorHAnsi" w:cstheme="majorHAnsi"/>
          <w:lang w:val="en-US"/>
        </w:rPr>
        <w:fldChar w:fldCharType="begin"/>
      </w:r>
      <w:r w:rsidRPr="002127D9">
        <w:rPr>
          <w:rFonts w:asciiTheme="majorHAnsi" w:hAnsiTheme="majorHAnsi" w:cstheme="majorHAnsi"/>
          <w:lang w:val="en-US"/>
        </w:rPr>
        <w:instrText xml:space="preserve"> ADDIN EN.CITE &lt;EndNote&gt;&lt;Cite&gt;&lt;Author&gt;Sperber&lt;/Author&gt;&lt;Year&gt;2000&lt;/Year&gt;&lt;RecNum&gt;902&lt;/RecNum&gt;&lt;Pages&gt;171&lt;/Pages&gt;&lt;DisplayText&gt;(Sperber, 2000, p. 171)&lt;/DisplayText&gt;&lt;record&gt;&lt;rec-number&gt;902&lt;/rec-number&gt;&lt;foreign-keys&gt;&lt;key app="EN" db-id="es9ttvsd1p2xatet5etpvexn02w99r5s0etd" timestamp="1279610835"&gt;902&lt;/key&gt;&lt;key app="ENWeb" db-id="R7BYawrtmCYAAAKmfKA"&gt;892&lt;/key&gt;&lt;/foreign-keys&gt;&lt;ref-type name="Book Section"&gt;5&lt;/ref-type&gt;&lt;contributors&gt;&lt;authors&gt;&lt;author&gt;Sperber, Dan&lt;/author&gt;&lt;/authors&gt;&lt;secondary-authors&gt;&lt;author&gt;Aunger, Robert&lt;/author&gt;&lt;/secondary-authors&gt;&lt;/contributors&gt;&lt;titles&gt;&lt;title&gt;An objection to the memetic approach to culture&lt;/title&gt;&lt;secondary-title&gt;Darwinizing culture: The status of memetics as a science&lt;/secondary-title&gt;&lt;/titles&gt;&lt;periodical&gt;&lt;full-title&gt;Darwinizing culture: the status of memetics as a science&lt;/full-title&gt;&lt;/periodical&gt;&lt;pages&gt;163-173&lt;/pages&gt;&lt;dates&gt;&lt;year&gt;2000&lt;/year&gt;&lt;/dates&gt;&lt;pub-location&gt;Oxford&lt;/pub-location&gt;&lt;publisher&gt;Oxford University Press&lt;/publisher&gt;&lt;/record&gt;&lt;/Cite&gt;&lt;/EndNote&gt;</w:instrText>
      </w:r>
      <w:r w:rsidRPr="002127D9">
        <w:rPr>
          <w:rFonts w:asciiTheme="majorHAnsi" w:hAnsiTheme="majorHAnsi" w:cstheme="majorHAnsi"/>
          <w:lang w:val="en-US"/>
        </w:rPr>
        <w:fldChar w:fldCharType="separate"/>
      </w:r>
      <w:r w:rsidRPr="002127D9">
        <w:rPr>
          <w:rFonts w:asciiTheme="majorHAnsi" w:hAnsiTheme="majorHAnsi" w:cstheme="majorHAnsi"/>
          <w:noProof/>
          <w:lang w:val="en-US"/>
        </w:rPr>
        <w:t>(Sperber, 2000, p. 171)</w:t>
      </w:r>
      <w:r w:rsidRPr="002127D9">
        <w:rPr>
          <w:rFonts w:asciiTheme="majorHAnsi" w:hAnsiTheme="majorHAnsi" w:cstheme="majorHAnsi"/>
          <w:lang w:val="en-US"/>
        </w:rPr>
        <w:fldChar w:fldCharType="end"/>
      </w:r>
      <w:r w:rsidR="00C70F50" w:rsidRPr="002127D9">
        <w:rPr>
          <w:rFonts w:asciiTheme="majorHAnsi" w:hAnsiTheme="majorHAnsi" w:cstheme="majorHAnsi"/>
          <w:lang w:val="en-US"/>
        </w:rPr>
        <w:t>.</w:t>
      </w:r>
      <w:r w:rsidR="006331B5" w:rsidRPr="002127D9">
        <w:rPr>
          <w:rFonts w:asciiTheme="majorHAnsi" w:hAnsiTheme="majorHAnsi" w:cstheme="majorHAnsi"/>
          <w:lang w:val="en-US"/>
        </w:rPr>
        <w:t xml:space="preserve"> Indeed, without </w:t>
      </w:r>
      <w:r w:rsidR="00F109B5" w:rsidRPr="002127D9">
        <w:rPr>
          <w:rFonts w:asciiTheme="majorHAnsi" w:hAnsiTheme="majorHAnsi" w:cstheme="majorHAnsi"/>
          <w:lang w:val="en-US"/>
        </w:rPr>
        <w:t xml:space="preserve">the availability of </w:t>
      </w:r>
      <w:r w:rsidR="006331B5" w:rsidRPr="002127D9">
        <w:rPr>
          <w:rFonts w:asciiTheme="majorHAnsi" w:hAnsiTheme="majorHAnsi" w:cstheme="majorHAnsi"/>
          <w:lang w:val="en-US"/>
        </w:rPr>
        <w:t xml:space="preserve">some </w:t>
      </w:r>
      <w:r w:rsidR="00F109B5" w:rsidRPr="002127D9">
        <w:rPr>
          <w:rFonts w:asciiTheme="majorHAnsi" w:hAnsiTheme="majorHAnsi" w:cstheme="majorHAnsi"/>
          <w:lang w:val="en-US"/>
        </w:rPr>
        <w:t>prior knowledge</w:t>
      </w:r>
      <w:r w:rsidR="006331B5" w:rsidRPr="002127D9">
        <w:rPr>
          <w:rFonts w:asciiTheme="majorHAnsi" w:hAnsiTheme="majorHAnsi" w:cstheme="majorHAnsi"/>
          <w:lang w:val="en-US"/>
        </w:rPr>
        <w:t>, cultural transmission could not succeed in the first place. Public expressions or displays of cultur</w:t>
      </w:r>
      <w:r w:rsidR="007A3E18" w:rsidRPr="002127D9">
        <w:rPr>
          <w:rFonts w:asciiTheme="majorHAnsi" w:hAnsiTheme="majorHAnsi" w:cstheme="majorHAnsi"/>
          <w:lang w:val="en-US"/>
        </w:rPr>
        <w:t>e</w:t>
      </w:r>
      <w:r w:rsidR="006331B5" w:rsidRPr="002127D9">
        <w:rPr>
          <w:rFonts w:asciiTheme="majorHAnsi" w:hAnsiTheme="majorHAnsi" w:cstheme="majorHAnsi"/>
          <w:lang w:val="en-US"/>
        </w:rPr>
        <w:t xml:space="preserve"> almost always underdetermine the representation being transmitted. In the extreme case of the mathematicians, an observer can immediately see this, even without knowing the details of their </w:t>
      </w:r>
      <w:r w:rsidR="00F42118" w:rsidRPr="002127D9">
        <w:rPr>
          <w:rFonts w:asciiTheme="majorHAnsi" w:hAnsiTheme="majorHAnsi" w:cstheme="majorHAnsi"/>
          <w:lang w:val="en-US"/>
        </w:rPr>
        <w:t xml:space="preserve">communication </w:t>
      </w:r>
      <w:r w:rsidR="006331B5" w:rsidRPr="002127D9">
        <w:rPr>
          <w:rFonts w:asciiTheme="majorHAnsi" w:hAnsiTheme="majorHAnsi" w:cstheme="majorHAnsi"/>
          <w:lang w:val="en-US"/>
        </w:rPr>
        <w:t>system. A three-digit number cannot store all the semantic content that goes into a joke. If the mathematicians end up laughing</w:t>
      </w:r>
      <w:r w:rsidR="001C5601" w:rsidRPr="002127D9">
        <w:rPr>
          <w:rFonts w:asciiTheme="majorHAnsi" w:hAnsiTheme="majorHAnsi" w:cstheme="majorHAnsi"/>
          <w:lang w:val="en-US"/>
        </w:rPr>
        <w:t xml:space="preserve"> </w:t>
      </w:r>
      <w:r w:rsidR="005E0E07" w:rsidRPr="002127D9">
        <w:rPr>
          <w:rFonts w:asciiTheme="majorHAnsi" w:hAnsiTheme="majorHAnsi" w:cstheme="majorHAnsi"/>
          <w:lang w:val="en-US"/>
        </w:rPr>
        <w:t xml:space="preserve">in concert </w:t>
      </w:r>
      <w:r w:rsidR="001C5601" w:rsidRPr="002127D9">
        <w:rPr>
          <w:rFonts w:asciiTheme="majorHAnsi" w:hAnsiTheme="majorHAnsi" w:cstheme="majorHAnsi"/>
          <w:lang w:val="en-US"/>
        </w:rPr>
        <w:t xml:space="preserve">(presumably </w:t>
      </w:r>
      <w:r w:rsidR="004D60C6" w:rsidRPr="002127D9">
        <w:rPr>
          <w:rFonts w:asciiTheme="majorHAnsi" w:hAnsiTheme="majorHAnsi" w:cstheme="majorHAnsi"/>
          <w:lang w:val="en-US"/>
        </w:rPr>
        <w:t xml:space="preserve">entertained by </w:t>
      </w:r>
      <w:r w:rsidR="00C70F50" w:rsidRPr="002127D9">
        <w:rPr>
          <w:rFonts w:asciiTheme="majorHAnsi" w:hAnsiTheme="majorHAnsi" w:cstheme="majorHAnsi"/>
          <w:lang w:val="en-US"/>
        </w:rPr>
        <w:t xml:space="preserve">the </w:t>
      </w:r>
      <w:r w:rsidR="006331B5" w:rsidRPr="002127D9">
        <w:rPr>
          <w:rFonts w:asciiTheme="majorHAnsi" w:hAnsiTheme="majorHAnsi" w:cstheme="majorHAnsi"/>
          <w:lang w:val="en-US"/>
        </w:rPr>
        <w:t>same joke</w:t>
      </w:r>
      <w:r w:rsidR="001C5601" w:rsidRPr="002127D9">
        <w:rPr>
          <w:rFonts w:asciiTheme="majorHAnsi" w:hAnsiTheme="majorHAnsi" w:cstheme="majorHAnsi"/>
          <w:lang w:val="en-US"/>
        </w:rPr>
        <w:t>)</w:t>
      </w:r>
      <w:r w:rsidR="006331B5" w:rsidRPr="002127D9">
        <w:rPr>
          <w:rFonts w:asciiTheme="majorHAnsi" w:hAnsiTheme="majorHAnsi" w:cstheme="majorHAnsi"/>
          <w:lang w:val="en-US"/>
        </w:rPr>
        <w:t xml:space="preserve">, that must have been because </w:t>
      </w:r>
      <w:r w:rsidR="002C1506" w:rsidRPr="002127D9">
        <w:rPr>
          <w:rFonts w:asciiTheme="majorHAnsi" w:hAnsiTheme="majorHAnsi" w:cstheme="majorHAnsi"/>
          <w:lang w:val="en-US"/>
        </w:rPr>
        <w:t xml:space="preserve">the </w:t>
      </w:r>
      <w:r w:rsidR="006331B5" w:rsidRPr="002127D9">
        <w:rPr>
          <w:rFonts w:asciiTheme="majorHAnsi" w:hAnsiTheme="majorHAnsi" w:cstheme="majorHAnsi"/>
          <w:lang w:val="en-US"/>
        </w:rPr>
        <w:t xml:space="preserve">semantic content </w:t>
      </w:r>
      <w:r w:rsidR="002C106D" w:rsidRPr="002127D9">
        <w:rPr>
          <w:rFonts w:asciiTheme="majorHAnsi" w:hAnsiTheme="majorHAnsi" w:cstheme="majorHAnsi"/>
          <w:lang w:val="en-US"/>
        </w:rPr>
        <w:t xml:space="preserve">in question </w:t>
      </w:r>
      <w:r w:rsidR="006331B5" w:rsidRPr="002127D9">
        <w:rPr>
          <w:rFonts w:asciiTheme="majorHAnsi" w:hAnsiTheme="majorHAnsi" w:cstheme="majorHAnsi"/>
          <w:lang w:val="en-US"/>
        </w:rPr>
        <w:t xml:space="preserve">was </w:t>
      </w:r>
      <w:r w:rsidR="006331B5" w:rsidRPr="002127D9">
        <w:rPr>
          <w:rFonts w:asciiTheme="majorHAnsi" w:hAnsiTheme="majorHAnsi" w:cstheme="majorHAnsi"/>
          <w:i/>
          <w:lang w:val="en-US"/>
        </w:rPr>
        <w:t>already</w:t>
      </w:r>
      <w:r w:rsidR="006331B5" w:rsidRPr="002127D9">
        <w:rPr>
          <w:rFonts w:asciiTheme="majorHAnsi" w:hAnsiTheme="majorHAnsi" w:cstheme="majorHAnsi"/>
          <w:lang w:val="en-US"/>
        </w:rPr>
        <w:t xml:space="preserve"> available to them</w:t>
      </w:r>
      <w:r w:rsidR="00393078" w:rsidRPr="002127D9">
        <w:rPr>
          <w:rFonts w:asciiTheme="majorHAnsi" w:hAnsiTheme="majorHAnsi" w:cstheme="majorHAnsi"/>
          <w:lang w:val="en-US"/>
        </w:rPr>
        <w:t xml:space="preserve"> prior to the calling-out</w:t>
      </w:r>
      <w:r w:rsidR="006331B5" w:rsidRPr="002127D9">
        <w:rPr>
          <w:rFonts w:asciiTheme="majorHAnsi" w:hAnsiTheme="majorHAnsi" w:cstheme="majorHAnsi"/>
          <w:lang w:val="en-US"/>
        </w:rPr>
        <w:t xml:space="preserve">. </w:t>
      </w:r>
    </w:p>
    <w:p w14:paraId="377FD6D8" w14:textId="0C01CE24" w:rsidR="000A0489" w:rsidRPr="002127D9" w:rsidRDefault="000A0489" w:rsidP="00885C4D">
      <w:pPr>
        <w:jc w:val="both"/>
        <w:rPr>
          <w:rFonts w:asciiTheme="majorHAnsi" w:hAnsiTheme="majorHAnsi" w:cstheme="majorHAnsi"/>
          <w:lang w:val="en-US"/>
        </w:rPr>
      </w:pPr>
      <w:r w:rsidRPr="002127D9">
        <w:rPr>
          <w:rFonts w:asciiTheme="majorHAnsi" w:hAnsiTheme="majorHAnsi" w:cstheme="majorHAnsi"/>
          <w:lang w:val="en-US"/>
        </w:rPr>
        <w:t>Even when a joke is spelled out in the usual way, however, successful transmission depends o</w:t>
      </w:r>
      <w:r w:rsidR="00BB317A" w:rsidRPr="002127D9">
        <w:rPr>
          <w:rFonts w:asciiTheme="majorHAnsi" w:hAnsiTheme="majorHAnsi" w:cstheme="majorHAnsi"/>
          <w:lang w:val="en-US"/>
        </w:rPr>
        <w:t>n</w:t>
      </w:r>
      <w:r w:rsidRPr="002127D9">
        <w:rPr>
          <w:rFonts w:asciiTheme="majorHAnsi" w:hAnsiTheme="majorHAnsi" w:cstheme="majorHAnsi"/>
          <w:lang w:val="en-US"/>
        </w:rPr>
        <w:t xml:space="preserve"> substantial prior knowledge on the part of the listeners: </w:t>
      </w:r>
      <w:r w:rsidR="00F545D7" w:rsidRPr="002127D9">
        <w:rPr>
          <w:rFonts w:asciiTheme="majorHAnsi" w:hAnsiTheme="majorHAnsi" w:cstheme="majorHAnsi"/>
          <w:lang w:val="en-US"/>
        </w:rPr>
        <w:t xml:space="preserve">mastery </w:t>
      </w:r>
      <w:r w:rsidR="003708B9" w:rsidRPr="002127D9">
        <w:rPr>
          <w:rFonts w:asciiTheme="majorHAnsi" w:hAnsiTheme="majorHAnsi" w:cstheme="majorHAnsi"/>
          <w:lang w:val="en-US"/>
        </w:rPr>
        <w:t xml:space="preserve">of </w:t>
      </w:r>
      <w:r w:rsidRPr="002127D9">
        <w:rPr>
          <w:rFonts w:asciiTheme="majorHAnsi" w:hAnsiTheme="majorHAnsi" w:cstheme="majorHAnsi"/>
          <w:lang w:val="en-US"/>
        </w:rPr>
        <w:t xml:space="preserve">the language </w:t>
      </w:r>
      <w:r w:rsidR="00DA639F" w:rsidRPr="002127D9">
        <w:rPr>
          <w:rFonts w:asciiTheme="majorHAnsi" w:hAnsiTheme="majorHAnsi" w:cstheme="majorHAnsi"/>
          <w:lang w:val="en-US"/>
        </w:rPr>
        <w:t xml:space="preserve">in which the joke is </w:t>
      </w:r>
      <w:r w:rsidR="00230A0A" w:rsidRPr="002127D9">
        <w:rPr>
          <w:rFonts w:asciiTheme="majorHAnsi" w:hAnsiTheme="majorHAnsi" w:cstheme="majorHAnsi"/>
          <w:lang w:val="en-US"/>
        </w:rPr>
        <w:t xml:space="preserve">related </w:t>
      </w:r>
      <w:r w:rsidR="00F06DA6" w:rsidRPr="002127D9">
        <w:rPr>
          <w:rFonts w:asciiTheme="majorHAnsi" w:hAnsiTheme="majorHAnsi" w:cstheme="majorHAnsi"/>
          <w:lang w:val="en-US"/>
        </w:rPr>
        <w:t>(vocabulary, pronunciation, grammar</w:t>
      </w:r>
      <w:r w:rsidR="00497EB5" w:rsidRPr="002127D9">
        <w:rPr>
          <w:rFonts w:asciiTheme="majorHAnsi" w:hAnsiTheme="majorHAnsi" w:cstheme="majorHAnsi"/>
          <w:lang w:val="en-US"/>
        </w:rPr>
        <w:t>, etc.</w:t>
      </w:r>
      <w:r w:rsidR="00F06DA6" w:rsidRPr="002127D9">
        <w:rPr>
          <w:rFonts w:asciiTheme="majorHAnsi" w:hAnsiTheme="majorHAnsi" w:cstheme="majorHAnsi"/>
          <w:lang w:val="en-US"/>
        </w:rPr>
        <w:t>)</w:t>
      </w:r>
      <w:r w:rsidRPr="002127D9">
        <w:rPr>
          <w:rFonts w:asciiTheme="majorHAnsi" w:hAnsiTheme="majorHAnsi" w:cstheme="majorHAnsi"/>
          <w:lang w:val="en-US"/>
        </w:rPr>
        <w:t>, but also folk psychological knowledge, familiarity with the conventions of joke-telling, and perhaps also background knowledge about politics, social life</w:t>
      </w:r>
      <w:r w:rsidR="00F74B44" w:rsidRPr="002127D9">
        <w:rPr>
          <w:rFonts w:asciiTheme="majorHAnsi" w:hAnsiTheme="majorHAnsi" w:cstheme="majorHAnsi"/>
          <w:lang w:val="en-US"/>
        </w:rPr>
        <w:t>, sex</w:t>
      </w:r>
      <w:r w:rsidR="006C4C59" w:rsidRPr="002127D9">
        <w:rPr>
          <w:rFonts w:asciiTheme="majorHAnsi" w:hAnsiTheme="majorHAnsi" w:cstheme="majorHAnsi"/>
          <w:lang w:val="en-US"/>
        </w:rPr>
        <w:t>, etc</w:t>
      </w:r>
      <w:r w:rsidRPr="002127D9">
        <w:rPr>
          <w:rFonts w:asciiTheme="majorHAnsi" w:hAnsiTheme="majorHAnsi" w:cstheme="majorHAnsi"/>
          <w:lang w:val="en-US"/>
        </w:rPr>
        <w:t xml:space="preserve">. In a successful recounting of a joke, the utterances of the joke-teller should provide enough clues </w:t>
      </w:r>
      <w:r w:rsidR="00FF5230" w:rsidRPr="002127D9">
        <w:rPr>
          <w:rFonts w:asciiTheme="majorHAnsi" w:hAnsiTheme="majorHAnsi" w:cstheme="majorHAnsi"/>
          <w:lang w:val="en-US"/>
        </w:rPr>
        <w:t xml:space="preserve">(but not too </w:t>
      </w:r>
      <w:r w:rsidR="00C70F50" w:rsidRPr="002127D9">
        <w:rPr>
          <w:rFonts w:asciiTheme="majorHAnsi" w:hAnsiTheme="majorHAnsi" w:cstheme="majorHAnsi"/>
          <w:lang w:val="en-US"/>
        </w:rPr>
        <w:t>many</w:t>
      </w:r>
      <w:r w:rsidR="00FF5230" w:rsidRPr="002127D9">
        <w:rPr>
          <w:rFonts w:asciiTheme="majorHAnsi" w:hAnsiTheme="majorHAnsi" w:cstheme="majorHAnsi"/>
          <w:lang w:val="en-US"/>
        </w:rPr>
        <w:t xml:space="preserve">) </w:t>
      </w:r>
      <w:r w:rsidRPr="002127D9">
        <w:rPr>
          <w:rFonts w:asciiTheme="majorHAnsi" w:hAnsiTheme="majorHAnsi" w:cstheme="majorHAnsi"/>
          <w:lang w:val="en-US"/>
        </w:rPr>
        <w:t xml:space="preserve">for the audience to reconstruct the intended meaning and ‘get’ the punchline. </w:t>
      </w:r>
    </w:p>
    <w:p w14:paraId="09D384FC" w14:textId="3C4DED95" w:rsidR="00DA55C7" w:rsidRPr="002127D9" w:rsidRDefault="0020639F" w:rsidP="00885C4D">
      <w:pPr>
        <w:jc w:val="both"/>
        <w:rPr>
          <w:rFonts w:asciiTheme="majorHAnsi" w:hAnsiTheme="majorHAnsi" w:cstheme="majorHAnsi"/>
          <w:lang w:val="en-US"/>
        </w:rPr>
      </w:pPr>
      <w:r w:rsidRPr="002127D9">
        <w:rPr>
          <w:rFonts w:asciiTheme="majorHAnsi" w:hAnsiTheme="majorHAnsi" w:cstheme="majorHAnsi"/>
          <w:lang w:val="en-US"/>
        </w:rPr>
        <w:t xml:space="preserve">If we are trying to explain the existence of stable cultural traditions through time, we therefore have to take into account the contributions </w:t>
      </w:r>
      <w:r w:rsidR="003E6934" w:rsidRPr="002127D9">
        <w:rPr>
          <w:rFonts w:asciiTheme="majorHAnsi" w:hAnsiTheme="majorHAnsi" w:cstheme="majorHAnsi"/>
          <w:lang w:val="en-US"/>
        </w:rPr>
        <w:t xml:space="preserve">made by </w:t>
      </w:r>
      <w:r w:rsidRPr="002127D9">
        <w:rPr>
          <w:rFonts w:asciiTheme="majorHAnsi" w:hAnsiTheme="majorHAnsi" w:cstheme="majorHAnsi"/>
          <w:lang w:val="en-US"/>
        </w:rPr>
        <w:t>transmi</w:t>
      </w:r>
      <w:r w:rsidR="00AE6DAA" w:rsidRPr="002127D9">
        <w:rPr>
          <w:rFonts w:asciiTheme="majorHAnsi" w:hAnsiTheme="majorHAnsi" w:cstheme="majorHAnsi"/>
          <w:lang w:val="en-US"/>
        </w:rPr>
        <w:t xml:space="preserve">ssion </w:t>
      </w:r>
      <w:r w:rsidR="00C41CAA" w:rsidRPr="002127D9">
        <w:rPr>
          <w:rFonts w:asciiTheme="majorHAnsi" w:hAnsiTheme="majorHAnsi" w:cstheme="majorHAnsi"/>
          <w:lang w:val="en-US"/>
        </w:rPr>
        <w:t xml:space="preserve">as </w:t>
      </w:r>
      <w:r w:rsidR="00D75F7A" w:rsidRPr="002127D9">
        <w:rPr>
          <w:rFonts w:asciiTheme="majorHAnsi" w:hAnsiTheme="majorHAnsi" w:cstheme="majorHAnsi"/>
          <w:lang w:val="en-US"/>
        </w:rPr>
        <w:t xml:space="preserve">well as </w:t>
      </w:r>
      <w:r w:rsidR="00AE6DAA" w:rsidRPr="002127D9">
        <w:rPr>
          <w:rFonts w:asciiTheme="majorHAnsi" w:hAnsiTheme="majorHAnsi" w:cstheme="majorHAnsi"/>
          <w:lang w:val="en-US"/>
        </w:rPr>
        <w:t>evocation</w:t>
      </w:r>
      <w:r w:rsidRPr="002127D9">
        <w:rPr>
          <w:rFonts w:asciiTheme="majorHAnsi" w:hAnsiTheme="majorHAnsi" w:cstheme="majorHAnsi"/>
          <w:lang w:val="en-US"/>
        </w:rPr>
        <w:t xml:space="preserve">. </w:t>
      </w:r>
      <w:r w:rsidR="00415845" w:rsidRPr="002127D9">
        <w:rPr>
          <w:rFonts w:asciiTheme="majorHAnsi" w:hAnsiTheme="majorHAnsi" w:cstheme="majorHAnsi"/>
          <w:lang w:val="en-US"/>
        </w:rPr>
        <w:t xml:space="preserve">Some representations </w:t>
      </w:r>
      <w:r w:rsidR="008D5CA3" w:rsidRPr="002127D9">
        <w:rPr>
          <w:rFonts w:asciiTheme="majorHAnsi" w:hAnsiTheme="majorHAnsi" w:cstheme="majorHAnsi"/>
          <w:lang w:val="en-US"/>
        </w:rPr>
        <w:t xml:space="preserve">achieve wide </w:t>
      </w:r>
      <w:r w:rsidR="008D5CA3" w:rsidRPr="002127D9">
        <w:rPr>
          <w:rFonts w:asciiTheme="majorHAnsi" w:hAnsiTheme="majorHAnsi" w:cstheme="majorHAnsi"/>
          <w:lang w:val="en-GB"/>
        </w:rPr>
        <w:t>dissemination</w:t>
      </w:r>
      <w:r w:rsidR="00A57FBE" w:rsidRPr="002127D9">
        <w:rPr>
          <w:rFonts w:asciiTheme="majorHAnsi" w:hAnsiTheme="majorHAnsi" w:cstheme="majorHAnsi"/>
          <w:lang w:val="en-GB"/>
        </w:rPr>
        <w:t xml:space="preserve"> </w:t>
      </w:r>
      <w:r w:rsidR="0073335B" w:rsidRPr="002127D9">
        <w:rPr>
          <w:rFonts w:asciiTheme="majorHAnsi" w:hAnsiTheme="majorHAnsi" w:cstheme="majorHAnsi"/>
          <w:lang w:val="en-GB"/>
        </w:rPr>
        <w:t>in</w:t>
      </w:r>
      <w:r w:rsidR="0073335B" w:rsidRPr="002127D9">
        <w:rPr>
          <w:rFonts w:asciiTheme="majorHAnsi" w:hAnsiTheme="majorHAnsi" w:cstheme="majorHAnsi"/>
          <w:lang w:val="en-US"/>
        </w:rPr>
        <w:t xml:space="preserve"> part because humans beings have </w:t>
      </w:r>
      <w:r w:rsidR="00451232" w:rsidRPr="002127D9">
        <w:rPr>
          <w:rFonts w:asciiTheme="majorHAnsi" w:hAnsiTheme="majorHAnsi" w:cstheme="majorHAnsi"/>
          <w:lang w:val="en-US"/>
        </w:rPr>
        <w:t>universal cognitive predispositions</w:t>
      </w:r>
      <w:r w:rsidR="00BE6552" w:rsidRPr="002127D9">
        <w:rPr>
          <w:rFonts w:asciiTheme="majorHAnsi" w:hAnsiTheme="majorHAnsi" w:cstheme="majorHAnsi"/>
          <w:lang w:val="en-US"/>
        </w:rPr>
        <w:t xml:space="preserve"> and biases</w:t>
      </w:r>
      <w:r w:rsidR="00884835" w:rsidRPr="002127D9">
        <w:rPr>
          <w:rFonts w:asciiTheme="majorHAnsi" w:hAnsiTheme="majorHAnsi" w:cstheme="majorHAnsi"/>
          <w:lang w:val="en-US"/>
        </w:rPr>
        <w:t xml:space="preserve">, </w:t>
      </w:r>
      <w:r w:rsidR="00F819BE" w:rsidRPr="002127D9">
        <w:rPr>
          <w:rFonts w:asciiTheme="majorHAnsi" w:hAnsiTheme="majorHAnsi" w:cstheme="majorHAnsi"/>
          <w:lang w:val="en-US"/>
        </w:rPr>
        <w:t xml:space="preserve">and </w:t>
      </w:r>
      <w:r w:rsidR="007B44BA" w:rsidRPr="002127D9">
        <w:rPr>
          <w:rFonts w:asciiTheme="majorHAnsi" w:hAnsiTheme="majorHAnsi" w:cstheme="majorHAnsi"/>
          <w:lang w:val="en-US"/>
        </w:rPr>
        <w:t xml:space="preserve">because they </w:t>
      </w:r>
      <w:r w:rsidR="00F819BE" w:rsidRPr="002127D9">
        <w:rPr>
          <w:rFonts w:asciiTheme="majorHAnsi" w:hAnsiTheme="majorHAnsi" w:cstheme="majorHAnsi"/>
          <w:lang w:val="en-US"/>
        </w:rPr>
        <w:t xml:space="preserve">live in similar environments. </w:t>
      </w:r>
      <w:r w:rsidR="00631633" w:rsidRPr="002127D9">
        <w:rPr>
          <w:rFonts w:asciiTheme="majorHAnsi" w:hAnsiTheme="majorHAnsi" w:cstheme="majorHAnsi"/>
          <w:lang w:val="en-US"/>
        </w:rPr>
        <w:t>C</w:t>
      </w:r>
      <w:r w:rsidR="001317DC" w:rsidRPr="002127D9">
        <w:rPr>
          <w:rFonts w:asciiTheme="majorHAnsi" w:hAnsiTheme="majorHAnsi" w:cstheme="majorHAnsi"/>
          <w:lang w:val="en-US"/>
        </w:rPr>
        <w:t xml:space="preserve">ertain representations are more salient, memorable and inferentially rich </w:t>
      </w:r>
      <w:r w:rsidR="00D80ADA" w:rsidRPr="002127D9">
        <w:rPr>
          <w:rFonts w:asciiTheme="majorHAnsi" w:hAnsiTheme="majorHAnsi" w:cstheme="majorHAnsi"/>
          <w:lang w:val="en-US"/>
        </w:rPr>
        <w:t xml:space="preserve">to the human mind </w:t>
      </w:r>
      <w:r w:rsidR="001317DC" w:rsidRPr="002127D9">
        <w:rPr>
          <w:rFonts w:asciiTheme="majorHAnsi" w:hAnsiTheme="majorHAnsi" w:cstheme="majorHAnsi"/>
          <w:lang w:val="en-US"/>
        </w:rPr>
        <w:t xml:space="preserve">than others. </w:t>
      </w:r>
      <w:r w:rsidR="00527328" w:rsidRPr="002127D9">
        <w:rPr>
          <w:rFonts w:asciiTheme="majorHAnsi" w:hAnsiTheme="majorHAnsi" w:cstheme="majorHAnsi"/>
          <w:lang w:val="en-US"/>
        </w:rPr>
        <w:t>In Sperber’s framework, “c</w:t>
      </w:r>
      <w:r w:rsidR="001317DC" w:rsidRPr="002127D9">
        <w:rPr>
          <w:rFonts w:asciiTheme="majorHAnsi" w:hAnsiTheme="majorHAnsi" w:cstheme="majorHAnsi"/>
          <w:lang w:val="en-US"/>
        </w:rPr>
        <w:t>ultural attractors</w:t>
      </w:r>
      <w:r w:rsidR="00527328" w:rsidRPr="002127D9">
        <w:rPr>
          <w:rFonts w:asciiTheme="majorHAnsi" w:hAnsiTheme="majorHAnsi" w:cstheme="majorHAnsi"/>
          <w:lang w:val="en-US"/>
        </w:rPr>
        <w:t>”</w:t>
      </w:r>
      <w:r w:rsidR="001317DC" w:rsidRPr="002127D9">
        <w:rPr>
          <w:rFonts w:asciiTheme="majorHAnsi" w:hAnsiTheme="majorHAnsi" w:cstheme="majorHAnsi"/>
          <w:lang w:val="en-US"/>
        </w:rPr>
        <w:t xml:space="preserve"> are locations in the space of </w:t>
      </w:r>
      <w:r w:rsidR="00C53E6E" w:rsidRPr="002127D9">
        <w:rPr>
          <w:rFonts w:asciiTheme="majorHAnsi" w:hAnsiTheme="majorHAnsi" w:cstheme="majorHAnsi"/>
          <w:lang w:val="en-US"/>
        </w:rPr>
        <w:t xml:space="preserve">possible </w:t>
      </w:r>
      <w:r w:rsidR="001317DC" w:rsidRPr="002127D9">
        <w:rPr>
          <w:rFonts w:asciiTheme="majorHAnsi" w:hAnsiTheme="majorHAnsi" w:cstheme="majorHAnsi"/>
          <w:lang w:val="en-US"/>
        </w:rPr>
        <w:t xml:space="preserve">representations that are maximally relevant, from </w:t>
      </w:r>
      <w:r w:rsidR="005F459F" w:rsidRPr="002127D9">
        <w:rPr>
          <w:rFonts w:asciiTheme="majorHAnsi" w:hAnsiTheme="majorHAnsi" w:cstheme="majorHAnsi"/>
          <w:lang w:val="en-US"/>
        </w:rPr>
        <w:t xml:space="preserve">a </w:t>
      </w:r>
      <w:r w:rsidR="001317DC" w:rsidRPr="002127D9">
        <w:rPr>
          <w:rFonts w:asciiTheme="majorHAnsi" w:hAnsiTheme="majorHAnsi" w:cstheme="majorHAnsi"/>
          <w:lang w:val="en-US"/>
        </w:rPr>
        <w:t xml:space="preserve">cognitive perspective. </w:t>
      </w:r>
      <w:r w:rsidR="00EC4805" w:rsidRPr="002127D9">
        <w:rPr>
          <w:rFonts w:asciiTheme="majorHAnsi" w:hAnsiTheme="majorHAnsi" w:cstheme="majorHAnsi"/>
          <w:lang w:val="en-US"/>
        </w:rPr>
        <w:t xml:space="preserve">In a cultural population, shared </w:t>
      </w:r>
      <w:r w:rsidR="001317DC" w:rsidRPr="002127D9">
        <w:rPr>
          <w:rFonts w:asciiTheme="majorHAnsi" w:hAnsiTheme="majorHAnsi" w:cstheme="majorHAnsi"/>
          <w:lang w:val="en-US"/>
        </w:rPr>
        <w:t>representations will gravitate towards those attract</w:t>
      </w:r>
      <w:r w:rsidR="0018214C" w:rsidRPr="002127D9">
        <w:rPr>
          <w:rFonts w:asciiTheme="majorHAnsi" w:hAnsiTheme="majorHAnsi" w:cstheme="majorHAnsi"/>
          <w:lang w:val="en-US"/>
        </w:rPr>
        <w:t>or</w:t>
      </w:r>
      <w:r w:rsidR="00732860" w:rsidRPr="002127D9">
        <w:rPr>
          <w:rFonts w:asciiTheme="majorHAnsi" w:hAnsiTheme="majorHAnsi" w:cstheme="majorHAnsi"/>
          <w:lang w:val="en-US"/>
        </w:rPr>
        <w:t>s</w:t>
      </w:r>
      <w:r w:rsidR="001317DC" w:rsidRPr="002127D9">
        <w:rPr>
          <w:rFonts w:asciiTheme="majorHAnsi" w:hAnsiTheme="majorHAnsi" w:cstheme="majorHAnsi"/>
          <w:lang w:val="en-US"/>
        </w:rPr>
        <w:t xml:space="preserve">: “to some extent all humans, and to a greater extent all members of the same population at any one time, are attracted in the same direction” </w:t>
      </w:r>
      <w:r w:rsidR="00732860" w:rsidRPr="002127D9">
        <w:rPr>
          <w:rFonts w:asciiTheme="majorHAnsi" w:hAnsiTheme="majorHAnsi" w:cstheme="majorHAnsi"/>
          <w:lang w:val="en-US"/>
        </w:rPr>
        <w:fldChar w:fldCharType="begin"/>
      </w:r>
      <w:r w:rsidR="00732860" w:rsidRPr="002127D9">
        <w:rPr>
          <w:rFonts w:asciiTheme="majorHAnsi" w:hAnsiTheme="majorHAnsi" w:cstheme="majorHAnsi"/>
          <w:lang w:val="en-US"/>
        </w:rPr>
        <w:instrText xml:space="preserve"> ADDIN EN.CITE &lt;EndNote&gt;&lt;Cite&gt;&lt;Author&gt;Sperber&lt;/Author&gt;&lt;Year&gt;1996&lt;/Year&gt;&lt;IDText&gt;Explaining culture: A naturalistic approach&lt;/IDText&gt;&lt;Pages&gt;118&lt;/Pages&gt;&lt;DisplayText&gt;(Sperber, 1996, p. 118)&lt;/DisplayText&gt;&lt;record&gt;&lt;foreign-keys&gt;&lt;key app="EN" db-id="es9ttvsd1p2xatet5etpvexn02w99r5s0etd"&gt;678&lt;/key&gt;&lt;/foreign-keys&gt;&lt;titles&gt;&lt;title&gt;Explaining culture: A naturalistic approach&lt;/title&gt;&lt;/titles&gt;&lt;contributors&gt;&lt;authors&gt;&lt;author&gt;Sperber, Dan&lt;/author&gt;&lt;/authors&gt;&lt;/contributors&gt;&lt;added-date format="utc"&gt;1374484605&lt;/added-date&gt;&lt;pub-location&gt;Cambridge, Mass.&lt;/pub-location&gt;&lt;ref-type name="Book"&gt;6&lt;/ref-type&gt;&lt;dates&gt;&lt;year&gt;1996&lt;/year&gt;&lt;/dates&gt;&lt;rec-number&gt;754&lt;/rec-number&gt;&lt;publisher&gt;Blackwell&lt;/publisher&gt;&lt;last-updated-date format="utc"&gt;1374484605&lt;/last-updated-date&gt;&lt;/record&gt;&lt;/Cite&gt;&lt;/EndNote&gt;</w:instrText>
      </w:r>
      <w:r w:rsidR="00732860" w:rsidRPr="002127D9">
        <w:rPr>
          <w:rFonts w:asciiTheme="majorHAnsi" w:hAnsiTheme="majorHAnsi" w:cstheme="majorHAnsi"/>
          <w:lang w:val="en-US"/>
        </w:rPr>
        <w:fldChar w:fldCharType="separate"/>
      </w:r>
      <w:r w:rsidR="00732860" w:rsidRPr="002127D9">
        <w:rPr>
          <w:rFonts w:asciiTheme="majorHAnsi" w:hAnsiTheme="majorHAnsi" w:cstheme="majorHAnsi"/>
          <w:noProof/>
          <w:lang w:val="en-US"/>
        </w:rPr>
        <w:t>(Sperber, 1996, p. 118)</w:t>
      </w:r>
      <w:r w:rsidR="00732860" w:rsidRPr="002127D9">
        <w:rPr>
          <w:rFonts w:asciiTheme="majorHAnsi" w:hAnsiTheme="majorHAnsi" w:cstheme="majorHAnsi"/>
          <w:lang w:val="en-US"/>
        </w:rPr>
        <w:fldChar w:fldCharType="end"/>
      </w:r>
      <w:r w:rsidR="001317DC" w:rsidRPr="002127D9">
        <w:rPr>
          <w:rFonts w:asciiTheme="majorHAnsi" w:hAnsiTheme="majorHAnsi" w:cstheme="majorHAnsi"/>
          <w:lang w:val="en-US"/>
        </w:rPr>
        <w:t>.</w:t>
      </w:r>
      <w:r w:rsidR="006D3C72" w:rsidRPr="002127D9">
        <w:rPr>
          <w:rFonts w:asciiTheme="majorHAnsi" w:hAnsiTheme="majorHAnsi" w:cstheme="majorHAnsi"/>
          <w:lang w:val="en-US"/>
        </w:rPr>
        <w:t xml:space="preserve"> </w:t>
      </w:r>
      <w:r w:rsidR="00750581" w:rsidRPr="002127D9">
        <w:rPr>
          <w:rFonts w:asciiTheme="majorHAnsi" w:hAnsiTheme="majorHAnsi" w:cstheme="majorHAnsi"/>
          <w:lang w:val="en-US"/>
        </w:rPr>
        <w:t xml:space="preserve">In his book on cultural traditions, </w:t>
      </w:r>
      <w:r w:rsidR="00222239" w:rsidRPr="002127D9">
        <w:rPr>
          <w:rFonts w:asciiTheme="majorHAnsi" w:hAnsiTheme="majorHAnsi" w:cstheme="majorHAnsi"/>
          <w:lang w:val="en-US"/>
        </w:rPr>
        <w:t>M</w:t>
      </w:r>
      <w:r w:rsidR="00C85EBC" w:rsidRPr="002127D9">
        <w:rPr>
          <w:rFonts w:asciiTheme="majorHAnsi" w:hAnsiTheme="majorHAnsi" w:cstheme="majorHAnsi"/>
          <w:lang w:val="en-US"/>
        </w:rPr>
        <w:t xml:space="preserve">orin </w:t>
      </w:r>
      <w:r w:rsidR="00F819BE" w:rsidRPr="002127D9">
        <w:rPr>
          <w:rFonts w:asciiTheme="majorHAnsi" w:hAnsiTheme="majorHAnsi" w:cstheme="majorHAnsi"/>
          <w:lang w:val="en-US"/>
        </w:rPr>
        <w:fldChar w:fldCharType="begin"/>
      </w:r>
      <w:r w:rsidR="00F819BE" w:rsidRPr="002127D9">
        <w:rPr>
          <w:rFonts w:asciiTheme="majorHAnsi" w:hAnsiTheme="majorHAnsi" w:cstheme="majorHAnsi"/>
          <w:lang w:val="en-US"/>
        </w:rPr>
        <w:instrText xml:space="preserve"> ADDIN EN.CITE &lt;EndNote&gt;&lt;Cite ExcludeAuth="1"&gt;&lt;Author&gt;Morin&lt;/Author&gt;&lt;Year&gt;2015&lt;/Year&gt;&lt;IDText&gt;How traditions live and die&lt;/IDText&gt;&lt;DisplayText&gt;(2015)&lt;/DisplayText&gt;&lt;record&gt;&lt;rec-number&gt;2545&lt;/rec-number&gt;&lt;foreign-keys&gt;&lt;key app="EN" db-id="es9ttvsd1p2xatet5etpvexn02w99r5s0etd" timestamp="1466634716"&gt;2545&lt;/key&gt;&lt;/foreign-keys&gt;&lt;ref-type name="Book"&gt;6&lt;/ref-type&gt;&lt;contributors&gt;&lt;authors&gt;&lt;author&gt;Morin, Olivier&lt;/author&gt;&lt;/authors&gt;&lt;/contributors&gt;&lt;titles&gt;&lt;title&gt;How traditions live and die&lt;/title&gt;&lt;/titles&gt;&lt;dates&gt;&lt;year&gt;2015&lt;/year&gt;&lt;/dates&gt;&lt;publisher&gt;Oxford University Press&lt;/publisher&gt;&lt;isbn&gt;0190210508&lt;/isbn&gt;&lt;/record&gt;&lt;/Cite&gt;&lt;/EndNote&gt;</w:instrText>
      </w:r>
      <w:r w:rsidR="00F819BE" w:rsidRPr="002127D9">
        <w:rPr>
          <w:rFonts w:asciiTheme="majorHAnsi" w:hAnsiTheme="majorHAnsi" w:cstheme="majorHAnsi"/>
          <w:lang w:val="en-US"/>
        </w:rPr>
        <w:fldChar w:fldCharType="separate"/>
      </w:r>
      <w:r w:rsidR="00F819BE" w:rsidRPr="002127D9">
        <w:rPr>
          <w:rFonts w:asciiTheme="majorHAnsi" w:hAnsiTheme="majorHAnsi" w:cstheme="majorHAnsi"/>
          <w:noProof/>
          <w:lang w:val="en-US"/>
        </w:rPr>
        <w:t>(2015)</w:t>
      </w:r>
      <w:r w:rsidR="00F819BE" w:rsidRPr="002127D9">
        <w:rPr>
          <w:rFonts w:asciiTheme="majorHAnsi" w:hAnsiTheme="majorHAnsi" w:cstheme="majorHAnsi"/>
          <w:lang w:val="en-US"/>
        </w:rPr>
        <w:fldChar w:fldCharType="end"/>
      </w:r>
      <w:r w:rsidR="00F819BE" w:rsidRPr="002127D9">
        <w:rPr>
          <w:rFonts w:asciiTheme="majorHAnsi" w:hAnsiTheme="majorHAnsi" w:cstheme="majorHAnsi"/>
          <w:lang w:val="en-US"/>
        </w:rPr>
        <w:t xml:space="preserve"> </w:t>
      </w:r>
      <w:r w:rsidR="00C85EBC" w:rsidRPr="002127D9">
        <w:rPr>
          <w:rFonts w:asciiTheme="majorHAnsi" w:hAnsiTheme="majorHAnsi" w:cstheme="majorHAnsi"/>
          <w:lang w:val="en-US"/>
        </w:rPr>
        <w:t xml:space="preserve">has proposed a spectrum between </w:t>
      </w:r>
      <w:r w:rsidR="00C70F50" w:rsidRPr="002127D9">
        <w:rPr>
          <w:rFonts w:asciiTheme="majorHAnsi" w:hAnsiTheme="majorHAnsi" w:cstheme="majorHAnsi"/>
          <w:lang w:val="en-US"/>
        </w:rPr>
        <w:t>“</w:t>
      </w:r>
      <w:r w:rsidR="00C85EBC" w:rsidRPr="002127D9">
        <w:rPr>
          <w:rFonts w:asciiTheme="majorHAnsi" w:hAnsiTheme="majorHAnsi" w:cstheme="majorHAnsi"/>
          <w:lang w:val="en-US"/>
        </w:rPr>
        <w:t>evoked</w:t>
      </w:r>
      <w:r w:rsidR="00C70F50" w:rsidRPr="002127D9">
        <w:rPr>
          <w:rFonts w:asciiTheme="majorHAnsi" w:hAnsiTheme="majorHAnsi" w:cstheme="majorHAnsi"/>
          <w:lang w:val="en-US"/>
        </w:rPr>
        <w:t>” and “</w:t>
      </w:r>
      <w:r w:rsidR="00C85EBC" w:rsidRPr="002127D9">
        <w:rPr>
          <w:rFonts w:asciiTheme="majorHAnsi" w:hAnsiTheme="majorHAnsi" w:cstheme="majorHAnsi"/>
          <w:lang w:val="en-US"/>
        </w:rPr>
        <w:t>transmitted</w:t>
      </w:r>
      <w:r w:rsidR="00C70F50" w:rsidRPr="002127D9">
        <w:rPr>
          <w:rFonts w:asciiTheme="majorHAnsi" w:hAnsiTheme="majorHAnsi" w:cstheme="majorHAnsi"/>
          <w:lang w:val="en-US"/>
        </w:rPr>
        <w:t>”</w:t>
      </w:r>
      <w:r w:rsidR="00C85EBC" w:rsidRPr="002127D9">
        <w:rPr>
          <w:rFonts w:asciiTheme="majorHAnsi" w:hAnsiTheme="majorHAnsi" w:cstheme="majorHAnsi"/>
          <w:lang w:val="en-US"/>
        </w:rPr>
        <w:t xml:space="preserve"> culture</w:t>
      </w:r>
      <w:r w:rsidR="00003C54" w:rsidRPr="002127D9">
        <w:rPr>
          <w:rFonts w:asciiTheme="majorHAnsi" w:hAnsiTheme="majorHAnsi" w:cstheme="majorHAnsi"/>
          <w:lang w:val="en-US"/>
        </w:rPr>
        <w:t xml:space="preserve">. If </w:t>
      </w:r>
      <w:r w:rsidR="000E1584" w:rsidRPr="002127D9">
        <w:rPr>
          <w:rFonts w:asciiTheme="majorHAnsi" w:hAnsiTheme="majorHAnsi" w:cstheme="majorHAnsi"/>
          <w:lang w:val="en-US"/>
        </w:rPr>
        <w:t xml:space="preserve">the mathematicians </w:t>
      </w:r>
      <w:r w:rsidR="00120F94" w:rsidRPr="002127D9">
        <w:rPr>
          <w:rFonts w:asciiTheme="majorHAnsi" w:hAnsiTheme="majorHAnsi" w:cstheme="majorHAnsi"/>
          <w:lang w:val="en-US"/>
        </w:rPr>
        <w:t xml:space="preserve">in our joke were to </w:t>
      </w:r>
      <w:r w:rsidR="000E1584" w:rsidRPr="002127D9">
        <w:rPr>
          <w:rFonts w:asciiTheme="majorHAnsi" w:hAnsiTheme="majorHAnsi" w:cstheme="majorHAnsi"/>
          <w:lang w:val="en-US"/>
        </w:rPr>
        <w:t xml:space="preserve">play a game of Chinese whisper, making use of their </w:t>
      </w:r>
      <w:r w:rsidR="00003AD3" w:rsidRPr="002127D9">
        <w:rPr>
          <w:rFonts w:asciiTheme="majorHAnsi" w:hAnsiTheme="majorHAnsi" w:cstheme="majorHAnsi"/>
          <w:lang w:val="en-US"/>
        </w:rPr>
        <w:t xml:space="preserve">coding </w:t>
      </w:r>
      <w:r w:rsidR="000E1584" w:rsidRPr="002127D9">
        <w:rPr>
          <w:rFonts w:asciiTheme="majorHAnsi" w:hAnsiTheme="majorHAnsi" w:cstheme="majorHAnsi"/>
          <w:lang w:val="en-US"/>
        </w:rPr>
        <w:t xml:space="preserve">system, the stability </w:t>
      </w:r>
      <w:r w:rsidR="00B50590" w:rsidRPr="002127D9">
        <w:rPr>
          <w:rFonts w:asciiTheme="majorHAnsi" w:hAnsiTheme="majorHAnsi" w:cstheme="majorHAnsi"/>
          <w:lang w:val="en-US"/>
        </w:rPr>
        <w:t xml:space="preserve">of the transmission chain </w:t>
      </w:r>
      <w:r w:rsidR="000E1584" w:rsidRPr="002127D9">
        <w:rPr>
          <w:rFonts w:asciiTheme="majorHAnsi" w:hAnsiTheme="majorHAnsi" w:cstheme="majorHAnsi"/>
          <w:lang w:val="en-US"/>
        </w:rPr>
        <w:t xml:space="preserve">would be mostly a function of </w:t>
      </w:r>
      <w:r w:rsidR="000E1584" w:rsidRPr="002127D9">
        <w:rPr>
          <w:rFonts w:asciiTheme="majorHAnsi" w:hAnsiTheme="majorHAnsi" w:cstheme="majorHAnsi"/>
          <w:i/>
          <w:lang w:val="en-US"/>
        </w:rPr>
        <w:t>evocation</w:t>
      </w:r>
      <w:r w:rsidR="000E1584" w:rsidRPr="002127D9">
        <w:rPr>
          <w:rFonts w:asciiTheme="majorHAnsi" w:hAnsiTheme="majorHAnsi" w:cstheme="majorHAnsi"/>
          <w:lang w:val="en-US"/>
        </w:rPr>
        <w:t xml:space="preserve">, not </w:t>
      </w:r>
      <w:r w:rsidR="00A5064C" w:rsidRPr="002127D9">
        <w:rPr>
          <w:rFonts w:asciiTheme="majorHAnsi" w:hAnsiTheme="majorHAnsi" w:cstheme="majorHAnsi"/>
          <w:lang w:val="en-US"/>
        </w:rPr>
        <w:t>transmission</w:t>
      </w:r>
      <w:r w:rsidR="000E1584" w:rsidRPr="002127D9">
        <w:rPr>
          <w:rFonts w:asciiTheme="majorHAnsi" w:hAnsiTheme="majorHAnsi" w:cstheme="majorHAnsi"/>
          <w:lang w:val="en-US"/>
        </w:rPr>
        <w:t xml:space="preserve">. </w:t>
      </w:r>
      <w:r w:rsidR="00C25E78" w:rsidRPr="002127D9">
        <w:rPr>
          <w:rFonts w:asciiTheme="majorHAnsi" w:hAnsiTheme="majorHAnsi" w:cstheme="majorHAnsi"/>
          <w:lang w:val="en-US"/>
        </w:rPr>
        <w:t xml:space="preserve">We would find ourselves </w:t>
      </w:r>
      <w:r w:rsidR="000E1584" w:rsidRPr="002127D9">
        <w:rPr>
          <w:rFonts w:asciiTheme="majorHAnsi" w:hAnsiTheme="majorHAnsi" w:cstheme="majorHAnsi"/>
          <w:lang w:val="en-US"/>
        </w:rPr>
        <w:t xml:space="preserve">at </w:t>
      </w:r>
      <w:r w:rsidR="00C85EBC" w:rsidRPr="002127D9">
        <w:rPr>
          <w:rFonts w:asciiTheme="majorHAnsi" w:hAnsiTheme="majorHAnsi" w:cstheme="majorHAnsi"/>
          <w:lang w:val="en-US"/>
        </w:rPr>
        <w:t xml:space="preserve">the ‘evoked’ end of </w:t>
      </w:r>
      <w:r w:rsidR="002A3053" w:rsidRPr="002127D9">
        <w:rPr>
          <w:rFonts w:asciiTheme="majorHAnsi" w:hAnsiTheme="majorHAnsi" w:cstheme="majorHAnsi"/>
          <w:lang w:val="en-US"/>
        </w:rPr>
        <w:t>Mori</w:t>
      </w:r>
      <w:r w:rsidR="00C25E78" w:rsidRPr="002127D9">
        <w:rPr>
          <w:rFonts w:asciiTheme="majorHAnsi" w:hAnsiTheme="majorHAnsi" w:cstheme="majorHAnsi"/>
          <w:lang w:val="en-US"/>
        </w:rPr>
        <w:t xml:space="preserve">n’s </w:t>
      </w:r>
      <w:r w:rsidR="000E1584" w:rsidRPr="002127D9">
        <w:rPr>
          <w:rFonts w:asciiTheme="majorHAnsi" w:hAnsiTheme="majorHAnsi" w:cstheme="majorHAnsi"/>
          <w:lang w:val="en-US"/>
        </w:rPr>
        <w:t xml:space="preserve">spectrum, just like </w:t>
      </w:r>
      <w:r w:rsidR="00822161" w:rsidRPr="002127D9">
        <w:rPr>
          <w:rFonts w:asciiTheme="majorHAnsi" w:hAnsiTheme="majorHAnsi" w:cstheme="majorHAnsi"/>
          <w:lang w:val="en-US"/>
        </w:rPr>
        <w:t xml:space="preserve">the </w:t>
      </w:r>
      <w:r w:rsidR="000E1584" w:rsidRPr="002127D9">
        <w:rPr>
          <w:rFonts w:asciiTheme="majorHAnsi" w:hAnsiTheme="majorHAnsi" w:cstheme="majorHAnsi"/>
          <w:lang w:val="en-US"/>
        </w:rPr>
        <w:t xml:space="preserve">sequence of </w:t>
      </w:r>
      <w:r w:rsidR="00822161" w:rsidRPr="002127D9">
        <w:rPr>
          <w:rFonts w:asciiTheme="majorHAnsi" w:hAnsiTheme="majorHAnsi" w:cstheme="majorHAnsi"/>
          <w:lang w:val="en-US"/>
        </w:rPr>
        <w:t>sound recorders in Sperber’s though experiment</w:t>
      </w:r>
      <w:r w:rsidR="00D755BD" w:rsidRPr="002127D9">
        <w:rPr>
          <w:rFonts w:asciiTheme="majorHAnsi" w:hAnsiTheme="majorHAnsi" w:cstheme="majorHAnsi"/>
          <w:lang w:val="en-US"/>
        </w:rPr>
        <w:t xml:space="preserve">. Other cultural traditions may be closer to the transmission end of the spectrum, but </w:t>
      </w:r>
      <w:r w:rsidR="00CB59C3" w:rsidRPr="002127D9">
        <w:rPr>
          <w:rFonts w:asciiTheme="majorHAnsi" w:hAnsiTheme="majorHAnsi" w:cstheme="majorHAnsi"/>
          <w:lang w:val="en-US"/>
        </w:rPr>
        <w:t xml:space="preserve">probably </w:t>
      </w:r>
      <w:r w:rsidR="008C17DD" w:rsidRPr="002127D9">
        <w:rPr>
          <w:rFonts w:asciiTheme="majorHAnsi" w:hAnsiTheme="majorHAnsi" w:cstheme="majorHAnsi"/>
          <w:lang w:val="en-US"/>
        </w:rPr>
        <w:t xml:space="preserve">no cultural traditions can </w:t>
      </w:r>
      <w:r w:rsidR="000A4060" w:rsidRPr="002127D9">
        <w:rPr>
          <w:rFonts w:asciiTheme="majorHAnsi" w:hAnsiTheme="majorHAnsi" w:cstheme="majorHAnsi"/>
          <w:lang w:val="en-US"/>
        </w:rPr>
        <w:t xml:space="preserve">persist </w:t>
      </w:r>
      <w:r w:rsidR="008C17DD" w:rsidRPr="002127D9">
        <w:rPr>
          <w:rFonts w:asciiTheme="majorHAnsi" w:hAnsiTheme="majorHAnsi" w:cstheme="majorHAnsi"/>
          <w:lang w:val="en-US"/>
        </w:rPr>
        <w:t xml:space="preserve">without </w:t>
      </w:r>
      <w:r w:rsidR="000A7188" w:rsidRPr="002127D9">
        <w:rPr>
          <w:rFonts w:asciiTheme="majorHAnsi" w:hAnsiTheme="majorHAnsi" w:cstheme="majorHAnsi"/>
          <w:lang w:val="en-US"/>
        </w:rPr>
        <w:t xml:space="preserve">at least </w:t>
      </w:r>
      <w:r w:rsidR="00CB59C3" w:rsidRPr="002127D9">
        <w:rPr>
          <w:rFonts w:asciiTheme="majorHAnsi" w:hAnsiTheme="majorHAnsi" w:cstheme="majorHAnsi"/>
          <w:i/>
          <w:lang w:val="en-US"/>
        </w:rPr>
        <w:t>some</w:t>
      </w:r>
      <w:r w:rsidR="00CB59C3" w:rsidRPr="002127D9">
        <w:rPr>
          <w:rFonts w:asciiTheme="majorHAnsi" w:hAnsiTheme="majorHAnsi" w:cstheme="majorHAnsi"/>
          <w:lang w:val="en-US"/>
        </w:rPr>
        <w:t xml:space="preserve"> </w:t>
      </w:r>
      <w:r w:rsidR="00215104" w:rsidRPr="002127D9">
        <w:rPr>
          <w:rFonts w:asciiTheme="majorHAnsi" w:hAnsiTheme="majorHAnsi" w:cstheme="majorHAnsi"/>
          <w:lang w:val="en-US"/>
        </w:rPr>
        <w:t>element of evocation.</w:t>
      </w:r>
      <w:r w:rsidR="00D755BD" w:rsidRPr="002127D9">
        <w:rPr>
          <w:rFonts w:asciiTheme="majorHAnsi" w:hAnsiTheme="majorHAnsi" w:cstheme="majorHAnsi"/>
          <w:lang w:val="en-US"/>
        </w:rPr>
        <w:t xml:space="preserve"> </w:t>
      </w:r>
    </w:p>
    <w:p w14:paraId="28817DB8" w14:textId="77777777" w:rsidR="007F5143" w:rsidRPr="002127D9" w:rsidRDefault="007F5143" w:rsidP="00885C4D">
      <w:pPr>
        <w:jc w:val="both"/>
        <w:rPr>
          <w:rFonts w:asciiTheme="majorHAnsi" w:hAnsiTheme="majorHAnsi" w:cstheme="majorHAnsi"/>
          <w:b/>
          <w:lang w:val="en-US"/>
        </w:rPr>
      </w:pPr>
      <w:r w:rsidRPr="002127D9">
        <w:rPr>
          <w:rFonts w:asciiTheme="majorHAnsi" w:hAnsiTheme="majorHAnsi" w:cstheme="majorHAnsi"/>
          <w:b/>
          <w:lang w:val="en-US"/>
        </w:rPr>
        <w:t>Mathematicians Redux</w:t>
      </w:r>
    </w:p>
    <w:p w14:paraId="3FD93587" w14:textId="6CDF94EA" w:rsidR="00E835A3" w:rsidRPr="002127D9" w:rsidRDefault="008B6F1D" w:rsidP="00885C4D">
      <w:pPr>
        <w:jc w:val="both"/>
        <w:rPr>
          <w:rFonts w:asciiTheme="majorHAnsi" w:hAnsiTheme="majorHAnsi" w:cstheme="majorHAnsi"/>
          <w:lang w:val="en-US"/>
        </w:rPr>
      </w:pPr>
      <w:r w:rsidRPr="002127D9">
        <w:rPr>
          <w:rFonts w:asciiTheme="majorHAnsi" w:hAnsiTheme="majorHAnsi" w:cstheme="majorHAnsi"/>
          <w:lang w:val="en-US"/>
        </w:rPr>
        <w:t xml:space="preserve">Sperber </w:t>
      </w:r>
      <w:r w:rsidR="00DA55C7" w:rsidRPr="002127D9">
        <w:rPr>
          <w:rFonts w:asciiTheme="majorHAnsi" w:hAnsiTheme="majorHAnsi" w:cstheme="majorHAnsi"/>
          <w:lang w:val="en-US"/>
        </w:rPr>
        <w:t xml:space="preserve">and his colleagues </w:t>
      </w:r>
      <w:r w:rsidR="00DE7E93" w:rsidRPr="002127D9">
        <w:rPr>
          <w:rFonts w:asciiTheme="majorHAnsi" w:hAnsiTheme="majorHAnsi" w:cstheme="majorHAnsi"/>
          <w:lang w:val="en-US"/>
        </w:rPr>
        <w:t xml:space="preserve">are </w:t>
      </w:r>
      <w:r w:rsidR="00DA55C7" w:rsidRPr="002127D9">
        <w:rPr>
          <w:rFonts w:asciiTheme="majorHAnsi" w:hAnsiTheme="majorHAnsi" w:cstheme="majorHAnsi"/>
          <w:lang w:val="en-US"/>
        </w:rPr>
        <w:t xml:space="preserve">completely </w:t>
      </w:r>
      <w:r w:rsidRPr="002127D9">
        <w:rPr>
          <w:rFonts w:asciiTheme="majorHAnsi" w:hAnsiTheme="majorHAnsi" w:cstheme="majorHAnsi"/>
          <w:lang w:val="en-US"/>
        </w:rPr>
        <w:t>right to call our attention to the role of evo</w:t>
      </w:r>
      <w:r w:rsidR="0036125E" w:rsidRPr="002127D9">
        <w:rPr>
          <w:rFonts w:asciiTheme="majorHAnsi" w:hAnsiTheme="majorHAnsi" w:cstheme="majorHAnsi"/>
          <w:lang w:val="en-US"/>
        </w:rPr>
        <w:t xml:space="preserve">cation and reconstruction in </w:t>
      </w:r>
      <w:r w:rsidRPr="002127D9">
        <w:rPr>
          <w:rFonts w:asciiTheme="majorHAnsi" w:hAnsiTheme="majorHAnsi" w:cstheme="majorHAnsi"/>
          <w:lang w:val="en-US"/>
        </w:rPr>
        <w:t>cultur</w:t>
      </w:r>
      <w:r w:rsidR="0036125E" w:rsidRPr="002127D9">
        <w:rPr>
          <w:rFonts w:asciiTheme="majorHAnsi" w:hAnsiTheme="majorHAnsi" w:cstheme="majorHAnsi"/>
          <w:lang w:val="en-US"/>
        </w:rPr>
        <w:t>al traditions</w:t>
      </w:r>
      <w:r w:rsidRPr="002127D9">
        <w:rPr>
          <w:rFonts w:asciiTheme="majorHAnsi" w:hAnsiTheme="majorHAnsi" w:cstheme="majorHAnsi"/>
          <w:lang w:val="en-US"/>
        </w:rPr>
        <w:t xml:space="preserve">. </w:t>
      </w:r>
      <w:r w:rsidR="00A57C38" w:rsidRPr="002127D9">
        <w:rPr>
          <w:rFonts w:asciiTheme="majorHAnsi" w:hAnsiTheme="majorHAnsi" w:cstheme="majorHAnsi"/>
          <w:lang w:val="en-US"/>
        </w:rPr>
        <w:t xml:space="preserve">If we </w:t>
      </w:r>
      <w:r w:rsidR="00DA55C7" w:rsidRPr="002127D9">
        <w:rPr>
          <w:rFonts w:asciiTheme="majorHAnsi" w:hAnsiTheme="majorHAnsi" w:cstheme="majorHAnsi"/>
          <w:lang w:val="en-US"/>
        </w:rPr>
        <w:t xml:space="preserve">see </w:t>
      </w:r>
      <w:r w:rsidR="00C80695" w:rsidRPr="002127D9">
        <w:rPr>
          <w:rFonts w:asciiTheme="majorHAnsi" w:hAnsiTheme="majorHAnsi" w:cstheme="majorHAnsi"/>
          <w:lang w:val="en-US"/>
        </w:rPr>
        <w:t xml:space="preserve">a </w:t>
      </w:r>
      <w:r w:rsidR="00DA55C7" w:rsidRPr="002127D9">
        <w:rPr>
          <w:rFonts w:asciiTheme="majorHAnsi" w:hAnsiTheme="majorHAnsi" w:cstheme="majorHAnsi"/>
          <w:lang w:val="en-US"/>
        </w:rPr>
        <w:t>chain of similar representations</w:t>
      </w:r>
      <w:r w:rsidR="000A0627" w:rsidRPr="002127D9">
        <w:rPr>
          <w:rFonts w:asciiTheme="majorHAnsi" w:hAnsiTheme="majorHAnsi" w:cstheme="majorHAnsi"/>
          <w:lang w:val="en-US"/>
        </w:rPr>
        <w:t xml:space="preserve"> that is causally </w:t>
      </w:r>
      <w:r w:rsidR="000A0627" w:rsidRPr="002127D9">
        <w:rPr>
          <w:rFonts w:asciiTheme="majorHAnsi" w:hAnsiTheme="majorHAnsi" w:cstheme="majorHAnsi"/>
          <w:lang w:val="en-US"/>
        </w:rPr>
        <w:lastRenderedPageBreak/>
        <w:t>connected</w:t>
      </w:r>
      <w:r w:rsidR="00DA55C7" w:rsidRPr="002127D9">
        <w:rPr>
          <w:rFonts w:asciiTheme="majorHAnsi" w:hAnsiTheme="majorHAnsi" w:cstheme="majorHAnsi"/>
          <w:lang w:val="en-US"/>
        </w:rPr>
        <w:t xml:space="preserve">, </w:t>
      </w:r>
      <w:r w:rsidR="00A57C38" w:rsidRPr="002127D9">
        <w:rPr>
          <w:rFonts w:asciiTheme="majorHAnsi" w:hAnsiTheme="majorHAnsi" w:cstheme="majorHAnsi"/>
          <w:lang w:val="en-US"/>
        </w:rPr>
        <w:t>we should</w:t>
      </w:r>
      <w:r w:rsidR="008F66C3" w:rsidRPr="002127D9">
        <w:rPr>
          <w:rFonts w:asciiTheme="majorHAnsi" w:hAnsiTheme="majorHAnsi" w:cstheme="majorHAnsi"/>
          <w:lang w:val="en-US"/>
        </w:rPr>
        <w:t xml:space="preserve"> not</w:t>
      </w:r>
      <w:r w:rsidR="00A57C38" w:rsidRPr="002127D9">
        <w:rPr>
          <w:rFonts w:asciiTheme="majorHAnsi" w:hAnsiTheme="majorHAnsi" w:cstheme="majorHAnsi"/>
          <w:lang w:val="en-US"/>
        </w:rPr>
        <w:t xml:space="preserve"> assume by default that </w:t>
      </w:r>
      <w:r w:rsidR="00DA55C7" w:rsidRPr="002127D9">
        <w:rPr>
          <w:rFonts w:asciiTheme="majorHAnsi" w:hAnsiTheme="majorHAnsi" w:cstheme="majorHAnsi"/>
          <w:lang w:val="en-US"/>
        </w:rPr>
        <w:t xml:space="preserve">some process of </w:t>
      </w:r>
      <w:r w:rsidR="00591B15" w:rsidRPr="002127D9">
        <w:rPr>
          <w:rFonts w:asciiTheme="majorHAnsi" w:hAnsiTheme="majorHAnsi" w:cstheme="majorHAnsi"/>
          <w:lang w:val="en-US"/>
        </w:rPr>
        <w:t xml:space="preserve">straightforward </w:t>
      </w:r>
      <w:r w:rsidR="00DA55C7" w:rsidRPr="002127D9">
        <w:rPr>
          <w:rFonts w:asciiTheme="majorHAnsi" w:hAnsiTheme="majorHAnsi" w:cstheme="majorHAnsi"/>
          <w:lang w:val="en-US"/>
        </w:rPr>
        <w:t>replication is going on</w:t>
      </w:r>
      <w:r w:rsidR="008F66C3" w:rsidRPr="002127D9">
        <w:rPr>
          <w:rFonts w:asciiTheme="majorHAnsi" w:hAnsiTheme="majorHAnsi" w:cstheme="majorHAnsi"/>
          <w:lang w:val="en-US"/>
        </w:rPr>
        <w:t>. In</w:t>
      </w:r>
      <w:r w:rsidR="00F20581" w:rsidRPr="002127D9">
        <w:rPr>
          <w:rFonts w:asciiTheme="majorHAnsi" w:hAnsiTheme="majorHAnsi" w:cstheme="majorHAnsi"/>
          <w:lang w:val="en-US"/>
        </w:rPr>
        <w:t xml:space="preserve"> Sperber’s words, c</w:t>
      </w:r>
      <w:r w:rsidR="00C64327" w:rsidRPr="002127D9">
        <w:rPr>
          <w:rFonts w:asciiTheme="majorHAnsi" w:hAnsiTheme="majorHAnsi" w:cstheme="majorHAnsi"/>
          <w:lang w:val="en-US"/>
        </w:rPr>
        <w:t xml:space="preserve">ultural theorists should not “take for granted that the co-occurrence of causation and of similarity between cause and effect is sufficient evidence of inheritance” </w:t>
      </w:r>
      <w:r w:rsidR="00C869C4" w:rsidRPr="002127D9">
        <w:rPr>
          <w:rFonts w:asciiTheme="majorHAnsi" w:hAnsiTheme="majorHAnsi" w:cstheme="majorHAnsi"/>
          <w:lang w:val="en-US"/>
        </w:rPr>
        <w:fldChar w:fldCharType="begin"/>
      </w:r>
      <w:r w:rsidR="000A6CF3" w:rsidRPr="002127D9">
        <w:rPr>
          <w:rFonts w:asciiTheme="majorHAnsi" w:hAnsiTheme="majorHAnsi" w:cstheme="majorHAnsi"/>
          <w:lang w:val="en-US"/>
        </w:rPr>
        <w:instrText xml:space="preserve"> ADDIN EN.CITE &lt;EndNote&gt;&lt;Cite&gt;&lt;Author&gt;Sperber&lt;/Author&gt;&lt;Year&gt;2000&lt;/Year&gt;&lt;IDText&gt;An objection to the memetic approach to culture&lt;/IDText&gt;&lt;Pages&gt;169&lt;/Pages&gt;&lt;DisplayText&gt;(Sperber, 2000, p. 169)&lt;/DisplayText&gt;&lt;record&gt;&lt;foreign-keys&gt;&lt;key app="EN" db-id="es9ttvsd1p2xatet5etpvexn02w99r5s0etd"&gt;902&lt;/key&gt;&lt;/foreign-keys&gt;&lt;titles&gt;&lt;title&gt;An objection to the memetic approach to culture&lt;/title&gt;&lt;secondary-title&gt;Darwinizing culture: The status of memetics as a science&lt;/secondary-title&gt;&lt;/titles&gt;&lt;pages&gt;163-173&lt;/pages&gt;&lt;contributors&gt;&lt;authors&gt;&lt;author&gt;Sperber, Dan&lt;/author&gt;&lt;/authors&gt;&lt;/contributors&gt;&lt;added-date format="utc"&gt;1374484614&lt;/added-date&gt;&lt;pub-location&gt;Oxford&lt;/pub-location&gt;&lt;ref-type name="Book Section"&gt;5&lt;/ref-type&gt;&lt;dates&gt;&lt;year&gt;2000&lt;/year&gt;&lt;/dates&gt;&lt;rec-number&gt;892&lt;/rec-number&gt;&lt;publisher&gt;Oxford University Press&lt;/publisher&gt;&lt;last-updated-date format="utc"&gt;1374484614&lt;/last-updated-date&gt;&lt;contributors&gt;&lt;secondary-authors&gt;&lt;author&gt;Aunger, Robert&lt;/author&gt;&lt;/secondary-authors&gt;&lt;/contributors&gt;&lt;/record&gt;&lt;/Cite&gt;&lt;/EndNote&gt;</w:instrText>
      </w:r>
      <w:r w:rsidR="00C869C4" w:rsidRPr="002127D9">
        <w:rPr>
          <w:rFonts w:asciiTheme="majorHAnsi" w:hAnsiTheme="majorHAnsi" w:cstheme="majorHAnsi"/>
          <w:lang w:val="en-US"/>
        </w:rPr>
        <w:fldChar w:fldCharType="separate"/>
      </w:r>
      <w:r w:rsidR="000A6CF3" w:rsidRPr="002127D9">
        <w:rPr>
          <w:rFonts w:asciiTheme="majorHAnsi" w:hAnsiTheme="majorHAnsi" w:cstheme="majorHAnsi"/>
          <w:noProof/>
          <w:lang w:val="en-US"/>
        </w:rPr>
        <w:t>(Sperber, 2000, p. 169)</w:t>
      </w:r>
      <w:r w:rsidR="00C869C4" w:rsidRPr="002127D9">
        <w:rPr>
          <w:rFonts w:asciiTheme="majorHAnsi" w:hAnsiTheme="majorHAnsi" w:cstheme="majorHAnsi"/>
          <w:lang w:val="en-US"/>
        </w:rPr>
        <w:fldChar w:fldCharType="end"/>
      </w:r>
      <w:r w:rsidR="00C64327" w:rsidRPr="002127D9">
        <w:rPr>
          <w:rFonts w:asciiTheme="majorHAnsi" w:hAnsiTheme="majorHAnsi" w:cstheme="majorHAnsi"/>
          <w:b/>
          <w:lang w:val="en-US"/>
        </w:rPr>
        <w:t>.</w:t>
      </w:r>
      <w:r w:rsidR="00354074" w:rsidRPr="002127D9">
        <w:rPr>
          <w:rFonts w:asciiTheme="majorHAnsi" w:hAnsiTheme="majorHAnsi" w:cstheme="majorHAnsi"/>
          <w:b/>
          <w:lang w:val="en-US"/>
        </w:rPr>
        <w:t xml:space="preserve"> </w:t>
      </w:r>
      <w:r w:rsidR="008F66C3" w:rsidRPr="002127D9">
        <w:rPr>
          <w:rFonts w:asciiTheme="majorHAnsi" w:hAnsiTheme="majorHAnsi" w:cstheme="majorHAnsi"/>
          <w:lang w:val="en-US"/>
        </w:rPr>
        <w:t>Apart from this conceptual point</w:t>
      </w:r>
      <w:r w:rsidR="00444A90" w:rsidRPr="002127D9">
        <w:rPr>
          <w:rFonts w:asciiTheme="majorHAnsi" w:hAnsiTheme="majorHAnsi" w:cstheme="majorHAnsi"/>
          <w:lang w:val="en-US"/>
        </w:rPr>
        <w:t xml:space="preserve">, I also grant that </w:t>
      </w:r>
      <w:r w:rsidR="008F66C3" w:rsidRPr="002127D9">
        <w:rPr>
          <w:rFonts w:asciiTheme="majorHAnsi" w:hAnsiTheme="majorHAnsi" w:cstheme="majorHAnsi"/>
          <w:lang w:val="en-US"/>
        </w:rPr>
        <w:t xml:space="preserve">Sperber is probably </w:t>
      </w:r>
      <w:r w:rsidR="00444A90" w:rsidRPr="002127D9">
        <w:rPr>
          <w:rFonts w:asciiTheme="majorHAnsi" w:hAnsiTheme="majorHAnsi" w:cstheme="majorHAnsi"/>
          <w:lang w:val="en-US"/>
        </w:rPr>
        <w:t xml:space="preserve">right </w:t>
      </w:r>
      <w:r w:rsidR="008F66C3" w:rsidRPr="002127D9">
        <w:rPr>
          <w:rFonts w:asciiTheme="majorHAnsi" w:hAnsiTheme="majorHAnsi" w:cstheme="majorHAnsi"/>
          <w:lang w:val="en-US"/>
        </w:rPr>
        <w:t xml:space="preserve">about the empirical facts. In human culture, virtually </w:t>
      </w:r>
      <w:r w:rsidR="00DE6520" w:rsidRPr="002127D9">
        <w:rPr>
          <w:rFonts w:asciiTheme="majorHAnsi" w:hAnsiTheme="majorHAnsi" w:cstheme="majorHAnsi"/>
          <w:i/>
          <w:lang w:val="en-US"/>
        </w:rPr>
        <w:t xml:space="preserve">every </w:t>
      </w:r>
      <w:r w:rsidR="00DE6520" w:rsidRPr="002127D9">
        <w:rPr>
          <w:rFonts w:asciiTheme="majorHAnsi" w:hAnsiTheme="majorHAnsi" w:cstheme="majorHAnsi"/>
          <w:lang w:val="en-US"/>
        </w:rPr>
        <w:t xml:space="preserve">form of cultural transmission involves </w:t>
      </w:r>
      <w:r w:rsidR="00511F73" w:rsidRPr="002127D9">
        <w:rPr>
          <w:rFonts w:asciiTheme="majorHAnsi" w:hAnsiTheme="majorHAnsi" w:cstheme="majorHAnsi"/>
          <w:lang w:val="en-US"/>
        </w:rPr>
        <w:t xml:space="preserve">at least </w:t>
      </w:r>
      <w:r w:rsidR="00DE6520" w:rsidRPr="002127D9">
        <w:rPr>
          <w:rFonts w:asciiTheme="majorHAnsi" w:hAnsiTheme="majorHAnsi" w:cstheme="majorHAnsi"/>
          <w:lang w:val="en-US"/>
        </w:rPr>
        <w:t>some element of evocation</w:t>
      </w:r>
      <w:r w:rsidR="00F858E4" w:rsidRPr="002127D9">
        <w:rPr>
          <w:rFonts w:asciiTheme="majorHAnsi" w:hAnsiTheme="majorHAnsi" w:cstheme="majorHAnsi"/>
          <w:lang w:val="en-US"/>
        </w:rPr>
        <w:t>. The</w:t>
      </w:r>
      <w:r w:rsidR="00DE6520" w:rsidRPr="002127D9">
        <w:rPr>
          <w:rFonts w:asciiTheme="majorHAnsi" w:hAnsiTheme="majorHAnsi" w:cstheme="majorHAnsi"/>
          <w:lang w:val="en-US"/>
        </w:rPr>
        <w:t xml:space="preserve"> respective contributions of transmission/evocation may differ</w:t>
      </w:r>
      <w:r w:rsidR="00F858E4" w:rsidRPr="002127D9">
        <w:rPr>
          <w:rFonts w:asciiTheme="majorHAnsi" w:hAnsiTheme="majorHAnsi" w:cstheme="majorHAnsi"/>
          <w:lang w:val="en-US"/>
        </w:rPr>
        <w:t xml:space="preserve">, but the stability of cultural traditions is </w:t>
      </w:r>
      <w:r w:rsidR="00B1567C" w:rsidRPr="002127D9">
        <w:rPr>
          <w:rFonts w:asciiTheme="majorHAnsi" w:hAnsiTheme="majorHAnsi" w:cstheme="majorHAnsi"/>
          <w:lang w:val="en-US"/>
        </w:rPr>
        <w:t>never</w:t>
      </w:r>
      <w:r w:rsidR="002B396C" w:rsidRPr="002127D9">
        <w:rPr>
          <w:rFonts w:asciiTheme="majorHAnsi" w:hAnsiTheme="majorHAnsi" w:cstheme="majorHAnsi"/>
          <w:lang w:val="en-US"/>
        </w:rPr>
        <w:t xml:space="preserve"> </w:t>
      </w:r>
      <w:r w:rsidR="008F66C3" w:rsidRPr="002127D9">
        <w:rPr>
          <w:rFonts w:asciiTheme="majorHAnsi" w:hAnsiTheme="majorHAnsi" w:cstheme="majorHAnsi"/>
          <w:lang w:val="en-US"/>
        </w:rPr>
        <w:t xml:space="preserve">exhaustively explained </w:t>
      </w:r>
      <w:r w:rsidR="00F858E4" w:rsidRPr="002127D9">
        <w:rPr>
          <w:rFonts w:asciiTheme="majorHAnsi" w:hAnsiTheme="majorHAnsi" w:cstheme="majorHAnsi"/>
          <w:lang w:val="en-US"/>
        </w:rPr>
        <w:t>by transmission</w:t>
      </w:r>
      <w:r w:rsidR="008F66C3" w:rsidRPr="002127D9">
        <w:rPr>
          <w:rFonts w:asciiTheme="majorHAnsi" w:hAnsiTheme="majorHAnsi" w:cstheme="majorHAnsi"/>
          <w:lang w:val="en-US"/>
        </w:rPr>
        <w:t xml:space="preserve"> alone</w:t>
      </w:r>
      <w:r w:rsidR="00F858E4" w:rsidRPr="002127D9">
        <w:rPr>
          <w:rFonts w:asciiTheme="majorHAnsi" w:hAnsiTheme="majorHAnsi" w:cstheme="majorHAnsi"/>
          <w:lang w:val="en-US"/>
        </w:rPr>
        <w:t>.</w:t>
      </w:r>
      <w:r w:rsidR="002B6984" w:rsidRPr="002127D9">
        <w:rPr>
          <w:rFonts w:asciiTheme="majorHAnsi" w:hAnsiTheme="majorHAnsi" w:cstheme="majorHAnsi"/>
          <w:lang w:val="en-US"/>
        </w:rPr>
        <w:t xml:space="preserve"> </w:t>
      </w:r>
    </w:p>
    <w:p w14:paraId="4C4C6D60" w14:textId="60824FC9" w:rsidR="005275C9" w:rsidRPr="002127D9" w:rsidRDefault="00E835A3" w:rsidP="00885C4D">
      <w:pPr>
        <w:jc w:val="both"/>
        <w:rPr>
          <w:rFonts w:asciiTheme="majorHAnsi" w:hAnsiTheme="majorHAnsi" w:cstheme="majorHAnsi"/>
          <w:lang w:val="en-US"/>
        </w:rPr>
      </w:pPr>
      <w:r w:rsidRPr="002127D9">
        <w:rPr>
          <w:rFonts w:asciiTheme="majorHAnsi" w:hAnsiTheme="majorHAnsi" w:cstheme="majorHAnsi"/>
          <w:lang w:val="en-US"/>
        </w:rPr>
        <w:t xml:space="preserve">But now </w:t>
      </w:r>
      <w:r w:rsidR="00D8382D" w:rsidRPr="002127D9">
        <w:rPr>
          <w:rFonts w:asciiTheme="majorHAnsi" w:hAnsiTheme="majorHAnsi" w:cstheme="majorHAnsi"/>
          <w:lang w:val="en-US"/>
        </w:rPr>
        <w:t>let us proceed to the areas of disagreement.</w:t>
      </w:r>
      <w:r w:rsidRPr="002127D9">
        <w:rPr>
          <w:rFonts w:asciiTheme="majorHAnsi" w:hAnsiTheme="majorHAnsi" w:cstheme="majorHAnsi"/>
          <w:lang w:val="en-US"/>
        </w:rPr>
        <w:t xml:space="preserve"> </w:t>
      </w:r>
      <w:r w:rsidR="00B1289E" w:rsidRPr="002127D9">
        <w:rPr>
          <w:rFonts w:asciiTheme="majorHAnsi" w:hAnsiTheme="majorHAnsi" w:cstheme="majorHAnsi"/>
          <w:lang w:val="en-US"/>
        </w:rPr>
        <w:t xml:space="preserve">Imagine that </w:t>
      </w:r>
      <w:r w:rsidR="000F5C30" w:rsidRPr="002127D9">
        <w:rPr>
          <w:rFonts w:asciiTheme="majorHAnsi" w:hAnsiTheme="majorHAnsi" w:cstheme="majorHAnsi"/>
          <w:lang w:val="en-US"/>
        </w:rPr>
        <w:t xml:space="preserve">our mathematicians have </w:t>
      </w:r>
      <w:r w:rsidR="00B1289E" w:rsidRPr="002127D9">
        <w:rPr>
          <w:rFonts w:asciiTheme="majorHAnsi" w:hAnsiTheme="majorHAnsi" w:cstheme="majorHAnsi"/>
          <w:lang w:val="en-US"/>
        </w:rPr>
        <w:t xml:space="preserve">devised a </w:t>
      </w:r>
      <w:r w:rsidR="000F5C30" w:rsidRPr="002127D9">
        <w:rPr>
          <w:rFonts w:asciiTheme="majorHAnsi" w:hAnsiTheme="majorHAnsi" w:cstheme="majorHAnsi"/>
          <w:lang w:val="en-US"/>
        </w:rPr>
        <w:t>slightly different way of telling jokes</w:t>
      </w:r>
      <w:r w:rsidR="00DE56E0" w:rsidRPr="002127D9">
        <w:rPr>
          <w:rFonts w:asciiTheme="majorHAnsi" w:hAnsiTheme="majorHAnsi" w:cstheme="majorHAnsi"/>
          <w:lang w:val="en-US"/>
        </w:rPr>
        <w:t>.</w:t>
      </w:r>
      <w:r w:rsidR="000F5C30" w:rsidRPr="002127D9">
        <w:rPr>
          <w:rFonts w:asciiTheme="majorHAnsi" w:hAnsiTheme="majorHAnsi" w:cstheme="majorHAnsi"/>
          <w:lang w:val="en-US"/>
        </w:rPr>
        <w:t xml:space="preserve"> </w:t>
      </w:r>
      <w:r w:rsidR="004578CC" w:rsidRPr="002127D9">
        <w:rPr>
          <w:rFonts w:asciiTheme="majorHAnsi" w:hAnsiTheme="majorHAnsi" w:cstheme="majorHAnsi"/>
          <w:lang w:val="en-US"/>
        </w:rPr>
        <w:t xml:space="preserve">Suppose </w:t>
      </w:r>
      <w:r w:rsidR="00082505" w:rsidRPr="002127D9">
        <w:rPr>
          <w:rFonts w:asciiTheme="majorHAnsi" w:hAnsiTheme="majorHAnsi" w:cstheme="majorHAnsi"/>
          <w:lang w:val="en-US"/>
        </w:rPr>
        <w:t xml:space="preserve">they </w:t>
      </w:r>
      <w:r w:rsidR="004F039C" w:rsidRPr="002127D9">
        <w:rPr>
          <w:rFonts w:asciiTheme="majorHAnsi" w:hAnsiTheme="majorHAnsi" w:cstheme="majorHAnsi"/>
          <w:lang w:val="en-US"/>
        </w:rPr>
        <w:t xml:space="preserve">are </w:t>
      </w:r>
      <w:r w:rsidR="00694618" w:rsidRPr="002127D9">
        <w:rPr>
          <w:rFonts w:asciiTheme="majorHAnsi" w:hAnsiTheme="majorHAnsi" w:cstheme="majorHAnsi"/>
          <w:lang w:val="en-US"/>
        </w:rPr>
        <w:t xml:space="preserve">particularly </w:t>
      </w:r>
      <w:r w:rsidR="004F039C" w:rsidRPr="002127D9">
        <w:rPr>
          <w:rFonts w:asciiTheme="majorHAnsi" w:hAnsiTheme="majorHAnsi" w:cstheme="majorHAnsi"/>
          <w:lang w:val="en-US"/>
        </w:rPr>
        <w:t>fond of dirty jokes</w:t>
      </w:r>
      <w:r w:rsidR="00080BA4" w:rsidRPr="002127D9">
        <w:rPr>
          <w:rFonts w:asciiTheme="majorHAnsi" w:hAnsiTheme="majorHAnsi" w:cstheme="majorHAnsi"/>
          <w:lang w:val="en-US"/>
        </w:rPr>
        <w:t xml:space="preserve">, but they </w:t>
      </w:r>
      <w:r w:rsidR="00A04938" w:rsidRPr="002127D9">
        <w:rPr>
          <w:rFonts w:asciiTheme="majorHAnsi" w:hAnsiTheme="majorHAnsi" w:cstheme="majorHAnsi"/>
          <w:lang w:val="en-US"/>
        </w:rPr>
        <w:t xml:space="preserve">prefer </w:t>
      </w:r>
      <w:r w:rsidR="00EE7652" w:rsidRPr="002127D9">
        <w:rPr>
          <w:rFonts w:asciiTheme="majorHAnsi" w:hAnsiTheme="majorHAnsi" w:cstheme="majorHAnsi"/>
          <w:lang w:val="en-US"/>
        </w:rPr>
        <w:t xml:space="preserve">to </w:t>
      </w:r>
      <w:r w:rsidR="00080BA4" w:rsidRPr="002127D9">
        <w:rPr>
          <w:rFonts w:asciiTheme="majorHAnsi" w:hAnsiTheme="majorHAnsi" w:cstheme="majorHAnsi"/>
          <w:lang w:val="en-US"/>
        </w:rPr>
        <w:t xml:space="preserve">keep </w:t>
      </w:r>
      <w:r w:rsidR="001168AE" w:rsidRPr="002127D9">
        <w:rPr>
          <w:rFonts w:asciiTheme="majorHAnsi" w:hAnsiTheme="majorHAnsi" w:cstheme="majorHAnsi"/>
          <w:lang w:val="en-US"/>
        </w:rPr>
        <w:t xml:space="preserve">their wives out of </w:t>
      </w:r>
      <w:r w:rsidR="00080BA4" w:rsidRPr="002127D9">
        <w:rPr>
          <w:rFonts w:asciiTheme="majorHAnsi" w:hAnsiTheme="majorHAnsi" w:cstheme="majorHAnsi"/>
          <w:lang w:val="en-US"/>
        </w:rPr>
        <w:t>the picture</w:t>
      </w:r>
      <w:r w:rsidR="001168AE" w:rsidRPr="002127D9">
        <w:rPr>
          <w:rFonts w:asciiTheme="majorHAnsi" w:hAnsiTheme="majorHAnsi" w:cstheme="majorHAnsi"/>
          <w:lang w:val="en-US"/>
        </w:rPr>
        <w:t xml:space="preserve"> (apologies for the sexist thought experiment)</w:t>
      </w:r>
      <w:r w:rsidR="004578CC" w:rsidRPr="002127D9">
        <w:rPr>
          <w:rFonts w:asciiTheme="majorHAnsi" w:hAnsiTheme="majorHAnsi" w:cstheme="majorHAnsi"/>
          <w:lang w:val="en-US"/>
        </w:rPr>
        <w:t xml:space="preserve">. </w:t>
      </w:r>
      <w:r w:rsidR="000F5C30" w:rsidRPr="002127D9">
        <w:rPr>
          <w:rFonts w:asciiTheme="majorHAnsi" w:hAnsiTheme="majorHAnsi" w:cstheme="majorHAnsi"/>
          <w:lang w:val="en-US"/>
        </w:rPr>
        <w:t xml:space="preserve">Rather </w:t>
      </w:r>
      <w:r w:rsidR="00CA170F" w:rsidRPr="002127D9">
        <w:rPr>
          <w:rFonts w:asciiTheme="majorHAnsi" w:hAnsiTheme="majorHAnsi" w:cstheme="majorHAnsi"/>
          <w:lang w:val="en-US"/>
        </w:rPr>
        <w:t xml:space="preserve">than </w:t>
      </w:r>
      <w:r w:rsidR="000F5C30" w:rsidRPr="002127D9">
        <w:rPr>
          <w:rFonts w:asciiTheme="majorHAnsi" w:hAnsiTheme="majorHAnsi" w:cstheme="majorHAnsi"/>
          <w:lang w:val="en-US"/>
        </w:rPr>
        <w:t>assigning number</w:t>
      </w:r>
      <w:r w:rsidR="00A15624" w:rsidRPr="002127D9">
        <w:rPr>
          <w:rFonts w:asciiTheme="majorHAnsi" w:hAnsiTheme="majorHAnsi" w:cstheme="majorHAnsi"/>
          <w:lang w:val="en-US"/>
        </w:rPr>
        <w:t>s</w:t>
      </w:r>
      <w:r w:rsidR="00DA441E" w:rsidRPr="002127D9">
        <w:rPr>
          <w:rFonts w:asciiTheme="majorHAnsi" w:hAnsiTheme="majorHAnsi" w:cstheme="majorHAnsi"/>
          <w:lang w:val="en-US"/>
        </w:rPr>
        <w:t xml:space="preserve"> to </w:t>
      </w:r>
      <w:r w:rsidR="00821462" w:rsidRPr="002127D9">
        <w:rPr>
          <w:rFonts w:asciiTheme="majorHAnsi" w:hAnsiTheme="majorHAnsi" w:cstheme="majorHAnsi"/>
          <w:lang w:val="en-US"/>
        </w:rPr>
        <w:t>a</w:t>
      </w:r>
      <w:r w:rsidR="00B67E36" w:rsidRPr="002127D9">
        <w:rPr>
          <w:rFonts w:asciiTheme="majorHAnsi" w:hAnsiTheme="majorHAnsi" w:cstheme="majorHAnsi"/>
          <w:lang w:val="en-US"/>
        </w:rPr>
        <w:t xml:space="preserve"> fixed inventory of jokes</w:t>
      </w:r>
      <w:r w:rsidR="000F5C30" w:rsidRPr="002127D9">
        <w:rPr>
          <w:rFonts w:asciiTheme="majorHAnsi" w:hAnsiTheme="majorHAnsi" w:cstheme="majorHAnsi"/>
          <w:lang w:val="en-US"/>
        </w:rPr>
        <w:t xml:space="preserve">, they have devised to </w:t>
      </w:r>
      <w:r w:rsidR="00791944" w:rsidRPr="002127D9">
        <w:rPr>
          <w:rFonts w:asciiTheme="majorHAnsi" w:hAnsiTheme="majorHAnsi" w:cstheme="majorHAnsi"/>
          <w:lang w:val="en-US"/>
        </w:rPr>
        <w:t xml:space="preserve">numerical </w:t>
      </w:r>
      <w:r w:rsidR="000F5C30" w:rsidRPr="002127D9">
        <w:rPr>
          <w:rFonts w:asciiTheme="majorHAnsi" w:hAnsiTheme="majorHAnsi" w:cstheme="majorHAnsi"/>
          <w:lang w:val="en-US"/>
        </w:rPr>
        <w:t>code</w:t>
      </w:r>
      <w:r w:rsidR="001325E0" w:rsidRPr="002127D9">
        <w:rPr>
          <w:rFonts w:asciiTheme="majorHAnsi" w:hAnsiTheme="majorHAnsi" w:cstheme="majorHAnsi"/>
          <w:lang w:val="en-US"/>
        </w:rPr>
        <w:t xml:space="preserve">. Each number </w:t>
      </w:r>
      <w:r w:rsidR="008B041C" w:rsidRPr="002127D9">
        <w:rPr>
          <w:rFonts w:asciiTheme="majorHAnsi" w:hAnsiTheme="majorHAnsi" w:cstheme="majorHAnsi"/>
          <w:lang w:val="en-US"/>
        </w:rPr>
        <w:t xml:space="preserve">that is called out </w:t>
      </w:r>
      <w:r w:rsidR="001325E0" w:rsidRPr="002127D9">
        <w:rPr>
          <w:rFonts w:asciiTheme="majorHAnsi" w:hAnsiTheme="majorHAnsi" w:cstheme="majorHAnsi"/>
          <w:lang w:val="en-US"/>
        </w:rPr>
        <w:t xml:space="preserve">corresponds to a </w:t>
      </w:r>
      <w:r w:rsidR="008B041C" w:rsidRPr="002127D9">
        <w:rPr>
          <w:rFonts w:asciiTheme="majorHAnsi" w:hAnsiTheme="majorHAnsi" w:cstheme="majorHAnsi"/>
          <w:lang w:val="en-US"/>
        </w:rPr>
        <w:t xml:space="preserve">specific </w:t>
      </w:r>
      <w:r w:rsidR="001325E0" w:rsidRPr="002127D9">
        <w:rPr>
          <w:rFonts w:asciiTheme="majorHAnsi" w:hAnsiTheme="majorHAnsi" w:cstheme="majorHAnsi"/>
          <w:lang w:val="en-US"/>
        </w:rPr>
        <w:t xml:space="preserve">joke, </w:t>
      </w:r>
      <w:r w:rsidR="00C11A5D" w:rsidRPr="002127D9">
        <w:rPr>
          <w:rFonts w:asciiTheme="majorHAnsi" w:hAnsiTheme="majorHAnsi" w:cstheme="majorHAnsi"/>
          <w:lang w:val="en-US"/>
        </w:rPr>
        <w:t xml:space="preserve">as before, </w:t>
      </w:r>
      <w:r w:rsidR="001325E0" w:rsidRPr="002127D9">
        <w:rPr>
          <w:rFonts w:asciiTheme="majorHAnsi" w:hAnsiTheme="majorHAnsi" w:cstheme="majorHAnsi"/>
          <w:lang w:val="en-US"/>
        </w:rPr>
        <w:t xml:space="preserve">but </w:t>
      </w:r>
      <w:r w:rsidR="00773E38" w:rsidRPr="002127D9">
        <w:rPr>
          <w:rFonts w:asciiTheme="majorHAnsi" w:hAnsiTheme="majorHAnsi" w:cstheme="majorHAnsi"/>
          <w:lang w:val="en-US"/>
        </w:rPr>
        <w:t xml:space="preserve">this time </w:t>
      </w:r>
      <w:r w:rsidR="001325E0" w:rsidRPr="002127D9">
        <w:rPr>
          <w:rFonts w:asciiTheme="majorHAnsi" w:hAnsiTheme="majorHAnsi" w:cstheme="majorHAnsi"/>
          <w:lang w:val="en-US"/>
        </w:rPr>
        <w:t xml:space="preserve">the code is </w:t>
      </w:r>
      <w:r w:rsidR="0051149B" w:rsidRPr="002127D9">
        <w:rPr>
          <w:rFonts w:asciiTheme="majorHAnsi" w:hAnsiTheme="majorHAnsi" w:cstheme="majorHAnsi"/>
          <w:lang w:val="en-US"/>
        </w:rPr>
        <w:t>generative.</w:t>
      </w:r>
      <w:r w:rsidR="00DD71ED" w:rsidRPr="002127D9">
        <w:rPr>
          <w:rFonts w:asciiTheme="majorHAnsi" w:hAnsiTheme="majorHAnsi" w:cstheme="majorHAnsi"/>
          <w:lang w:val="en-US"/>
        </w:rPr>
        <w:t xml:space="preserve"> </w:t>
      </w:r>
      <w:r w:rsidR="00BC1118" w:rsidRPr="002127D9">
        <w:rPr>
          <w:rFonts w:asciiTheme="majorHAnsi" w:hAnsiTheme="majorHAnsi" w:cstheme="majorHAnsi"/>
          <w:lang w:val="en-US"/>
        </w:rPr>
        <w:t xml:space="preserve">Novel as well as old jokes can be encrypted. </w:t>
      </w:r>
      <w:r w:rsidR="00DD71ED" w:rsidRPr="002127D9">
        <w:rPr>
          <w:rFonts w:asciiTheme="majorHAnsi" w:hAnsiTheme="majorHAnsi" w:cstheme="majorHAnsi"/>
          <w:lang w:val="en-US"/>
        </w:rPr>
        <w:t xml:space="preserve">Now suppose that we </w:t>
      </w:r>
      <w:r w:rsidR="00D42B01" w:rsidRPr="002127D9">
        <w:rPr>
          <w:rFonts w:asciiTheme="majorHAnsi" w:hAnsiTheme="majorHAnsi" w:cstheme="majorHAnsi"/>
          <w:lang w:val="en-US"/>
        </w:rPr>
        <w:t xml:space="preserve">have </w:t>
      </w:r>
      <w:r w:rsidR="00DD71ED" w:rsidRPr="002127D9">
        <w:rPr>
          <w:rFonts w:asciiTheme="majorHAnsi" w:hAnsiTheme="majorHAnsi" w:cstheme="majorHAnsi"/>
          <w:lang w:val="en-US"/>
        </w:rPr>
        <w:t xml:space="preserve">a transmission chain of mathematicians, like in </w:t>
      </w:r>
      <w:r w:rsidR="00AE00EB" w:rsidRPr="002127D9">
        <w:rPr>
          <w:rFonts w:asciiTheme="majorHAnsi" w:hAnsiTheme="majorHAnsi" w:cstheme="majorHAnsi"/>
          <w:lang w:val="en-US"/>
        </w:rPr>
        <w:t xml:space="preserve">the </w:t>
      </w:r>
      <w:r w:rsidR="00DD71ED" w:rsidRPr="002127D9">
        <w:rPr>
          <w:rFonts w:asciiTheme="majorHAnsi" w:hAnsiTheme="majorHAnsi" w:cstheme="majorHAnsi"/>
          <w:lang w:val="en-US"/>
        </w:rPr>
        <w:t xml:space="preserve">Chinese whisper game. Each mathematicians </w:t>
      </w:r>
      <w:r w:rsidR="001C075B" w:rsidRPr="002127D9">
        <w:rPr>
          <w:rFonts w:asciiTheme="majorHAnsi" w:hAnsiTheme="majorHAnsi" w:cstheme="majorHAnsi"/>
          <w:lang w:val="en-US"/>
        </w:rPr>
        <w:t xml:space="preserve">communicates a </w:t>
      </w:r>
      <w:r w:rsidR="00A77025" w:rsidRPr="002127D9">
        <w:rPr>
          <w:rFonts w:asciiTheme="majorHAnsi" w:hAnsiTheme="majorHAnsi" w:cstheme="majorHAnsi"/>
          <w:lang w:val="en-US"/>
        </w:rPr>
        <w:t xml:space="preserve">certain </w:t>
      </w:r>
      <w:r w:rsidR="001C075B" w:rsidRPr="002127D9">
        <w:rPr>
          <w:rFonts w:asciiTheme="majorHAnsi" w:hAnsiTheme="majorHAnsi" w:cstheme="majorHAnsi"/>
          <w:lang w:val="en-US"/>
        </w:rPr>
        <w:t xml:space="preserve">number to </w:t>
      </w:r>
      <w:r w:rsidR="00DD71ED" w:rsidRPr="002127D9">
        <w:rPr>
          <w:rFonts w:asciiTheme="majorHAnsi" w:hAnsiTheme="majorHAnsi" w:cstheme="majorHAnsi"/>
          <w:lang w:val="en-US"/>
        </w:rPr>
        <w:t xml:space="preserve">his neighbor, who then deciphers </w:t>
      </w:r>
      <w:r w:rsidR="00195D90" w:rsidRPr="002127D9">
        <w:rPr>
          <w:rFonts w:asciiTheme="majorHAnsi" w:hAnsiTheme="majorHAnsi" w:cstheme="majorHAnsi"/>
          <w:lang w:val="en-US"/>
        </w:rPr>
        <w:t>the semantic content</w:t>
      </w:r>
      <w:r w:rsidR="00DD71ED" w:rsidRPr="002127D9">
        <w:rPr>
          <w:rFonts w:asciiTheme="majorHAnsi" w:hAnsiTheme="majorHAnsi" w:cstheme="majorHAnsi"/>
          <w:lang w:val="en-US"/>
        </w:rPr>
        <w:t xml:space="preserve">, and </w:t>
      </w:r>
      <w:r w:rsidR="00D16DB9" w:rsidRPr="002127D9">
        <w:rPr>
          <w:rFonts w:asciiTheme="majorHAnsi" w:hAnsiTheme="majorHAnsi" w:cstheme="majorHAnsi"/>
          <w:lang w:val="en-US"/>
        </w:rPr>
        <w:t xml:space="preserve">proceeds to </w:t>
      </w:r>
      <w:r w:rsidR="00DD71ED" w:rsidRPr="002127D9">
        <w:rPr>
          <w:rFonts w:asciiTheme="majorHAnsi" w:hAnsiTheme="majorHAnsi" w:cstheme="majorHAnsi"/>
          <w:lang w:val="en-US"/>
        </w:rPr>
        <w:t xml:space="preserve">‘tell’ the same joke to the next </w:t>
      </w:r>
      <w:r w:rsidR="007703BE" w:rsidRPr="002127D9">
        <w:rPr>
          <w:rFonts w:asciiTheme="majorHAnsi" w:hAnsiTheme="majorHAnsi" w:cstheme="majorHAnsi"/>
          <w:lang w:val="en-US"/>
        </w:rPr>
        <w:t xml:space="preserve">one </w:t>
      </w:r>
      <w:r w:rsidR="00DD71ED" w:rsidRPr="002127D9">
        <w:rPr>
          <w:rFonts w:asciiTheme="majorHAnsi" w:hAnsiTheme="majorHAnsi" w:cstheme="majorHAnsi"/>
          <w:lang w:val="en-US"/>
        </w:rPr>
        <w:t xml:space="preserve">in line. </w:t>
      </w:r>
    </w:p>
    <w:p w14:paraId="44BC403A" w14:textId="6D553D5B" w:rsidR="00276F72" w:rsidRPr="002127D9" w:rsidRDefault="000558C2" w:rsidP="00885C4D">
      <w:pPr>
        <w:jc w:val="both"/>
        <w:rPr>
          <w:rFonts w:asciiTheme="majorHAnsi" w:hAnsiTheme="majorHAnsi" w:cstheme="majorHAnsi"/>
          <w:lang w:val="en-US"/>
        </w:rPr>
      </w:pPr>
      <w:r w:rsidRPr="002127D9">
        <w:rPr>
          <w:rFonts w:asciiTheme="majorHAnsi" w:hAnsiTheme="majorHAnsi" w:cstheme="majorHAnsi"/>
          <w:lang w:val="en-US"/>
        </w:rPr>
        <w:t>In many respects, the new scenario resembles the original</w:t>
      </w:r>
      <w:r w:rsidR="00FF7ADA" w:rsidRPr="002127D9">
        <w:rPr>
          <w:rFonts w:asciiTheme="majorHAnsi" w:hAnsiTheme="majorHAnsi" w:cstheme="majorHAnsi"/>
          <w:lang w:val="en-US"/>
        </w:rPr>
        <w:t>. A</w:t>
      </w:r>
      <w:r w:rsidR="005804D1" w:rsidRPr="002127D9">
        <w:rPr>
          <w:rFonts w:asciiTheme="majorHAnsi" w:hAnsiTheme="majorHAnsi" w:cstheme="majorHAnsi"/>
          <w:lang w:val="en-US"/>
        </w:rPr>
        <w:t xml:space="preserve"> joke-teller </w:t>
      </w:r>
      <w:r w:rsidR="00A279D7" w:rsidRPr="002127D9">
        <w:rPr>
          <w:rFonts w:asciiTheme="majorHAnsi" w:hAnsiTheme="majorHAnsi" w:cstheme="majorHAnsi"/>
          <w:lang w:val="en-US"/>
        </w:rPr>
        <w:t xml:space="preserve">utters </w:t>
      </w:r>
      <w:r w:rsidR="00D159F9" w:rsidRPr="002127D9">
        <w:rPr>
          <w:rFonts w:asciiTheme="majorHAnsi" w:hAnsiTheme="majorHAnsi" w:cstheme="majorHAnsi"/>
          <w:lang w:val="en-US"/>
        </w:rPr>
        <w:t xml:space="preserve">a number, </w:t>
      </w:r>
      <w:r w:rsidR="00667E18" w:rsidRPr="002127D9">
        <w:rPr>
          <w:rFonts w:asciiTheme="majorHAnsi" w:hAnsiTheme="majorHAnsi" w:cstheme="majorHAnsi"/>
          <w:lang w:val="en-US"/>
        </w:rPr>
        <w:t xml:space="preserve">the receiver ‘gets’ the </w:t>
      </w:r>
      <w:r w:rsidR="00B567CA" w:rsidRPr="002127D9">
        <w:rPr>
          <w:rFonts w:asciiTheme="majorHAnsi" w:hAnsiTheme="majorHAnsi" w:cstheme="majorHAnsi"/>
          <w:lang w:val="en-US"/>
        </w:rPr>
        <w:t xml:space="preserve">joke and </w:t>
      </w:r>
      <w:r w:rsidR="00D159F9" w:rsidRPr="002127D9">
        <w:rPr>
          <w:rFonts w:asciiTheme="majorHAnsi" w:hAnsiTheme="majorHAnsi" w:cstheme="majorHAnsi"/>
          <w:lang w:val="en-US"/>
        </w:rPr>
        <w:t xml:space="preserve">cracks up. In both cases, </w:t>
      </w:r>
      <w:r w:rsidR="00B57736" w:rsidRPr="002127D9">
        <w:rPr>
          <w:rFonts w:asciiTheme="majorHAnsi" w:hAnsiTheme="majorHAnsi" w:cstheme="majorHAnsi"/>
          <w:lang w:val="en-US"/>
        </w:rPr>
        <w:t xml:space="preserve">a </w:t>
      </w:r>
      <w:r w:rsidR="005E7230" w:rsidRPr="002127D9">
        <w:rPr>
          <w:rFonts w:asciiTheme="majorHAnsi" w:hAnsiTheme="majorHAnsi" w:cstheme="majorHAnsi"/>
          <w:lang w:val="en-US"/>
        </w:rPr>
        <w:t xml:space="preserve">listener </w:t>
      </w:r>
      <w:r w:rsidR="009038B0" w:rsidRPr="002127D9">
        <w:rPr>
          <w:rFonts w:asciiTheme="majorHAnsi" w:hAnsiTheme="majorHAnsi" w:cstheme="majorHAnsi"/>
          <w:lang w:val="en-US"/>
        </w:rPr>
        <w:t xml:space="preserve">cannot </w:t>
      </w:r>
      <w:r w:rsidR="005E7230" w:rsidRPr="002127D9">
        <w:rPr>
          <w:rFonts w:asciiTheme="majorHAnsi" w:hAnsiTheme="majorHAnsi" w:cstheme="majorHAnsi"/>
          <w:lang w:val="en-US"/>
        </w:rPr>
        <w:t>appreciate the jokes</w:t>
      </w:r>
      <w:r w:rsidR="009038B0" w:rsidRPr="002127D9">
        <w:rPr>
          <w:rFonts w:asciiTheme="majorHAnsi" w:hAnsiTheme="majorHAnsi" w:cstheme="majorHAnsi"/>
          <w:lang w:val="en-US"/>
        </w:rPr>
        <w:t xml:space="preserve"> without </w:t>
      </w:r>
      <w:r w:rsidR="004E16E9" w:rsidRPr="002127D9">
        <w:rPr>
          <w:rFonts w:asciiTheme="majorHAnsi" w:hAnsiTheme="majorHAnsi" w:cstheme="majorHAnsi"/>
          <w:lang w:val="en-US"/>
        </w:rPr>
        <w:t xml:space="preserve">prior </w:t>
      </w:r>
      <w:r w:rsidR="009038B0" w:rsidRPr="002127D9">
        <w:rPr>
          <w:rFonts w:asciiTheme="majorHAnsi" w:hAnsiTheme="majorHAnsi" w:cstheme="majorHAnsi"/>
          <w:lang w:val="en-US"/>
        </w:rPr>
        <w:t xml:space="preserve">possession of </w:t>
      </w:r>
      <w:r w:rsidR="00A27BD0" w:rsidRPr="002127D9">
        <w:rPr>
          <w:rFonts w:asciiTheme="majorHAnsi" w:hAnsiTheme="majorHAnsi" w:cstheme="majorHAnsi"/>
          <w:lang w:val="en-US"/>
        </w:rPr>
        <w:t xml:space="preserve">substantial </w:t>
      </w:r>
      <w:r w:rsidR="009038B0" w:rsidRPr="002127D9">
        <w:rPr>
          <w:rFonts w:asciiTheme="majorHAnsi" w:hAnsiTheme="majorHAnsi" w:cstheme="majorHAnsi"/>
          <w:lang w:val="en-US"/>
        </w:rPr>
        <w:t>knowledge</w:t>
      </w:r>
      <w:r w:rsidR="005E7230" w:rsidRPr="002127D9">
        <w:rPr>
          <w:rFonts w:asciiTheme="majorHAnsi" w:hAnsiTheme="majorHAnsi" w:cstheme="majorHAnsi"/>
          <w:lang w:val="en-US"/>
        </w:rPr>
        <w:t>.</w:t>
      </w:r>
      <w:r w:rsidR="001A059B" w:rsidRPr="002127D9">
        <w:rPr>
          <w:rFonts w:asciiTheme="majorHAnsi" w:hAnsiTheme="majorHAnsi" w:cstheme="majorHAnsi"/>
          <w:lang w:val="en-US"/>
        </w:rPr>
        <w:t xml:space="preserve"> </w:t>
      </w:r>
      <w:r w:rsidR="0055538F" w:rsidRPr="002127D9">
        <w:rPr>
          <w:rFonts w:asciiTheme="majorHAnsi" w:hAnsiTheme="majorHAnsi" w:cstheme="majorHAnsi"/>
          <w:lang w:val="en-US"/>
        </w:rPr>
        <w:t xml:space="preserve">If </w:t>
      </w:r>
      <w:r w:rsidR="001A059B" w:rsidRPr="002127D9">
        <w:rPr>
          <w:rFonts w:asciiTheme="majorHAnsi" w:hAnsiTheme="majorHAnsi" w:cstheme="majorHAnsi"/>
          <w:lang w:val="en-US"/>
        </w:rPr>
        <w:t xml:space="preserve">you don’t </w:t>
      </w:r>
      <w:r w:rsidR="00B518F1" w:rsidRPr="002127D9">
        <w:rPr>
          <w:rFonts w:asciiTheme="majorHAnsi" w:hAnsiTheme="majorHAnsi" w:cstheme="majorHAnsi"/>
          <w:lang w:val="en-US"/>
        </w:rPr>
        <w:t xml:space="preserve">know </w:t>
      </w:r>
      <w:r w:rsidR="001A059B" w:rsidRPr="002127D9">
        <w:rPr>
          <w:rFonts w:asciiTheme="majorHAnsi" w:hAnsiTheme="majorHAnsi" w:cstheme="majorHAnsi"/>
          <w:lang w:val="en-US"/>
        </w:rPr>
        <w:t>the code for deciphering</w:t>
      </w:r>
      <w:r w:rsidR="006744A3" w:rsidRPr="002127D9">
        <w:rPr>
          <w:rFonts w:asciiTheme="majorHAnsi" w:hAnsiTheme="majorHAnsi" w:cstheme="majorHAnsi"/>
          <w:lang w:val="en-US"/>
        </w:rPr>
        <w:t xml:space="preserve"> jokes</w:t>
      </w:r>
      <w:r w:rsidR="001A059B" w:rsidRPr="002127D9">
        <w:rPr>
          <w:rFonts w:asciiTheme="majorHAnsi" w:hAnsiTheme="majorHAnsi" w:cstheme="majorHAnsi"/>
          <w:lang w:val="en-US"/>
        </w:rPr>
        <w:t xml:space="preserve">, </w:t>
      </w:r>
      <w:r w:rsidR="00AF399F" w:rsidRPr="002127D9">
        <w:rPr>
          <w:rFonts w:asciiTheme="majorHAnsi" w:hAnsiTheme="majorHAnsi" w:cstheme="majorHAnsi"/>
          <w:lang w:val="en-US"/>
        </w:rPr>
        <w:t xml:space="preserve">or if you don’t know the inventory, </w:t>
      </w:r>
      <w:r w:rsidR="001A059B" w:rsidRPr="002127D9">
        <w:rPr>
          <w:rFonts w:asciiTheme="majorHAnsi" w:hAnsiTheme="majorHAnsi" w:cstheme="majorHAnsi"/>
          <w:lang w:val="en-US"/>
        </w:rPr>
        <w:t xml:space="preserve">you will not end up with the </w:t>
      </w:r>
      <w:r w:rsidR="005B61B8" w:rsidRPr="002127D9">
        <w:rPr>
          <w:rFonts w:asciiTheme="majorHAnsi" w:hAnsiTheme="majorHAnsi" w:cstheme="majorHAnsi"/>
          <w:lang w:val="en-US"/>
        </w:rPr>
        <w:t xml:space="preserve">original </w:t>
      </w:r>
      <w:r w:rsidR="001A059B" w:rsidRPr="002127D9">
        <w:rPr>
          <w:rFonts w:asciiTheme="majorHAnsi" w:hAnsiTheme="majorHAnsi" w:cstheme="majorHAnsi"/>
          <w:lang w:val="en-US"/>
        </w:rPr>
        <w:t>representation in your</w:t>
      </w:r>
      <w:r w:rsidR="00E40FFB" w:rsidRPr="002127D9">
        <w:rPr>
          <w:rFonts w:asciiTheme="majorHAnsi" w:hAnsiTheme="majorHAnsi" w:cstheme="majorHAnsi"/>
          <w:lang w:val="en-US"/>
        </w:rPr>
        <w:t xml:space="preserve"> mind</w:t>
      </w:r>
      <w:r w:rsidR="006744A3" w:rsidRPr="002127D9">
        <w:rPr>
          <w:rFonts w:asciiTheme="majorHAnsi" w:hAnsiTheme="majorHAnsi" w:cstheme="majorHAnsi"/>
          <w:lang w:val="en-US"/>
        </w:rPr>
        <w:t xml:space="preserve">, and communication will fail. </w:t>
      </w:r>
      <w:r w:rsidR="00D80224" w:rsidRPr="002127D9">
        <w:rPr>
          <w:rFonts w:asciiTheme="majorHAnsi" w:hAnsiTheme="majorHAnsi" w:cstheme="majorHAnsi"/>
          <w:lang w:val="en-US"/>
        </w:rPr>
        <w:t xml:space="preserve">Despite appearances, </w:t>
      </w:r>
      <w:r w:rsidR="006F4B1D" w:rsidRPr="002127D9">
        <w:rPr>
          <w:rFonts w:asciiTheme="majorHAnsi" w:hAnsiTheme="majorHAnsi" w:cstheme="majorHAnsi"/>
          <w:lang w:val="en-US"/>
        </w:rPr>
        <w:t>no straightforward copying is taking place</w:t>
      </w:r>
      <w:r w:rsidR="00B54CF0" w:rsidRPr="002127D9">
        <w:rPr>
          <w:rFonts w:asciiTheme="majorHAnsi" w:hAnsiTheme="majorHAnsi" w:cstheme="majorHAnsi"/>
          <w:lang w:val="en-US"/>
        </w:rPr>
        <w:t xml:space="preserve">, but </w:t>
      </w:r>
      <w:r w:rsidR="006F4B1D" w:rsidRPr="002127D9">
        <w:rPr>
          <w:rFonts w:asciiTheme="majorHAnsi" w:hAnsiTheme="majorHAnsi" w:cstheme="majorHAnsi"/>
          <w:lang w:val="en-US"/>
        </w:rPr>
        <w:t xml:space="preserve">rather a complicated </w:t>
      </w:r>
      <w:r w:rsidR="003F351D" w:rsidRPr="002127D9">
        <w:rPr>
          <w:rFonts w:asciiTheme="majorHAnsi" w:hAnsiTheme="majorHAnsi" w:cstheme="majorHAnsi"/>
          <w:lang w:val="en-US"/>
        </w:rPr>
        <w:t>process of reconstruction on the basis of prior knowledge</w:t>
      </w:r>
      <w:r w:rsidR="00DD2FEE" w:rsidRPr="002127D9">
        <w:rPr>
          <w:rFonts w:asciiTheme="majorHAnsi" w:hAnsiTheme="majorHAnsi" w:cstheme="majorHAnsi"/>
          <w:lang w:val="en-US"/>
        </w:rPr>
        <w:t xml:space="preserve">. </w:t>
      </w:r>
    </w:p>
    <w:p w14:paraId="64290820" w14:textId="1199416E" w:rsidR="006F7544" w:rsidRPr="002127D9" w:rsidRDefault="00B663A0" w:rsidP="00885C4D">
      <w:pPr>
        <w:jc w:val="both"/>
        <w:rPr>
          <w:rFonts w:asciiTheme="majorHAnsi" w:hAnsiTheme="majorHAnsi" w:cstheme="majorHAnsi"/>
          <w:lang w:val="en-US"/>
        </w:rPr>
      </w:pPr>
      <w:r w:rsidRPr="002127D9">
        <w:rPr>
          <w:rFonts w:asciiTheme="majorHAnsi" w:hAnsiTheme="majorHAnsi" w:cstheme="majorHAnsi"/>
          <w:lang w:val="en-US"/>
        </w:rPr>
        <w:t>I</w:t>
      </w:r>
      <w:r w:rsidR="00276F72" w:rsidRPr="002127D9">
        <w:rPr>
          <w:rFonts w:asciiTheme="majorHAnsi" w:hAnsiTheme="majorHAnsi" w:cstheme="majorHAnsi"/>
          <w:lang w:val="en-US"/>
        </w:rPr>
        <w:t xml:space="preserve">n some crucial respects, </w:t>
      </w:r>
      <w:r w:rsidRPr="002127D9">
        <w:rPr>
          <w:rFonts w:asciiTheme="majorHAnsi" w:hAnsiTheme="majorHAnsi" w:cstheme="majorHAnsi"/>
          <w:lang w:val="en-US"/>
        </w:rPr>
        <w:t xml:space="preserve">however, </w:t>
      </w:r>
      <w:r w:rsidR="006C6433" w:rsidRPr="002127D9">
        <w:rPr>
          <w:rFonts w:asciiTheme="majorHAnsi" w:hAnsiTheme="majorHAnsi" w:cstheme="majorHAnsi"/>
          <w:lang w:val="en-US"/>
        </w:rPr>
        <w:t xml:space="preserve">our </w:t>
      </w:r>
      <w:r w:rsidR="00F7467F" w:rsidRPr="002127D9">
        <w:rPr>
          <w:rFonts w:asciiTheme="majorHAnsi" w:hAnsiTheme="majorHAnsi" w:cstheme="majorHAnsi"/>
          <w:lang w:val="en-US"/>
        </w:rPr>
        <w:t xml:space="preserve">new situation </w:t>
      </w:r>
      <w:r w:rsidR="001E75C5" w:rsidRPr="002127D9">
        <w:rPr>
          <w:rFonts w:asciiTheme="majorHAnsi" w:hAnsiTheme="majorHAnsi" w:cstheme="majorHAnsi"/>
          <w:lang w:val="en-US"/>
        </w:rPr>
        <w:t>is clearly different from the first.</w:t>
      </w:r>
      <w:r w:rsidR="00F7467F" w:rsidRPr="002127D9">
        <w:rPr>
          <w:rFonts w:asciiTheme="majorHAnsi" w:hAnsiTheme="majorHAnsi" w:cstheme="majorHAnsi"/>
          <w:lang w:val="en-US"/>
        </w:rPr>
        <w:t xml:space="preserve"> </w:t>
      </w:r>
      <w:r w:rsidR="00497235" w:rsidRPr="002127D9">
        <w:rPr>
          <w:rFonts w:asciiTheme="majorHAnsi" w:hAnsiTheme="majorHAnsi" w:cstheme="majorHAnsi"/>
          <w:lang w:val="en-US"/>
        </w:rPr>
        <w:t xml:space="preserve">Even though </w:t>
      </w:r>
      <w:r w:rsidR="00360FE4" w:rsidRPr="002127D9">
        <w:rPr>
          <w:rFonts w:asciiTheme="majorHAnsi" w:hAnsiTheme="majorHAnsi" w:cstheme="majorHAnsi"/>
          <w:lang w:val="en-US"/>
        </w:rPr>
        <w:t xml:space="preserve">the jokes are being </w:t>
      </w:r>
      <w:r w:rsidR="00497235" w:rsidRPr="002127D9">
        <w:rPr>
          <w:rFonts w:asciiTheme="majorHAnsi" w:hAnsiTheme="majorHAnsi" w:cstheme="majorHAnsi"/>
          <w:i/>
          <w:lang w:val="en-US"/>
        </w:rPr>
        <w:t>reconstruct</w:t>
      </w:r>
      <w:r w:rsidR="00360FE4" w:rsidRPr="002127D9">
        <w:rPr>
          <w:rFonts w:asciiTheme="majorHAnsi" w:hAnsiTheme="majorHAnsi" w:cstheme="majorHAnsi"/>
          <w:i/>
          <w:lang w:val="en-US"/>
        </w:rPr>
        <w:t>ed</w:t>
      </w:r>
      <w:r w:rsidR="00250962" w:rsidRPr="002127D9">
        <w:rPr>
          <w:rFonts w:asciiTheme="majorHAnsi" w:hAnsiTheme="majorHAnsi" w:cstheme="majorHAnsi"/>
          <w:lang w:val="en-US"/>
        </w:rPr>
        <w:t xml:space="preserve"> on the basis </w:t>
      </w:r>
      <w:r w:rsidR="006C3AC2" w:rsidRPr="002127D9">
        <w:rPr>
          <w:rFonts w:asciiTheme="majorHAnsi" w:hAnsiTheme="majorHAnsi" w:cstheme="majorHAnsi"/>
          <w:lang w:val="en-US"/>
        </w:rPr>
        <w:t>prior knowledge</w:t>
      </w:r>
      <w:r w:rsidR="00360FE4" w:rsidRPr="002127D9">
        <w:rPr>
          <w:rFonts w:asciiTheme="majorHAnsi" w:hAnsiTheme="majorHAnsi" w:cstheme="majorHAnsi"/>
          <w:lang w:val="en-US"/>
        </w:rPr>
        <w:t xml:space="preserve">, </w:t>
      </w:r>
      <w:r w:rsidR="00663694" w:rsidRPr="002127D9">
        <w:rPr>
          <w:rFonts w:asciiTheme="majorHAnsi" w:hAnsiTheme="majorHAnsi" w:cstheme="majorHAnsi"/>
          <w:lang w:val="en-US"/>
        </w:rPr>
        <w:t xml:space="preserve">it </w:t>
      </w:r>
      <w:r w:rsidR="001B2777" w:rsidRPr="002127D9">
        <w:rPr>
          <w:rFonts w:asciiTheme="majorHAnsi" w:hAnsiTheme="majorHAnsi" w:cstheme="majorHAnsi"/>
          <w:lang w:val="en-US"/>
        </w:rPr>
        <w:t xml:space="preserve">is perfectly possible that </w:t>
      </w:r>
      <w:r w:rsidR="00DD37B3" w:rsidRPr="002127D9">
        <w:rPr>
          <w:rFonts w:asciiTheme="majorHAnsi" w:hAnsiTheme="majorHAnsi" w:cstheme="majorHAnsi"/>
          <w:lang w:val="en-US"/>
        </w:rPr>
        <w:t xml:space="preserve">some </w:t>
      </w:r>
      <w:r w:rsidR="001B2777" w:rsidRPr="002127D9">
        <w:rPr>
          <w:rFonts w:asciiTheme="majorHAnsi" w:hAnsiTheme="majorHAnsi" w:cstheme="majorHAnsi"/>
          <w:lang w:val="en-US"/>
        </w:rPr>
        <w:t xml:space="preserve">mathematician listening </w:t>
      </w:r>
      <w:r w:rsidR="008C49B8" w:rsidRPr="002127D9">
        <w:rPr>
          <w:rFonts w:asciiTheme="majorHAnsi" w:hAnsiTheme="majorHAnsi" w:cstheme="majorHAnsi"/>
          <w:lang w:val="en-US"/>
        </w:rPr>
        <w:t xml:space="preserve">to the </w:t>
      </w:r>
      <w:r w:rsidR="00F209A1" w:rsidRPr="002127D9">
        <w:rPr>
          <w:rFonts w:asciiTheme="majorHAnsi" w:hAnsiTheme="majorHAnsi" w:cstheme="majorHAnsi"/>
          <w:lang w:val="en-US"/>
        </w:rPr>
        <w:t>encry</w:t>
      </w:r>
      <w:r w:rsidR="008C49B8" w:rsidRPr="002127D9">
        <w:rPr>
          <w:rFonts w:asciiTheme="majorHAnsi" w:hAnsiTheme="majorHAnsi" w:cstheme="majorHAnsi"/>
          <w:lang w:val="en-US"/>
        </w:rPr>
        <w:t xml:space="preserve">pted joke </w:t>
      </w:r>
      <w:r w:rsidR="00CF6091" w:rsidRPr="002127D9">
        <w:rPr>
          <w:rFonts w:asciiTheme="majorHAnsi" w:hAnsiTheme="majorHAnsi" w:cstheme="majorHAnsi"/>
          <w:lang w:val="en-US"/>
        </w:rPr>
        <w:t xml:space="preserve">had </w:t>
      </w:r>
      <w:r w:rsidR="00323A3E" w:rsidRPr="002127D9">
        <w:rPr>
          <w:rFonts w:asciiTheme="majorHAnsi" w:hAnsiTheme="majorHAnsi" w:cstheme="majorHAnsi"/>
          <w:lang w:val="en-US"/>
        </w:rPr>
        <w:t xml:space="preserve">indeed </w:t>
      </w:r>
      <w:r w:rsidR="00F330DE" w:rsidRPr="002127D9">
        <w:rPr>
          <w:rFonts w:asciiTheme="majorHAnsi" w:hAnsiTheme="majorHAnsi" w:cstheme="majorHAnsi"/>
          <w:lang w:val="en-US"/>
        </w:rPr>
        <w:t>‘</w:t>
      </w:r>
      <w:r w:rsidR="001B2777" w:rsidRPr="002127D9">
        <w:rPr>
          <w:rFonts w:asciiTheme="majorHAnsi" w:hAnsiTheme="majorHAnsi" w:cstheme="majorHAnsi"/>
          <w:lang w:val="en-US"/>
        </w:rPr>
        <w:t>never heard</w:t>
      </w:r>
      <w:r w:rsidR="008C49B8" w:rsidRPr="002127D9">
        <w:rPr>
          <w:rFonts w:asciiTheme="majorHAnsi" w:hAnsiTheme="majorHAnsi" w:cstheme="majorHAnsi"/>
          <w:lang w:val="en-US"/>
        </w:rPr>
        <w:t xml:space="preserve"> it </w:t>
      </w:r>
      <w:r w:rsidR="001B2777" w:rsidRPr="002127D9">
        <w:rPr>
          <w:rFonts w:asciiTheme="majorHAnsi" w:hAnsiTheme="majorHAnsi" w:cstheme="majorHAnsi"/>
          <w:lang w:val="en-US"/>
        </w:rPr>
        <w:t>before</w:t>
      </w:r>
      <w:r w:rsidR="008C49B8" w:rsidRPr="002127D9">
        <w:rPr>
          <w:rFonts w:asciiTheme="majorHAnsi" w:hAnsiTheme="majorHAnsi" w:cstheme="majorHAnsi"/>
          <w:lang w:val="en-US"/>
        </w:rPr>
        <w:t>’</w:t>
      </w:r>
      <w:r w:rsidR="001B2777" w:rsidRPr="002127D9">
        <w:rPr>
          <w:rFonts w:asciiTheme="majorHAnsi" w:hAnsiTheme="majorHAnsi" w:cstheme="majorHAnsi"/>
          <w:lang w:val="en-US"/>
        </w:rPr>
        <w:t>.</w:t>
      </w:r>
      <w:r w:rsidR="00B869E9" w:rsidRPr="002127D9">
        <w:rPr>
          <w:rFonts w:asciiTheme="majorHAnsi" w:hAnsiTheme="majorHAnsi" w:cstheme="majorHAnsi"/>
          <w:lang w:val="en-US"/>
        </w:rPr>
        <w:t xml:space="preserve"> </w:t>
      </w:r>
      <w:r w:rsidR="003E0E5C" w:rsidRPr="002127D9">
        <w:rPr>
          <w:rFonts w:asciiTheme="majorHAnsi" w:hAnsiTheme="majorHAnsi" w:cstheme="majorHAnsi"/>
          <w:lang w:val="en-US"/>
        </w:rPr>
        <w:t xml:space="preserve">I propose </w:t>
      </w:r>
      <w:r w:rsidR="005F1C71" w:rsidRPr="002127D9">
        <w:rPr>
          <w:rFonts w:asciiTheme="majorHAnsi" w:hAnsiTheme="majorHAnsi" w:cstheme="majorHAnsi"/>
          <w:lang w:val="en-US"/>
        </w:rPr>
        <w:t xml:space="preserve">that we </w:t>
      </w:r>
      <w:r w:rsidR="00825D0B" w:rsidRPr="002127D9">
        <w:rPr>
          <w:rFonts w:asciiTheme="majorHAnsi" w:hAnsiTheme="majorHAnsi" w:cstheme="majorHAnsi"/>
          <w:lang w:val="en-US"/>
        </w:rPr>
        <w:t xml:space="preserve">can </w:t>
      </w:r>
      <w:r w:rsidR="005F1C71" w:rsidRPr="002127D9">
        <w:rPr>
          <w:rFonts w:asciiTheme="majorHAnsi" w:hAnsiTheme="majorHAnsi" w:cstheme="majorHAnsi"/>
          <w:lang w:val="en-US"/>
        </w:rPr>
        <w:t xml:space="preserve">treat </w:t>
      </w:r>
      <w:r w:rsidR="004E10CD" w:rsidRPr="002127D9">
        <w:rPr>
          <w:rFonts w:asciiTheme="majorHAnsi" w:hAnsiTheme="majorHAnsi" w:cstheme="majorHAnsi"/>
          <w:lang w:val="en-US"/>
        </w:rPr>
        <w:t xml:space="preserve">the second </w:t>
      </w:r>
      <w:r w:rsidR="005F1C71" w:rsidRPr="002127D9">
        <w:rPr>
          <w:rFonts w:asciiTheme="majorHAnsi" w:hAnsiTheme="majorHAnsi" w:cstheme="majorHAnsi"/>
          <w:lang w:val="en-US"/>
        </w:rPr>
        <w:t xml:space="preserve">system of communication, unlike the first, as a form of </w:t>
      </w:r>
      <w:r w:rsidR="005F1C71" w:rsidRPr="002127D9">
        <w:rPr>
          <w:rFonts w:asciiTheme="majorHAnsi" w:hAnsiTheme="majorHAnsi" w:cstheme="majorHAnsi"/>
          <w:i/>
          <w:lang w:val="en-US"/>
        </w:rPr>
        <w:t>replication</w:t>
      </w:r>
      <w:r w:rsidR="005F1C71" w:rsidRPr="002127D9">
        <w:rPr>
          <w:rFonts w:asciiTheme="majorHAnsi" w:hAnsiTheme="majorHAnsi" w:cstheme="majorHAnsi"/>
          <w:lang w:val="en-US"/>
        </w:rPr>
        <w:t xml:space="preserve">, despite </w:t>
      </w:r>
      <w:r w:rsidR="00EC7CC1" w:rsidRPr="002127D9">
        <w:rPr>
          <w:rFonts w:asciiTheme="majorHAnsi" w:hAnsiTheme="majorHAnsi" w:cstheme="majorHAnsi"/>
          <w:lang w:val="en-US"/>
        </w:rPr>
        <w:t>the fact</w:t>
      </w:r>
      <w:r w:rsidR="00632AE1" w:rsidRPr="002127D9">
        <w:rPr>
          <w:rFonts w:asciiTheme="majorHAnsi" w:hAnsiTheme="majorHAnsi" w:cstheme="majorHAnsi"/>
          <w:lang w:val="en-US"/>
        </w:rPr>
        <w:t xml:space="preserve"> that</w:t>
      </w:r>
      <w:r w:rsidR="00EC7CC1" w:rsidRPr="002127D9">
        <w:rPr>
          <w:rFonts w:asciiTheme="majorHAnsi" w:hAnsiTheme="majorHAnsi" w:cstheme="majorHAnsi"/>
          <w:lang w:val="en-US"/>
        </w:rPr>
        <w:t xml:space="preserve"> </w:t>
      </w:r>
      <w:r w:rsidR="00632AE1" w:rsidRPr="002127D9">
        <w:rPr>
          <w:rFonts w:asciiTheme="majorHAnsi" w:hAnsiTheme="majorHAnsi" w:cstheme="majorHAnsi"/>
          <w:lang w:val="en-US"/>
        </w:rPr>
        <w:t xml:space="preserve">it relies on </w:t>
      </w:r>
      <w:r w:rsidR="00EC7CC1" w:rsidRPr="002127D9">
        <w:rPr>
          <w:rFonts w:asciiTheme="majorHAnsi" w:hAnsiTheme="majorHAnsi" w:cstheme="majorHAnsi"/>
          <w:lang w:val="en-US"/>
        </w:rPr>
        <w:t xml:space="preserve">heavy </w:t>
      </w:r>
      <w:r w:rsidR="00632AE1" w:rsidRPr="002127D9">
        <w:rPr>
          <w:rFonts w:asciiTheme="majorHAnsi" w:hAnsiTheme="majorHAnsi" w:cstheme="majorHAnsi"/>
          <w:lang w:val="en-US"/>
        </w:rPr>
        <w:t xml:space="preserve">doses of </w:t>
      </w:r>
      <w:r w:rsidR="005F1C71" w:rsidRPr="002127D9">
        <w:rPr>
          <w:rFonts w:asciiTheme="majorHAnsi" w:hAnsiTheme="majorHAnsi" w:cstheme="majorHAnsi"/>
          <w:lang w:val="en-US"/>
        </w:rPr>
        <w:t>reconstruction</w:t>
      </w:r>
      <w:r w:rsidR="00A052C3" w:rsidRPr="002127D9">
        <w:rPr>
          <w:rFonts w:asciiTheme="majorHAnsi" w:hAnsiTheme="majorHAnsi" w:cstheme="majorHAnsi"/>
          <w:lang w:val="en-US"/>
        </w:rPr>
        <w:t xml:space="preserve">, and </w:t>
      </w:r>
      <w:r w:rsidR="00632AE1" w:rsidRPr="002127D9">
        <w:rPr>
          <w:rFonts w:asciiTheme="majorHAnsi" w:hAnsiTheme="majorHAnsi" w:cstheme="majorHAnsi"/>
          <w:lang w:val="en-US"/>
        </w:rPr>
        <w:t xml:space="preserve">does not involve </w:t>
      </w:r>
      <w:r w:rsidR="00B22A94" w:rsidRPr="002127D9">
        <w:rPr>
          <w:rFonts w:asciiTheme="majorHAnsi" w:hAnsiTheme="majorHAnsi" w:cstheme="majorHAnsi"/>
          <w:lang w:val="en-US"/>
        </w:rPr>
        <w:t xml:space="preserve">a </w:t>
      </w:r>
      <w:r w:rsidR="00A052C3" w:rsidRPr="002127D9">
        <w:rPr>
          <w:rFonts w:asciiTheme="majorHAnsi" w:hAnsiTheme="majorHAnsi" w:cstheme="majorHAnsi"/>
          <w:lang w:val="en-US"/>
        </w:rPr>
        <w:t>straightforward copying</w:t>
      </w:r>
      <w:r w:rsidR="00B22A94" w:rsidRPr="002127D9">
        <w:rPr>
          <w:rFonts w:asciiTheme="majorHAnsi" w:hAnsiTheme="majorHAnsi" w:cstheme="majorHAnsi"/>
          <w:lang w:val="en-US"/>
        </w:rPr>
        <w:t xml:space="preserve"> mechanism</w:t>
      </w:r>
      <w:r w:rsidR="005F1C71" w:rsidRPr="002127D9">
        <w:rPr>
          <w:rFonts w:asciiTheme="majorHAnsi" w:hAnsiTheme="majorHAnsi" w:cstheme="majorHAnsi"/>
          <w:lang w:val="en-US"/>
        </w:rPr>
        <w:t xml:space="preserve">. </w:t>
      </w:r>
      <w:r w:rsidR="00DF2548" w:rsidRPr="002127D9">
        <w:rPr>
          <w:rFonts w:asciiTheme="majorHAnsi" w:hAnsiTheme="majorHAnsi" w:cstheme="majorHAnsi"/>
          <w:lang w:val="en-US"/>
        </w:rPr>
        <w:t xml:space="preserve">The main </w:t>
      </w:r>
      <w:r w:rsidR="00ED3FEE" w:rsidRPr="002127D9">
        <w:rPr>
          <w:rFonts w:asciiTheme="majorHAnsi" w:hAnsiTheme="majorHAnsi" w:cstheme="majorHAnsi"/>
          <w:lang w:val="en-US"/>
        </w:rPr>
        <w:t xml:space="preserve">motivation behind </w:t>
      </w:r>
      <w:r w:rsidR="00DF2548" w:rsidRPr="002127D9">
        <w:rPr>
          <w:rFonts w:asciiTheme="majorHAnsi" w:hAnsiTheme="majorHAnsi" w:cstheme="majorHAnsi"/>
          <w:lang w:val="en-US"/>
        </w:rPr>
        <w:t xml:space="preserve">this proposal is pragmatic. </w:t>
      </w:r>
      <w:r w:rsidR="00584C22" w:rsidRPr="002127D9">
        <w:rPr>
          <w:rFonts w:asciiTheme="majorHAnsi" w:hAnsiTheme="majorHAnsi" w:cstheme="majorHAnsi"/>
          <w:lang w:val="en-US"/>
        </w:rPr>
        <w:t xml:space="preserve">If </w:t>
      </w:r>
      <w:r w:rsidR="005F1C71" w:rsidRPr="002127D9">
        <w:rPr>
          <w:rFonts w:asciiTheme="majorHAnsi" w:hAnsiTheme="majorHAnsi" w:cstheme="majorHAnsi"/>
          <w:lang w:val="en-US"/>
        </w:rPr>
        <w:t xml:space="preserve">we are </w:t>
      </w:r>
      <w:r w:rsidR="008757E9" w:rsidRPr="002127D9">
        <w:rPr>
          <w:rFonts w:asciiTheme="majorHAnsi" w:hAnsiTheme="majorHAnsi" w:cstheme="majorHAnsi"/>
          <w:lang w:val="en-US"/>
        </w:rPr>
        <w:t xml:space="preserve">studying the dissemination of a certain joke in a population of mathematicians, it </w:t>
      </w:r>
      <w:r w:rsidR="005F1C71" w:rsidRPr="002127D9">
        <w:rPr>
          <w:rFonts w:asciiTheme="majorHAnsi" w:hAnsiTheme="majorHAnsi" w:cstheme="majorHAnsi"/>
          <w:lang w:val="en-US"/>
        </w:rPr>
        <w:t xml:space="preserve">does not really matter </w:t>
      </w:r>
      <w:r w:rsidR="00F2124F" w:rsidRPr="002127D9">
        <w:rPr>
          <w:rFonts w:asciiTheme="majorHAnsi" w:hAnsiTheme="majorHAnsi" w:cstheme="majorHAnsi"/>
          <w:lang w:val="en-US"/>
        </w:rPr>
        <w:t>how exactly ‘replication’ is achieved</w:t>
      </w:r>
      <w:r w:rsidR="005F1C71" w:rsidRPr="002127D9">
        <w:rPr>
          <w:rFonts w:asciiTheme="majorHAnsi" w:hAnsiTheme="majorHAnsi" w:cstheme="majorHAnsi"/>
          <w:lang w:val="en-US"/>
        </w:rPr>
        <w:t xml:space="preserve">. Whether </w:t>
      </w:r>
      <w:r w:rsidR="002D59F5" w:rsidRPr="002127D9">
        <w:rPr>
          <w:rFonts w:asciiTheme="majorHAnsi" w:hAnsiTheme="majorHAnsi" w:cstheme="majorHAnsi"/>
          <w:lang w:val="en-US"/>
        </w:rPr>
        <w:t xml:space="preserve">the jokers </w:t>
      </w:r>
      <w:r w:rsidR="005F1C71" w:rsidRPr="002127D9">
        <w:rPr>
          <w:rFonts w:asciiTheme="majorHAnsi" w:hAnsiTheme="majorHAnsi" w:cstheme="majorHAnsi"/>
          <w:lang w:val="en-US"/>
        </w:rPr>
        <w:t xml:space="preserve">are spelling out the jokes in the usual way, or using some sort of elaborate code, </w:t>
      </w:r>
      <w:r w:rsidR="00A66068" w:rsidRPr="002127D9">
        <w:rPr>
          <w:rFonts w:asciiTheme="majorHAnsi" w:hAnsiTheme="majorHAnsi" w:cstheme="majorHAnsi"/>
          <w:lang w:val="en-US"/>
        </w:rPr>
        <w:t xml:space="preserve">we </w:t>
      </w:r>
      <w:r w:rsidR="00D45944" w:rsidRPr="002127D9">
        <w:rPr>
          <w:rFonts w:asciiTheme="majorHAnsi" w:hAnsiTheme="majorHAnsi" w:cstheme="majorHAnsi"/>
          <w:lang w:val="en-US"/>
        </w:rPr>
        <w:t>will observe</w:t>
      </w:r>
      <w:r w:rsidR="008757E9" w:rsidRPr="002127D9">
        <w:rPr>
          <w:rFonts w:asciiTheme="majorHAnsi" w:hAnsiTheme="majorHAnsi" w:cstheme="majorHAnsi"/>
          <w:lang w:val="en-US"/>
        </w:rPr>
        <w:t xml:space="preserve"> the same </w:t>
      </w:r>
      <w:r w:rsidR="00C56CAF" w:rsidRPr="002127D9">
        <w:rPr>
          <w:rFonts w:asciiTheme="majorHAnsi" w:hAnsiTheme="majorHAnsi" w:cstheme="majorHAnsi"/>
          <w:lang w:val="en-US"/>
        </w:rPr>
        <w:t>process</w:t>
      </w:r>
      <w:r w:rsidR="00802E25" w:rsidRPr="002127D9">
        <w:rPr>
          <w:rFonts w:asciiTheme="majorHAnsi" w:hAnsiTheme="majorHAnsi" w:cstheme="majorHAnsi"/>
          <w:lang w:val="en-US"/>
        </w:rPr>
        <w:t>es</w:t>
      </w:r>
      <w:r w:rsidR="00C56CAF" w:rsidRPr="002127D9">
        <w:rPr>
          <w:rFonts w:asciiTheme="majorHAnsi" w:hAnsiTheme="majorHAnsi" w:cstheme="majorHAnsi"/>
          <w:lang w:val="en-US"/>
        </w:rPr>
        <w:t xml:space="preserve"> of dissemination, mutation, </w:t>
      </w:r>
      <w:r w:rsidR="00802E25" w:rsidRPr="002127D9">
        <w:rPr>
          <w:rFonts w:asciiTheme="majorHAnsi" w:hAnsiTheme="majorHAnsi" w:cstheme="majorHAnsi"/>
          <w:lang w:val="en-US"/>
        </w:rPr>
        <w:t xml:space="preserve">cultural </w:t>
      </w:r>
      <w:r w:rsidR="00D11482" w:rsidRPr="002127D9">
        <w:rPr>
          <w:rFonts w:asciiTheme="majorHAnsi" w:hAnsiTheme="majorHAnsi" w:cstheme="majorHAnsi"/>
          <w:lang w:val="en-US"/>
        </w:rPr>
        <w:t xml:space="preserve">attraction, </w:t>
      </w:r>
      <w:r w:rsidR="00715D6B" w:rsidRPr="002127D9">
        <w:rPr>
          <w:rFonts w:asciiTheme="majorHAnsi" w:hAnsiTheme="majorHAnsi" w:cstheme="majorHAnsi"/>
          <w:lang w:val="en-US"/>
        </w:rPr>
        <w:t xml:space="preserve">branching of </w:t>
      </w:r>
      <w:r w:rsidR="00494E98" w:rsidRPr="002127D9">
        <w:rPr>
          <w:rFonts w:asciiTheme="majorHAnsi" w:hAnsiTheme="majorHAnsi" w:cstheme="majorHAnsi"/>
          <w:lang w:val="en-US"/>
        </w:rPr>
        <w:t>lineages</w:t>
      </w:r>
      <w:r w:rsidR="00C56CAF" w:rsidRPr="002127D9">
        <w:rPr>
          <w:rFonts w:asciiTheme="majorHAnsi" w:hAnsiTheme="majorHAnsi" w:cstheme="majorHAnsi"/>
          <w:lang w:val="en-US"/>
        </w:rPr>
        <w:t xml:space="preserve">, </w:t>
      </w:r>
      <w:r w:rsidR="00C25D3D" w:rsidRPr="002127D9">
        <w:rPr>
          <w:rFonts w:asciiTheme="majorHAnsi" w:hAnsiTheme="majorHAnsi" w:cstheme="majorHAnsi"/>
          <w:lang w:val="en-US"/>
        </w:rPr>
        <w:t>etc</w:t>
      </w:r>
      <w:r w:rsidR="00D45944" w:rsidRPr="002127D9">
        <w:rPr>
          <w:rFonts w:asciiTheme="majorHAnsi" w:hAnsiTheme="majorHAnsi" w:cstheme="majorHAnsi"/>
          <w:lang w:val="en-US"/>
        </w:rPr>
        <w:t xml:space="preserve">. As long as the encryption system is faithful and reliable, </w:t>
      </w:r>
      <w:r w:rsidR="00C420A2" w:rsidRPr="002127D9">
        <w:rPr>
          <w:rFonts w:asciiTheme="majorHAnsi" w:hAnsiTheme="majorHAnsi" w:cstheme="majorHAnsi"/>
          <w:lang w:val="en-US"/>
        </w:rPr>
        <w:t xml:space="preserve">we can </w:t>
      </w:r>
      <w:r w:rsidR="008757E9" w:rsidRPr="002127D9">
        <w:rPr>
          <w:rFonts w:asciiTheme="majorHAnsi" w:hAnsiTheme="majorHAnsi" w:cstheme="majorHAnsi"/>
          <w:lang w:val="en-US"/>
        </w:rPr>
        <w:t xml:space="preserve">stand back and </w:t>
      </w:r>
      <w:r w:rsidR="00C420A2" w:rsidRPr="002127D9">
        <w:rPr>
          <w:rFonts w:asciiTheme="majorHAnsi" w:hAnsiTheme="majorHAnsi" w:cstheme="majorHAnsi"/>
          <w:lang w:val="en-US"/>
        </w:rPr>
        <w:t>abstract away from the precise mechanism</w:t>
      </w:r>
      <w:r w:rsidR="00CB5D0E" w:rsidRPr="002127D9">
        <w:rPr>
          <w:rFonts w:asciiTheme="majorHAnsi" w:hAnsiTheme="majorHAnsi" w:cstheme="majorHAnsi"/>
          <w:lang w:val="en-US"/>
        </w:rPr>
        <w:t xml:space="preserve">. Notice that we can </w:t>
      </w:r>
      <w:r w:rsidR="00CB5D0E" w:rsidRPr="002127D9">
        <w:rPr>
          <w:rFonts w:asciiTheme="majorHAnsi" w:hAnsiTheme="majorHAnsi" w:cstheme="majorHAnsi"/>
          <w:i/>
          <w:lang w:val="en-US"/>
        </w:rPr>
        <w:t>not</w:t>
      </w:r>
      <w:r w:rsidR="00CB5D0E" w:rsidRPr="002127D9">
        <w:rPr>
          <w:rFonts w:asciiTheme="majorHAnsi" w:hAnsiTheme="majorHAnsi" w:cstheme="majorHAnsi"/>
          <w:lang w:val="en-US"/>
        </w:rPr>
        <w:t xml:space="preserve"> do that </w:t>
      </w:r>
      <w:r w:rsidR="00A36CB9" w:rsidRPr="002127D9">
        <w:rPr>
          <w:rFonts w:asciiTheme="majorHAnsi" w:hAnsiTheme="majorHAnsi" w:cstheme="majorHAnsi"/>
          <w:lang w:val="en-US"/>
        </w:rPr>
        <w:t xml:space="preserve">with the </w:t>
      </w:r>
      <w:r w:rsidR="00C10917" w:rsidRPr="002127D9">
        <w:rPr>
          <w:rFonts w:asciiTheme="majorHAnsi" w:hAnsiTheme="majorHAnsi" w:cstheme="majorHAnsi"/>
          <w:lang w:val="en-US"/>
        </w:rPr>
        <w:t xml:space="preserve">Sperber’s </w:t>
      </w:r>
      <w:r w:rsidR="00952E62" w:rsidRPr="002127D9">
        <w:rPr>
          <w:rFonts w:asciiTheme="majorHAnsi" w:hAnsiTheme="majorHAnsi" w:cstheme="majorHAnsi"/>
          <w:lang w:val="en-US"/>
        </w:rPr>
        <w:t>sound recorders</w:t>
      </w:r>
      <w:r w:rsidR="009F5D9C" w:rsidRPr="002127D9">
        <w:rPr>
          <w:rFonts w:asciiTheme="majorHAnsi" w:hAnsiTheme="majorHAnsi" w:cstheme="majorHAnsi"/>
          <w:lang w:val="en-US"/>
        </w:rPr>
        <w:t>, or with the first scenario of the mathematicians</w:t>
      </w:r>
      <w:r w:rsidR="00CB5D0E" w:rsidRPr="002127D9">
        <w:rPr>
          <w:rFonts w:asciiTheme="majorHAnsi" w:hAnsiTheme="majorHAnsi" w:cstheme="majorHAnsi"/>
          <w:lang w:val="en-US"/>
        </w:rPr>
        <w:t xml:space="preserve">. If we </w:t>
      </w:r>
      <w:r w:rsidR="00130A41" w:rsidRPr="002127D9">
        <w:rPr>
          <w:rFonts w:asciiTheme="majorHAnsi" w:hAnsiTheme="majorHAnsi" w:cstheme="majorHAnsi"/>
          <w:lang w:val="en-US"/>
        </w:rPr>
        <w:t>blac</w:t>
      </w:r>
      <w:r w:rsidR="00E05608" w:rsidRPr="002127D9">
        <w:rPr>
          <w:rFonts w:asciiTheme="majorHAnsi" w:hAnsiTheme="majorHAnsi" w:cstheme="majorHAnsi"/>
          <w:lang w:val="en-US"/>
        </w:rPr>
        <w:t>k</w:t>
      </w:r>
      <w:r w:rsidR="00287723" w:rsidRPr="002127D9">
        <w:rPr>
          <w:rFonts w:asciiTheme="majorHAnsi" w:hAnsiTheme="majorHAnsi" w:cstheme="majorHAnsi"/>
          <w:lang w:val="en-US"/>
        </w:rPr>
        <w:t>-</w:t>
      </w:r>
      <w:r w:rsidR="00130A41" w:rsidRPr="002127D9">
        <w:rPr>
          <w:rFonts w:asciiTheme="majorHAnsi" w:hAnsiTheme="majorHAnsi" w:cstheme="majorHAnsi"/>
          <w:lang w:val="en-US"/>
        </w:rPr>
        <w:t xml:space="preserve">box the machines and treat them as </w:t>
      </w:r>
      <w:r w:rsidR="002407C1" w:rsidRPr="002127D9">
        <w:rPr>
          <w:rFonts w:asciiTheme="majorHAnsi" w:hAnsiTheme="majorHAnsi" w:cstheme="majorHAnsi"/>
          <w:lang w:val="en-US"/>
        </w:rPr>
        <w:t>replication devices</w:t>
      </w:r>
      <w:r w:rsidR="00CB5D0E" w:rsidRPr="002127D9">
        <w:rPr>
          <w:rFonts w:asciiTheme="majorHAnsi" w:hAnsiTheme="majorHAnsi" w:cstheme="majorHAnsi"/>
          <w:lang w:val="en-US"/>
        </w:rPr>
        <w:t xml:space="preserve">, </w:t>
      </w:r>
      <w:r w:rsidR="004602B1" w:rsidRPr="002127D9">
        <w:rPr>
          <w:rFonts w:asciiTheme="majorHAnsi" w:hAnsiTheme="majorHAnsi" w:cstheme="majorHAnsi"/>
          <w:lang w:val="en-US"/>
        </w:rPr>
        <w:t xml:space="preserve">then </w:t>
      </w:r>
      <w:r w:rsidR="00CB5D0E" w:rsidRPr="002127D9">
        <w:rPr>
          <w:rFonts w:asciiTheme="majorHAnsi" w:hAnsiTheme="majorHAnsi" w:cstheme="majorHAnsi"/>
          <w:lang w:val="en-US"/>
        </w:rPr>
        <w:t xml:space="preserve">we are bound to </w:t>
      </w:r>
      <w:r w:rsidR="0076567E" w:rsidRPr="002127D9">
        <w:rPr>
          <w:rFonts w:asciiTheme="majorHAnsi" w:hAnsiTheme="majorHAnsi" w:cstheme="majorHAnsi"/>
          <w:lang w:val="en-US"/>
        </w:rPr>
        <w:t>go astra</w:t>
      </w:r>
      <w:r w:rsidR="008A6B58" w:rsidRPr="002127D9">
        <w:rPr>
          <w:rFonts w:asciiTheme="majorHAnsi" w:hAnsiTheme="majorHAnsi" w:cstheme="majorHAnsi"/>
          <w:lang w:val="en-US"/>
        </w:rPr>
        <w:t>y</w:t>
      </w:r>
      <w:r w:rsidR="0026410D" w:rsidRPr="002127D9">
        <w:rPr>
          <w:rFonts w:asciiTheme="majorHAnsi" w:hAnsiTheme="majorHAnsi" w:cstheme="majorHAnsi"/>
          <w:lang w:val="en-US"/>
        </w:rPr>
        <w:t xml:space="preserve"> in our explanatory projects</w:t>
      </w:r>
      <w:r w:rsidR="00CB5D0E" w:rsidRPr="002127D9">
        <w:rPr>
          <w:rFonts w:asciiTheme="majorHAnsi" w:hAnsiTheme="majorHAnsi" w:cstheme="majorHAnsi"/>
          <w:lang w:val="en-US"/>
        </w:rPr>
        <w:t xml:space="preserve">. For instance, </w:t>
      </w:r>
      <w:r w:rsidR="00287723" w:rsidRPr="002127D9">
        <w:rPr>
          <w:rFonts w:asciiTheme="majorHAnsi" w:hAnsiTheme="majorHAnsi" w:cstheme="majorHAnsi"/>
          <w:lang w:val="en-US"/>
        </w:rPr>
        <w:t xml:space="preserve">a theorist </w:t>
      </w:r>
      <w:r w:rsidR="006838C5" w:rsidRPr="002127D9">
        <w:rPr>
          <w:rFonts w:asciiTheme="majorHAnsi" w:hAnsiTheme="majorHAnsi" w:cstheme="majorHAnsi"/>
          <w:lang w:val="en-US"/>
        </w:rPr>
        <w:t xml:space="preserve">blackboxing the sound recorders </w:t>
      </w:r>
      <w:r w:rsidR="00287723" w:rsidRPr="002127D9">
        <w:rPr>
          <w:rFonts w:asciiTheme="majorHAnsi" w:hAnsiTheme="majorHAnsi" w:cstheme="majorHAnsi"/>
          <w:lang w:val="en-US"/>
        </w:rPr>
        <w:t xml:space="preserve">might </w:t>
      </w:r>
      <w:r w:rsidR="00C82289" w:rsidRPr="002127D9">
        <w:rPr>
          <w:rFonts w:asciiTheme="majorHAnsi" w:hAnsiTheme="majorHAnsi" w:cstheme="majorHAnsi"/>
          <w:lang w:val="en-US"/>
        </w:rPr>
        <w:t xml:space="preserve">be led to </w:t>
      </w:r>
      <w:r w:rsidR="00287723" w:rsidRPr="002127D9">
        <w:rPr>
          <w:rFonts w:asciiTheme="majorHAnsi" w:hAnsiTheme="majorHAnsi" w:cstheme="majorHAnsi"/>
          <w:lang w:val="en-US"/>
        </w:rPr>
        <w:t xml:space="preserve">predict </w:t>
      </w:r>
      <w:r w:rsidR="00CB5D0E" w:rsidRPr="002127D9">
        <w:rPr>
          <w:rFonts w:asciiTheme="majorHAnsi" w:hAnsiTheme="majorHAnsi" w:cstheme="majorHAnsi"/>
          <w:lang w:val="en-US"/>
        </w:rPr>
        <w:t xml:space="preserve">that </w:t>
      </w:r>
      <w:r w:rsidR="00BD2783" w:rsidRPr="002127D9">
        <w:rPr>
          <w:rFonts w:asciiTheme="majorHAnsi" w:hAnsiTheme="majorHAnsi" w:cstheme="majorHAnsi"/>
          <w:lang w:val="en-US"/>
        </w:rPr>
        <w:t xml:space="preserve">mutations </w:t>
      </w:r>
      <w:r w:rsidR="00604D59" w:rsidRPr="002127D9">
        <w:rPr>
          <w:rFonts w:asciiTheme="majorHAnsi" w:hAnsiTheme="majorHAnsi" w:cstheme="majorHAnsi"/>
          <w:lang w:val="en-US"/>
        </w:rPr>
        <w:t xml:space="preserve">and noise </w:t>
      </w:r>
      <w:r w:rsidR="00CB5D0E" w:rsidRPr="002127D9">
        <w:rPr>
          <w:rFonts w:asciiTheme="majorHAnsi" w:hAnsiTheme="majorHAnsi" w:cstheme="majorHAnsi"/>
          <w:lang w:val="en-US"/>
        </w:rPr>
        <w:t xml:space="preserve">in the </w:t>
      </w:r>
      <w:r w:rsidR="000B3EA1" w:rsidRPr="002127D9">
        <w:rPr>
          <w:rFonts w:asciiTheme="majorHAnsi" w:hAnsiTheme="majorHAnsi" w:cstheme="majorHAnsi"/>
          <w:lang w:val="en-US"/>
        </w:rPr>
        <w:t>“</w:t>
      </w:r>
      <w:r w:rsidR="00CB5D0E" w:rsidRPr="002127D9">
        <w:rPr>
          <w:rFonts w:asciiTheme="majorHAnsi" w:hAnsiTheme="majorHAnsi" w:cstheme="majorHAnsi"/>
          <w:lang w:val="en-US"/>
        </w:rPr>
        <w:t>transmission</w:t>
      </w:r>
      <w:r w:rsidR="000B3EA1" w:rsidRPr="002127D9">
        <w:rPr>
          <w:rFonts w:asciiTheme="majorHAnsi" w:hAnsiTheme="majorHAnsi" w:cstheme="majorHAnsi"/>
          <w:lang w:val="en-US"/>
        </w:rPr>
        <w:t>”</w:t>
      </w:r>
      <w:r w:rsidR="00CB5D0E" w:rsidRPr="002127D9">
        <w:rPr>
          <w:rFonts w:asciiTheme="majorHAnsi" w:hAnsiTheme="majorHAnsi" w:cstheme="majorHAnsi"/>
          <w:lang w:val="en-US"/>
        </w:rPr>
        <w:t xml:space="preserve"> chain will accumulate</w:t>
      </w:r>
      <w:r w:rsidR="000B3EA1" w:rsidRPr="002127D9">
        <w:rPr>
          <w:rFonts w:asciiTheme="majorHAnsi" w:hAnsiTheme="majorHAnsi" w:cstheme="majorHAnsi"/>
          <w:lang w:val="en-US"/>
        </w:rPr>
        <w:t xml:space="preserve"> over time</w:t>
      </w:r>
      <w:r w:rsidR="00CB5D0E" w:rsidRPr="002127D9">
        <w:rPr>
          <w:rFonts w:asciiTheme="majorHAnsi" w:hAnsiTheme="majorHAnsi" w:cstheme="majorHAnsi"/>
          <w:lang w:val="en-US"/>
        </w:rPr>
        <w:t xml:space="preserve">, and lineages </w:t>
      </w:r>
      <w:r w:rsidR="00BD2783" w:rsidRPr="002127D9">
        <w:rPr>
          <w:rFonts w:asciiTheme="majorHAnsi" w:hAnsiTheme="majorHAnsi" w:cstheme="majorHAnsi"/>
          <w:lang w:val="en-US"/>
        </w:rPr>
        <w:t xml:space="preserve">will </w:t>
      </w:r>
      <w:r w:rsidR="000B3EA1" w:rsidRPr="002127D9">
        <w:rPr>
          <w:rFonts w:asciiTheme="majorHAnsi" w:hAnsiTheme="majorHAnsi" w:cstheme="majorHAnsi"/>
          <w:lang w:val="en-US"/>
        </w:rPr>
        <w:t xml:space="preserve">start to </w:t>
      </w:r>
      <w:r w:rsidR="00CB5D0E" w:rsidRPr="002127D9">
        <w:rPr>
          <w:rFonts w:asciiTheme="majorHAnsi" w:hAnsiTheme="majorHAnsi" w:cstheme="majorHAnsi"/>
          <w:lang w:val="en-US"/>
        </w:rPr>
        <w:t xml:space="preserve">evolve. But this would be </w:t>
      </w:r>
      <w:r w:rsidR="0055335C" w:rsidRPr="002127D9">
        <w:rPr>
          <w:rFonts w:asciiTheme="majorHAnsi" w:hAnsiTheme="majorHAnsi" w:cstheme="majorHAnsi"/>
          <w:lang w:val="en-US"/>
        </w:rPr>
        <w:t xml:space="preserve">factually </w:t>
      </w:r>
      <w:r w:rsidR="00CB5D0E" w:rsidRPr="002127D9">
        <w:rPr>
          <w:rFonts w:asciiTheme="majorHAnsi" w:hAnsiTheme="majorHAnsi" w:cstheme="majorHAnsi"/>
          <w:lang w:val="en-US"/>
        </w:rPr>
        <w:t>wrong</w:t>
      </w:r>
      <w:r w:rsidR="00BD2783" w:rsidRPr="002127D9">
        <w:rPr>
          <w:rFonts w:asciiTheme="majorHAnsi" w:hAnsiTheme="majorHAnsi" w:cstheme="majorHAnsi"/>
          <w:lang w:val="en-US"/>
        </w:rPr>
        <w:t>: the jukeboxes will keep playing the same song</w:t>
      </w:r>
      <w:r w:rsidR="002818AB" w:rsidRPr="002127D9">
        <w:rPr>
          <w:rFonts w:asciiTheme="majorHAnsi" w:hAnsiTheme="majorHAnsi" w:cstheme="majorHAnsi"/>
          <w:lang w:val="en-US"/>
        </w:rPr>
        <w:t xml:space="preserve"> over and over again</w:t>
      </w:r>
      <w:r w:rsidR="00E72918" w:rsidRPr="002127D9">
        <w:rPr>
          <w:rFonts w:asciiTheme="majorHAnsi" w:hAnsiTheme="majorHAnsi" w:cstheme="majorHAnsi"/>
          <w:lang w:val="en-US"/>
        </w:rPr>
        <w:t>. There might be noise or glitches in each playing, but those will not accumulate.</w:t>
      </w:r>
    </w:p>
    <w:p w14:paraId="3BAF5C54" w14:textId="3F6FCCA9" w:rsidR="00587D86" w:rsidRPr="002127D9" w:rsidRDefault="00587D86" w:rsidP="00885C4D">
      <w:pPr>
        <w:jc w:val="both"/>
        <w:rPr>
          <w:rFonts w:asciiTheme="majorHAnsi" w:hAnsiTheme="majorHAnsi" w:cstheme="majorHAnsi"/>
          <w:lang w:val="en-US"/>
        </w:rPr>
      </w:pPr>
      <w:r w:rsidRPr="002127D9">
        <w:rPr>
          <w:rFonts w:asciiTheme="majorHAnsi" w:hAnsiTheme="majorHAnsi" w:cstheme="majorHAnsi"/>
          <w:lang w:val="en-US"/>
        </w:rPr>
        <w:t>As a real-life example of the second scenario, consider the famous Enigma code</w:t>
      </w:r>
      <w:r w:rsidR="00663309" w:rsidRPr="002127D9">
        <w:rPr>
          <w:rFonts w:asciiTheme="majorHAnsi" w:hAnsiTheme="majorHAnsi" w:cstheme="majorHAnsi"/>
          <w:lang w:val="en-US"/>
        </w:rPr>
        <w:t xml:space="preserve"> employed </w:t>
      </w:r>
      <w:r w:rsidRPr="002127D9">
        <w:rPr>
          <w:rFonts w:asciiTheme="majorHAnsi" w:hAnsiTheme="majorHAnsi" w:cstheme="majorHAnsi"/>
          <w:lang w:val="en-US"/>
        </w:rPr>
        <w:t xml:space="preserve">by </w:t>
      </w:r>
      <w:r w:rsidR="002A3FE6" w:rsidRPr="002127D9">
        <w:rPr>
          <w:rFonts w:asciiTheme="majorHAnsi" w:hAnsiTheme="majorHAnsi" w:cstheme="majorHAnsi"/>
          <w:lang w:val="en-US"/>
        </w:rPr>
        <w:t xml:space="preserve">Nazi </w:t>
      </w:r>
      <w:r w:rsidRPr="002127D9">
        <w:rPr>
          <w:rFonts w:asciiTheme="majorHAnsi" w:hAnsiTheme="majorHAnsi" w:cstheme="majorHAnsi"/>
          <w:lang w:val="en-US"/>
        </w:rPr>
        <w:t>German</w:t>
      </w:r>
      <w:r w:rsidR="002A3FE6" w:rsidRPr="002127D9">
        <w:rPr>
          <w:rFonts w:asciiTheme="majorHAnsi" w:hAnsiTheme="majorHAnsi" w:cstheme="majorHAnsi"/>
          <w:lang w:val="en-US"/>
        </w:rPr>
        <w:t>y</w:t>
      </w:r>
      <w:r w:rsidRPr="002127D9">
        <w:rPr>
          <w:rFonts w:asciiTheme="majorHAnsi" w:hAnsiTheme="majorHAnsi" w:cstheme="majorHAnsi"/>
          <w:lang w:val="en-US"/>
        </w:rPr>
        <w:t xml:space="preserve"> during the Second World War.</w:t>
      </w:r>
      <w:r w:rsidR="009F761F" w:rsidRPr="002127D9">
        <w:rPr>
          <w:rFonts w:asciiTheme="majorHAnsi" w:hAnsiTheme="majorHAnsi" w:cstheme="majorHAnsi"/>
          <w:lang w:val="en-US"/>
        </w:rPr>
        <w:t xml:space="preserve"> </w:t>
      </w:r>
      <w:r w:rsidRPr="002127D9">
        <w:rPr>
          <w:rFonts w:asciiTheme="majorHAnsi" w:hAnsiTheme="majorHAnsi" w:cstheme="majorHAnsi"/>
          <w:lang w:val="en-US"/>
        </w:rPr>
        <w:t xml:space="preserve">Enigma encryption was </w:t>
      </w:r>
      <w:r w:rsidR="0072726B" w:rsidRPr="002127D9">
        <w:rPr>
          <w:rFonts w:asciiTheme="majorHAnsi" w:hAnsiTheme="majorHAnsi" w:cstheme="majorHAnsi"/>
          <w:lang w:val="en-US"/>
        </w:rPr>
        <w:t>carried out by an electro-mechanical cipher machine</w:t>
      </w:r>
      <w:r w:rsidR="00326184" w:rsidRPr="002127D9">
        <w:rPr>
          <w:rFonts w:asciiTheme="majorHAnsi" w:hAnsiTheme="majorHAnsi" w:cstheme="majorHAnsi"/>
          <w:lang w:val="en-US"/>
        </w:rPr>
        <w:t xml:space="preserve">, </w:t>
      </w:r>
      <w:r w:rsidR="00C24527" w:rsidRPr="002127D9">
        <w:rPr>
          <w:rFonts w:asciiTheme="majorHAnsi" w:hAnsiTheme="majorHAnsi" w:cstheme="majorHAnsi"/>
          <w:lang w:val="en-US"/>
        </w:rPr>
        <w:t xml:space="preserve">and was based on a substitution scheme for each letter in a given message. It was also </w:t>
      </w:r>
      <w:r w:rsidR="00326184" w:rsidRPr="002127D9">
        <w:rPr>
          <w:rFonts w:asciiTheme="majorHAnsi" w:hAnsiTheme="majorHAnsi" w:cstheme="majorHAnsi"/>
          <w:lang w:val="en-US"/>
        </w:rPr>
        <w:t xml:space="preserve"> coordinated</w:t>
      </w:r>
      <w:r w:rsidR="0072726B" w:rsidRPr="002127D9">
        <w:rPr>
          <w:rFonts w:asciiTheme="majorHAnsi" w:hAnsiTheme="majorHAnsi" w:cstheme="majorHAnsi"/>
          <w:lang w:val="en-US"/>
        </w:rPr>
        <w:t xml:space="preserve"> </w:t>
      </w:r>
      <w:r w:rsidRPr="002127D9">
        <w:rPr>
          <w:rFonts w:asciiTheme="majorHAnsi" w:hAnsiTheme="majorHAnsi" w:cstheme="majorHAnsi"/>
          <w:lang w:val="en-US"/>
        </w:rPr>
        <w:t xml:space="preserve">by </w:t>
      </w:r>
      <w:r w:rsidR="0072726B" w:rsidRPr="002127D9">
        <w:rPr>
          <w:rFonts w:asciiTheme="majorHAnsi" w:hAnsiTheme="majorHAnsi" w:cstheme="majorHAnsi"/>
          <w:lang w:val="en-US"/>
        </w:rPr>
        <w:t xml:space="preserve">an </w:t>
      </w:r>
      <w:r w:rsidRPr="002127D9">
        <w:rPr>
          <w:rFonts w:asciiTheme="majorHAnsi" w:hAnsiTheme="majorHAnsi" w:cstheme="majorHAnsi"/>
          <w:lang w:val="en-US"/>
        </w:rPr>
        <w:t xml:space="preserve">elaborate </w:t>
      </w:r>
      <w:r w:rsidR="00C24527" w:rsidRPr="002127D9">
        <w:rPr>
          <w:rFonts w:asciiTheme="majorHAnsi" w:hAnsiTheme="majorHAnsi" w:cstheme="majorHAnsi"/>
          <w:lang w:val="en-US"/>
        </w:rPr>
        <w:t xml:space="preserve">system of </w:t>
      </w:r>
      <w:r w:rsidRPr="002127D9">
        <w:rPr>
          <w:rFonts w:asciiTheme="majorHAnsi" w:hAnsiTheme="majorHAnsi" w:cstheme="majorHAnsi"/>
          <w:lang w:val="en-US"/>
        </w:rPr>
        <w:t xml:space="preserve">constantly changing </w:t>
      </w:r>
      <w:r w:rsidR="00BF749F" w:rsidRPr="002127D9">
        <w:rPr>
          <w:rFonts w:asciiTheme="majorHAnsi" w:hAnsiTheme="majorHAnsi" w:cstheme="majorHAnsi"/>
          <w:lang w:val="en-US"/>
        </w:rPr>
        <w:t>routines</w:t>
      </w:r>
      <w:r w:rsidRPr="002127D9">
        <w:rPr>
          <w:rFonts w:asciiTheme="majorHAnsi" w:hAnsiTheme="majorHAnsi" w:cstheme="majorHAnsi"/>
          <w:lang w:val="en-US"/>
        </w:rPr>
        <w:t xml:space="preserve">. In order to extract the </w:t>
      </w:r>
      <w:r w:rsidR="00816073" w:rsidRPr="002127D9">
        <w:rPr>
          <w:rFonts w:asciiTheme="majorHAnsi" w:hAnsiTheme="majorHAnsi" w:cstheme="majorHAnsi"/>
          <w:lang w:val="en-US"/>
        </w:rPr>
        <w:t xml:space="preserve">intended </w:t>
      </w:r>
      <w:r w:rsidRPr="002127D9">
        <w:rPr>
          <w:rFonts w:asciiTheme="majorHAnsi" w:hAnsiTheme="majorHAnsi" w:cstheme="majorHAnsi"/>
          <w:lang w:val="en-US"/>
        </w:rPr>
        <w:t>message</w:t>
      </w:r>
      <w:r w:rsidR="00816073" w:rsidRPr="002127D9">
        <w:rPr>
          <w:rFonts w:asciiTheme="majorHAnsi" w:hAnsiTheme="majorHAnsi" w:cstheme="majorHAnsi"/>
          <w:lang w:val="en-US"/>
        </w:rPr>
        <w:t xml:space="preserve"> on the receiving end</w:t>
      </w:r>
      <w:r w:rsidRPr="002127D9">
        <w:rPr>
          <w:rFonts w:asciiTheme="majorHAnsi" w:hAnsiTheme="majorHAnsi" w:cstheme="majorHAnsi"/>
          <w:lang w:val="en-US"/>
        </w:rPr>
        <w:t xml:space="preserve">, </w:t>
      </w:r>
      <w:r w:rsidR="00AF49CB" w:rsidRPr="002127D9">
        <w:rPr>
          <w:rFonts w:asciiTheme="majorHAnsi" w:hAnsiTheme="majorHAnsi" w:cstheme="majorHAnsi"/>
          <w:lang w:val="en-US"/>
        </w:rPr>
        <w:t xml:space="preserve">substantial ‘knowledge’ </w:t>
      </w:r>
      <w:r w:rsidR="009C3CBC" w:rsidRPr="002127D9">
        <w:rPr>
          <w:rFonts w:asciiTheme="majorHAnsi" w:hAnsiTheme="majorHAnsi" w:cstheme="majorHAnsi"/>
          <w:lang w:val="en-US"/>
        </w:rPr>
        <w:t>is</w:t>
      </w:r>
      <w:r w:rsidR="00671EFA" w:rsidRPr="002127D9">
        <w:rPr>
          <w:rFonts w:asciiTheme="majorHAnsi" w:hAnsiTheme="majorHAnsi" w:cstheme="majorHAnsi"/>
          <w:lang w:val="en-US"/>
        </w:rPr>
        <w:t xml:space="preserve"> </w:t>
      </w:r>
      <w:r w:rsidR="00AF49CB" w:rsidRPr="002127D9">
        <w:rPr>
          <w:rFonts w:asciiTheme="majorHAnsi" w:hAnsiTheme="majorHAnsi" w:cstheme="majorHAnsi"/>
          <w:lang w:val="en-US"/>
        </w:rPr>
        <w:t>already presupposed. First of all, the receiver need</w:t>
      </w:r>
      <w:r w:rsidR="00B6707D" w:rsidRPr="002127D9">
        <w:rPr>
          <w:rFonts w:asciiTheme="majorHAnsi" w:hAnsiTheme="majorHAnsi" w:cstheme="majorHAnsi"/>
          <w:lang w:val="en-US"/>
        </w:rPr>
        <w:t>s</w:t>
      </w:r>
      <w:r w:rsidR="00AF49CB" w:rsidRPr="002127D9">
        <w:rPr>
          <w:rFonts w:asciiTheme="majorHAnsi" w:hAnsiTheme="majorHAnsi" w:cstheme="majorHAnsi"/>
          <w:lang w:val="en-US"/>
        </w:rPr>
        <w:t xml:space="preserve"> to have </w:t>
      </w:r>
      <w:r w:rsidRPr="002127D9">
        <w:rPr>
          <w:rFonts w:asciiTheme="majorHAnsi" w:hAnsiTheme="majorHAnsi" w:cstheme="majorHAnsi"/>
          <w:lang w:val="en-US"/>
        </w:rPr>
        <w:t>another Enigma machine</w:t>
      </w:r>
      <w:r w:rsidR="00B6707D" w:rsidRPr="002127D9">
        <w:rPr>
          <w:rFonts w:asciiTheme="majorHAnsi" w:hAnsiTheme="majorHAnsi" w:cstheme="majorHAnsi"/>
          <w:lang w:val="en-US"/>
        </w:rPr>
        <w:t xml:space="preserve"> to decipher to message</w:t>
      </w:r>
      <w:r w:rsidR="00AF49CB" w:rsidRPr="002127D9">
        <w:rPr>
          <w:rFonts w:asciiTheme="majorHAnsi" w:hAnsiTheme="majorHAnsi" w:cstheme="majorHAnsi"/>
          <w:lang w:val="en-US"/>
        </w:rPr>
        <w:t xml:space="preserve">, but </w:t>
      </w:r>
      <w:r w:rsidR="00BE3622" w:rsidRPr="002127D9">
        <w:rPr>
          <w:rFonts w:asciiTheme="majorHAnsi" w:hAnsiTheme="majorHAnsi" w:cstheme="majorHAnsi"/>
          <w:lang w:val="en-US"/>
        </w:rPr>
        <w:t xml:space="preserve">she </w:t>
      </w:r>
      <w:r w:rsidR="00AF49CB" w:rsidRPr="002127D9">
        <w:rPr>
          <w:rFonts w:asciiTheme="majorHAnsi" w:hAnsiTheme="majorHAnsi" w:cstheme="majorHAnsi"/>
          <w:lang w:val="en-US"/>
        </w:rPr>
        <w:t xml:space="preserve">also </w:t>
      </w:r>
      <w:r w:rsidR="00F04529" w:rsidRPr="002127D9">
        <w:rPr>
          <w:rFonts w:asciiTheme="majorHAnsi" w:hAnsiTheme="majorHAnsi" w:cstheme="majorHAnsi"/>
          <w:lang w:val="en-US"/>
        </w:rPr>
        <w:t>need</w:t>
      </w:r>
      <w:r w:rsidR="00A74426" w:rsidRPr="002127D9">
        <w:rPr>
          <w:rFonts w:asciiTheme="majorHAnsi" w:hAnsiTheme="majorHAnsi" w:cstheme="majorHAnsi"/>
          <w:lang w:val="en-US"/>
        </w:rPr>
        <w:t>s</w:t>
      </w:r>
      <w:r w:rsidR="00F04529" w:rsidRPr="002127D9">
        <w:rPr>
          <w:rFonts w:asciiTheme="majorHAnsi" w:hAnsiTheme="majorHAnsi" w:cstheme="majorHAnsi"/>
          <w:lang w:val="en-US"/>
        </w:rPr>
        <w:t xml:space="preserve"> to </w:t>
      </w:r>
      <w:r w:rsidR="00AF49CB" w:rsidRPr="002127D9">
        <w:rPr>
          <w:rFonts w:asciiTheme="majorHAnsi" w:hAnsiTheme="majorHAnsi" w:cstheme="majorHAnsi"/>
          <w:lang w:val="en-US"/>
        </w:rPr>
        <w:t xml:space="preserve">know the exact </w:t>
      </w:r>
      <w:r w:rsidR="00FF2115" w:rsidRPr="002127D9">
        <w:rPr>
          <w:rFonts w:asciiTheme="majorHAnsi" w:hAnsiTheme="majorHAnsi" w:cstheme="majorHAnsi"/>
          <w:lang w:val="en-US"/>
        </w:rPr>
        <w:t xml:space="preserve">instructions </w:t>
      </w:r>
      <w:r w:rsidR="00AF49CB" w:rsidRPr="002127D9">
        <w:rPr>
          <w:rFonts w:asciiTheme="majorHAnsi" w:hAnsiTheme="majorHAnsi" w:cstheme="majorHAnsi"/>
          <w:lang w:val="en-US"/>
        </w:rPr>
        <w:t>for</w:t>
      </w:r>
      <w:r w:rsidR="00FF2115" w:rsidRPr="002127D9">
        <w:rPr>
          <w:rFonts w:asciiTheme="majorHAnsi" w:hAnsiTheme="majorHAnsi" w:cstheme="majorHAnsi"/>
          <w:lang w:val="en-US"/>
        </w:rPr>
        <w:t xml:space="preserve"> setting it up, </w:t>
      </w:r>
      <w:r w:rsidR="00346B46" w:rsidRPr="002127D9">
        <w:rPr>
          <w:rFonts w:asciiTheme="majorHAnsi" w:hAnsiTheme="majorHAnsi" w:cstheme="majorHAnsi"/>
          <w:lang w:val="en-US"/>
        </w:rPr>
        <w:t xml:space="preserve">which was </w:t>
      </w:r>
      <w:r w:rsidR="00FF2115" w:rsidRPr="002127D9">
        <w:rPr>
          <w:rFonts w:asciiTheme="majorHAnsi" w:hAnsiTheme="majorHAnsi" w:cstheme="majorHAnsi"/>
          <w:lang w:val="en-US"/>
        </w:rPr>
        <w:t xml:space="preserve">based on </w:t>
      </w:r>
      <w:r w:rsidR="0036698B" w:rsidRPr="002127D9">
        <w:rPr>
          <w:rFonts w:asciiTheme="majorHAnsi" w:hAnsiTheme="majorHAnsi" w:cstheme="majorHAnsi"/>
          <w:lang w:val="en-US"/>
        </w:rPr>
        <w:t xml:space="preserve">the </w:t>
      </w:r>
      <w:r w:rsidR="00FF2115" w:rsidRPr="002127D9">
        <w:rPr>
          <w:rFonts w:asciiTheme="majorHAnsi" w:hAnsiTheme="majorHAnsi" w:cstheme="majorHAnsi"/>
          <w:lang w:val="en-US"/>
        </w:rPr>
        <w:t xml:space="preserve">daily changing </w:t>
      </w:r>
      <w:r w:rsidR="0036698B" w:rsidRPr="002127D9">
        <w:rPr>
          <w:rFonts w:asciiTheme="majorHAnsi" w:hAnsiTheme="majorHAnsi" w:cstheme="majorHAnsi"/>
          <w:lang w:val="en-US"/>
        </w:rPr>
        <w:t>routine</w:t>
      </w:r>
      <w:r w:rsidR="00FF2115" w:rsidRPr="002127D9">
        <w:rPr>
          <w:rFonts w:asciiTheme="majorHAnsi" w:hAnsiTheme="majorHAnsi" w:cstheme="majorHAnsi"/>
          <w:lang w:val="en-US"/>
        </w:rPr>
        <w:t xml:space="preserve">. </w:t>
      </w:r>
      <w:r w:rsidR="0091264A" w:rsidRPr="002127D9">
        <w:rPr>
          <w:rFonts w:asciiTheme="majorHAnsi" w:hAnsiTheme="majorHAnsi" w:cstheme="majorHAnsi"/>
          <w:lang w:val="en-US"/>
        </w:rPr>
        <w:t>Because the</w:t>
      </w:r>
      <w:r w:rsidRPr="002127D9">
        <w:rPr>
          <w:rFonts w:asciiTheme="majorHAnsi" w:hAnsiTheme="majorHAnsi" w:cstheme="majorHAnsi"/>
          <w:lang w:val="en-US"/>
        </w:rPr>
        <w:t xml:space="preserve"> British </w:t>
      </w:r>
      <w:r w:rsidRPr="002127D9">
        <w:rPr>
          <w:rFonts w:asciiTheme="majorHAnsi" w:hAnsiTheme="majorHAnsi" w:cstheme="majorHAnsi"/>
          <w:lang w:val="en-US"/>
        </w:rPr>
        <w:lastRenderedPageBreak/>
        <w:t>intelligence agencies intercept</w:t>
      </w:r>
      <w:r w:rsidR="0091264A" w:rsidRPr="002127D9">
        <w:rPr>
          <w:rFonts w:asciiTheme="majorHAnsi" w:hAnsiTheme="majorHAnsi" w:cstheme="majorHAnsi"/>
          <w:lang w:val="en-US"/>
        </w:rPr>
        <w:t>ing</w:t>
      </w:r>
      <w:r w:rsidRPr="002127D9">
        <w:rPr>
          <w:rFonts w:asciiTheme="majorHAnsi" w:hAnsiTheme="majorHAnsi" w:cstheme="majorHAnsi"/>
          <w:lang w:val="en-US"/>
        </w:rPr>
        <w:t xml:space="preserve"> the </w:t>
      </w:r>
      <w:r w:rsidR="00524C94" w:rsidRPr="002127D9">
        <w:rPr>
          <w:rFonts w:asciiTheme="majorHAnsi" w:hAnsiTheme="majorHAnsi" w:cstheme="majorHAnsi"/>
          <w:lang w:val="en-US"/>
        </w:rPr>
        <w:t xml:space="preserve">German </w:t>
      </w:r>
      <w:r w:rsidRPr="002127D9">
        <w:rPr>
          <w:rFonts w:asciiTheme="majorHAnsi" w:hAnsiTheme="majorHAnsi" w:cstheme="majorHAnsi"/>
          <w:lang w:val="en-US"/>
        </w:rPr>
        <w:t xml:space="preserve">messages lacked such prior knowledge, </w:t>
      </w:r>
      <w:r w:rsidR="00021628" w:rsidRPr="002127D9">
        <w:rPr>
          <w:rFonts w:asciiTheme="majorHAnsi" w:hAnsiTheme="majorHAnsi" w:cstheme="majorHAnsi"/>
          <w:lang w:val="en-US"/>
        </w:rPr>
        <w:t xml:space="preserve">they could not decipher the messages. </w:t>
      </w:r>
    </w:p>
    <w:p w14:paraId="03C192D8" w14:textId="13DF8842" w:rsidR="00144D7E" w:rsidRPr="002127D9" w:rsidRDefault="00773DD4" w:rsidP="00885C4D">
      <w:pPr>
        <w:jc w:val="both"/>
        <w:rPr>
          <w:rFonts w:asciiTheme="majorHAnsi" w:hAnsiTheme="majorHAnsi" w:cstheme="majorHAnsi"/>
          <w:lang w:val="en-US"/>
        </w:rPr>
      </w:pPr>
      <w:r w:rsidRPr="002127D9">
        <w:rPr>
          <w:rFonts w:asciiTheme="majorHAnsi" w:hAnsiTheme="majorHAnsi" w:cstheme="majorHAnsi"/>
          <w:lang w:val="en-US"/>
        </w:rPr>
        <w:t xml:space="preserve">Does the </w:t>
      </w:r>
      <w:r w:rsidR="00144D7E" w:rsidRPr="002127D9">
        <w:rPr>
          <w:rFonts w:asciiTheme="majorHAnsi" w:hAnsiTheme="majorHAnsi" w:cstheme="majorHAnsi"/>
          <w:lang w:val="en-US"/>
        </w:rPr>
        <w:t xml:space="preserve">Enigma system </w:t>
      </w:r>
      <w:r w:rsidRPr="002127D9">
        <w:rPr>
          <w:rFonts w:asciiTheme="majorHAnsi" w:hAnsiTheme="majorHAnsi" w:cstheme="majorHAnsi"/>
          <w:lang w:val="en-US"/>
        </w:rPr>
        <w:t xml:space="preserve">for communication </w:t>
      </w:r>
      <w:r w:rsidR="008364BE" w:rsidRPr="002127D9">
        <w:rPr>
          <w:rFonts w:asciiTheme="majorHAnsi" w:hAnsiTheme="majorHAnsi" w:cstheme="majorHAnsi"/>
          <w:lang w:val="en-US"/>
        </w:rPr>
        <w:t xml:space="preserve">qualify as </w:t>
      </w:r>
      <w:r w:rsidR="00C97C9A" w:rsidRPr="002127D9">
        <w:rPr>
          <w:rFonts w:asciiTheme="majorHAnsi" w:hAnsiTheme="majorHAnsi" w:cstheme="majorHAnsi"/>
          <w:lang w:val="en-US"/>
        </w:rPr>
        <w:t xml:space="preserve">a </w:t>
      </w:r>
      <w:r w:rsidR="00144D7E" w:rsidRPr="002127D9">
        <w:rPr>
          <w:rFonts w:asciiTheme="majorHAnsi" w:hAnsiTheme="majorHAnsi" w:cstheme="majorHAnsi"/>
          <w:lang w:val="en-US"/>
        </w:rPr>
        <w:t xml:space="preserve">form of </w:t>
      </w:r>
      <w:r w:rsidR="00144D7E" w:rsidRPr="002127D9">
        <w:rPr>
          <w:rFonts w:asciiTheme="majorHAnsi" w:hAnsiTheme="majorHAnsi" w:cstheme="majorHAnsi"/>
          <w:i/>
          <w:lang w:val="en-US"/>
        </w:rPr>
        <w:t>replication</w:t>
      </w:r>
      <w:r w:rsidR="00144D7E" w:rsidRPr="002127D9">
        <w:rPr>
          <w:rFonts w:asciiTheme="majorHAnsi" w:hAnsiTheme="majorHAnsi" w:cstheme="majorHAnsi"/>
          <w:lang w:val="en-US"/>
        </w:rPr>
        <w:t xml:space="preserve">? </w:t>
      </w:r>
      <w:r w:rsidR="007A679D" w:rsidRPr="002127D9">
        <w:rPr>
          <w:rFonts w:asciiTheme="majorHAnsi" w:hAnsiTheme="majorHAnsi" w:cstheme="majorHAnsi"/>
          <w:lang w:val="en-US"/>
        </w:rPr>
        <w:t xml:space="preserve">In </w:t>
      </w:r>
      <w:r w:rsidR="0060088C" w:rsidRPr="002127D9">
        <w:rPr>
          <w:rFonts w:asciiTheme="majorHAnsi" w:hAnsiTheme="majorHAnsi" w:cstheme="majorHAnsi"/>
          <w:lang w:val="en-US"/>
        </w:rPr>
        <w:t xml:space="preserve">many respects, </w:t>
      </w:r>
      <w:r w:rsidR="001D204A" w:rsidRPr="002127D9">
        <w:rPr>
          <w:rFonts w:asciiTheme="majorHAnsi" w:hAnsiTheme="majorHAnsi" w:cstheme="majorHAnsi"/>
          <w:lang w:val="en-US"/>
        </w:rPr>
        <w:t>Enigma communication</w:t>
      </w:r>
      <w:r w:rsidR="00D71535" w:rsidRPr="002127D9">
        <w:rPr>
          <w:rFonts w:asciiTheme="majorHAnsi" w:hAnsiTheme="majorHAnsi" w:cstheme="majorHAnsi"/>
          <w:lang w:val="en-US"/>
        </w:rPr>
        <w:t xml:space="preserve"> </w:t>
      </w:r>
      <w:r w:rsidR="00144D7E" w:rsidRPr="002127D9">
        <w:rPr>
          <w:rFonts w:asciiTheme="majorHAnsi" w:hAnsiTheme="majorHAnsi" w:cstheme="majorHAnsi"/>
          <w:lang w:val="en-US"/>
        </w:rPr>
        <w:t>is behaviorally indistinguishable from replication, as indeed it was designed to be</w:t>
      </w:r>
      <w:r w:rsidR="00A800B2" w:rsidRPr="002127D9">
        <w:rPr>
          <w:rFonts w:asciiTheme="majorHAnsi" w:hAnsiTheme="majorHAnsi" w:cstheme="majorHAnsi"/>
          <w:lang w:val="en-US"/>
        </w:rPr>
        <w:t xml:space="preserve"> by German cryptographers</w:t>
      </w:r>
      <w:r w:rsidR="00144D7E" w:rsidRPr="002127D9">
        <w:rPr>
          <w:rFonts w:asciiTheme="majorHAnsi" w:hAnsiTheme="majorHAnsi" w:cstheme="majorHAnsi"/>
          <w:lang w:val="en-US"/>
        </w:rPr>
        <w:t xml:space="preserve">. </w:t>
      </w:r>
      <w:r w:rsidR="005C113E" w:rsidRPr="002127D9">
        <w:rPr>
          <w:rFonts w:asciiTheme="majorHAnsi" w:hAnsiTheme="majorHAnsi" w:cstheme="majorHAnsi"/>
          <w:lang w:val="en-US"/>
        </w:rPr>
        <w:t xml:space="preserve">For the sake of </w:t>
      </w:r>
      <w:r w:rsidR="00144D7E" w:rsidRPr="002127D9">
        <w:rPr>
          <w:rFonts w:asciiTheme="majorHAnsi" w:hAnsiTheme="majorHAnsi" w:cstheme="majorHAnsi"/>
          <w:lang w:val="en-US"/>
        </w:rPr>
        <w:t xml:space="preserve">military </w:t>
      </w:r>
      <w:r w:rsidR="00A24434" w:rsidRPr="002127D9">
        <w:rPr>
          <w:rFonts w:asciiTheme="majorHAnsi" w:hAnsiTheme="majorHAnsi" w:cstheme="majorHAnsi"/>
          <w:lang w:val="en-US"/>
        </w:rPr>
        <w:t>success</w:t>
      </w:r>
      <w:r w:rsidR="00144D7E" w:rsidRPr="002127D9">
        <w:rPr>
          <w:rFonts w:asciiTheme="majorHAnsi" w:hAnsiTheme="majorHAnsi" w:cstheme="majorHAnsi"/>
          <w:lang w:val="en-US"/>
        </w:rPr>
        <w:t xml:space="preserve">, the message </w:t>
      </w:r>
      <w:r w:rsidR="00A21433" w:rsidRPr="002127D9">
        <w:rPr>
          <w:rFonts w:asciiTheme="majorHAnsi" w:hAnsiTheme="majorHAnsi" w:cstheme="majorHAnsi"/>
          <w:lang w:val="en-US"/>
        </w:rPr>
        <w:t xml:space="preserve">coming out </w:t>
      </w:r>
      <w:r w:rsidR="00144D7E" w:rsidRPr="002127D9">
        <w:rPr>
          <w:rFonts w:asciiTheme="majorHAnsi" w:hAnsiTheme="majorHAnsi" w:cstheme="majorHAnsi"/>
          <w:lang w:val="en-US"/>
        </w:rPr>
        <w:t xml:space="preserve">at the receiving end </w:t>
      </w:r>
      <w:r w:rsidR="004518FE" w:rsidRPr="002127D9">
        <w:rPr>
          <w:rFonts w:asciiTheme="majorHAnsi" w:hAnsiTheme="majorHAnsi" w:cstheme="majorHAnsi"/>
          <w:lang w:val="en-US"/>
        </w:rPr>
        <w:t xml:space="preserve">(e.g. </w:t>
      </w:r>
      <w:r w:rsidR="00464C7B" w:rsidRPr="002127D9">
        <w:rPr>
          <w:rFonts w:asciiTheme="majorHAnsi" w:hAnsiTheme="majorHAnsi" w:cstheme="majorHAnsi"/>
          <w:lang w:val="en-US"/>
        </w:rPr>
        <w:t>plans for</w:t>
      </w:r>
      <w:r w:rsidR="004518FE" w:rsidRPr="002127D9">
        <w:rPr>
          <w:rFonts w:asciiTheme="majorHAnsi" w:hAnsiTheme="majorHAnsi" w:cstheme="majorHAnsi"/>
          <w:lang w:val="en-US"/>
        </w:rPr>
        <w:t xml:space="preserve"> military maneuver</w:t>
      </w:r>
      <w:r w:rsidR="00464C7B" w:rsidRPr="002127D9">
        <w:rPr>
          <w:rFonts w:asciiTheme="majorHAnsi" w:hAnsiTheme="majorHAnsi" w:cstheme="majorHAnsi"/>
          <w:lang w:val="en-US"/>
        </w:rPr>
        <w:t>s</w:t>
      </w:r>
      <w:r w:rsidR="004518FE" w:rsidRPr="002127D9">
        <w:rPr>
          <w:rFonts w:asciiTheme="majorHAnsi" w:hAnsiTheme="majorHAnsi" w:cstheme="majorHAnsi"/>
          <w:lang w:val="en-US"/>
        </w:rPr>
        <w:t xml:space="preserve">) </w:t>
      </w:r>
      <w:r w:rsidR="00144D7E" w:rsidRPr="002127D9">
        <w:rPr>
          <w:rFonts w:asciiTheme="majorHAnsi" w:hAnsiTheme="majorHAnsi" w:cstheme="majorHAnsi"/>
          <w:lang w:val="en-US"/>
        </w:rPr>
        <w:t>had better be an exact copy of the original</w:t>
      </w:r>
      <w:r w:rsidR="00842C73" w:rsidRPr="002127D9">
        <w:rPr>
          <w:rFonts w:asciiTheme="majorHAnsi" w:hAnsiTheme="majorHAnsi" w:cstheme="majorHAnsi"/>
          <w:lang w:val="en-US"/>
        </w:rPr>
        <w:t xml:space="preserve">. </w:t>
      </w:r>
      <w:r w:rsidR="00931196" w:rsidRPr="002127D9">
        <w:rPr>
          <w:rFonts w:asciiTheme="majorHAnsi" w:hAnsiTheme="majorHAnsi" w:cstheme="majorHAnsi"/>
          <w:lang w:val="en-US"/>
        </w:rPr>
        <w:t>F</w:t>
      </w:r>
      <w:r w:rsidR="008A7C4D" w:rsidRPr="002127D9">
        <w:rPr>
          <w:rFonts w:asciiTheme="majorHAnsi" w:hAnsiTheme="majorHAnsi" w:cstheme="majorHAnsi"/>
          <w:lang w:val="en-US"/>
        </w:rPr>
        <w:t xml:space="preserve">or a </w:t>
      </w:r>
      <w:r w:rsidR="00F27C68" w:rsidRPr="002127D9">
        <w:rPr>
          <w:rFonts w:asciiTheme="majorHAnsi" w:hAnsiTheme="majorHAnsi" w:cstheme="majorHAnsi"/>
          <w:lang w:val="en-US"/>
        </w:rPr>
        <w:t xml:space="preserve">military </w:t>
      </w:r>
      <w:r w:rsidR="00E0166A" w:rsidRPr="002127D9">
        <w:rPr>
          <w:rFonts w:asciiTheme="majorHAnsi" w:hAnsiTheme="majorHAnsi" w:cstheme="majorHAnsi"/>
          <w:lang w:val="en-US"/>
        </w:rPr>
        <w:t xml:space="preserve">historian </w:t>
      </w:r>
      <w:r w:rsidR="00353678" w:rsidRPr="002127D9">
        <w:rPr>
          <w:rFonts w:asciiTheme="majorHAnsi" w:hAnsiTheme="majorHAnsi" w:cstheme="majorHAnsi"/>
          <w:lang w:val="en-US"/>
        </w:rPr>
        <w:t xml:space="preserve">interested in </w:t>
      </w:r>
      <w:r w:rsidR="00112FFF" w:rsidRPr="002127D9">
        <w:rPr>
          <w:rFonts w:asciiTheme="majorHAnsi" w:hAnsiTheme="majorHAnsi" w:cstheme="majorHAnsi"/>
          <w:lang w:val="en-US"/>
        </w:rPr>
        <w:t xml:space="preserve">cultural </w:t>
      </w:r>
      <w:r w:rsidR="00353678" w:rsidRPr="002127D9">
        <w:rPr>
          <w:rFonts w:asciiTheme="majorHAnsi" w:hAnsiTheme="majorHAnsi" w:cstheme="majorHAnsi"/>
          <w:lang w:val="en-US"/>
        </w:rPr>
        <w:t xml:space="preserve">transmission chains, </w:t>
      </w:r>
      <w:r w:rsidR="00144D7E" w:rsidRPr="002127D9">
        <w:rPr>
          <w:rFonts w:asciiTheme="majorHAnsi" w:hAnsiTheme="majorHAnsi" w:cstheme="majorHAnsi"/>
          <w:lang w:val="en-US"/>
        </w:rPr>
        <w:t xml:space="preserve">it would have made no difference if the Germans had </w:t>
      </w:r>
      <w:r w:rsidR="000628C7" w:rsidRPr="002127D9">
        <w:rPr>
          <w:rFonts w:asciiTheme="majorHAnsi" w:hAnsiTheme="majorHAnsi" w:cstheme="majorHAnsi"/>
          <w:lang w:val="en-US"/>
        </w:rPr>
        <w:t xml:space="preserve">used a difference system of communication, </w:t>
      </w:r>
      <w:r w:rsidR="00354973" w:rsidRPr="002127D9">
        <w:rPr>
          <w:rFonts w:asciiTheme="majorHAnsi" w:hAnsiTheme="majorHAnsi" w:cstheme="majorHAnsi"/>
          <w:lang w:val="en-US"/>
        </w:rPr>
        <w:t xml:space="preserve">or indeed </w:t>
      </w:r>
      <w:r w:rsidR="007C345A" w:rsidRPr="002127D9">
        <w:rPr>
          <w:rFonts w:asciiTheme="majorHAnsi" w:hAnsiTheme="majorHAnsi" w:cstheme="majorHAnsi"/>
          <w:lang w:val="en-US"/>
        </w:rPr>
        <w:t xml:space="preserve">if they had </w:t>
      </w:r>
      <w:r w:rsidR="00144D7E" w:rsidRPr="002127D9">
        <w:rPr>
          <w:rFonts w:asciiTheme="majorHAnsi" w:hAnsiTheme="majorHAnsi" w:cstheme="majorHAnsi"/>
          <w:lang w:val="en-US"/>
        </w:rPr>
        <w:t xml:space="preserve">relayed un-coded messages (though of course it would </w:t>
      </w:r>
      <w:r w:rsidR="003B6E6A" w:rsidRPr="002127D9">
        <w:rPr>
          <w:rFonts w:asciiTheme="majorHAnsi" w:hAnsiTheme="majorHAnsi" w:cstheme="majorHAnsi"/>
          <w:lang w:val="en-US"/>
        </w:rPr>
        <w:t xml:space="preserve">have been </w:t>
      </w:r>
      <w:r w:rsidR="00144D7E" w:rsidRPr="002127D9">
        <w:rPr>
          <w:rFonts w:asciiTheme="majorHAnsi" w:hAnsiTheme="majorHAnsi" w:cstheme="majorHAnsi"/>
          <w:lang w:val="en-US"/>
        </w:rPr>
        <w:t xml:space="preserve">strategic folly). </w:t>
      </w:r>
    </w:p>
    <w:p w14:paraId="59ACA97B" w14:textId="575DC4B7" w:rsidR="00AE4CF1" w:rsidRPr="002127D9" w:rsidRDefault="00AE4CF1" w:rsidP="00885C4D">
      <w:pPr>
        <w:jc w:val="both"/>
        <w:rPr>
          <w:rFonts w:asciiTheme="majorHAnsi" w:hAnsiTheme="majorHAnsi" w:cstheme="majorHAnsi"/>
          <w:lang w:val="en-US"/>
        </w:rPr>
      </w:pPr>
      <w:r w:rsidRPr="002127D9">
        <w:rPr>
          <w:rFonts w:asciiTheme="majorHAnsi" w:hAnsiTheme="majorHAnsi" w:cstheme="majorHAnsi"/>
          <w:lang w:val="en-US"/>
        </w:rPr>
        <w:t xml:space="preserve">If all </w:t>
      </w:r>
      <w:r w:rsidR="00B1664C" w:rsidRPr="002127D9">
        <w:rPr>
          <w:rFonts w:asciiTheme="majorHAnsi" w:hAnsiTheme="majorHAnsi" w:cstheme="majorHAnsi"/>
          <w:lang w:val="en-US"/>
        </w:rPr>
        <w:t xml:space="preserve">these </w:t>
      </w:r>
      <w:r w:rsidR="00325A1B" w:rsidRPr="002127D9">
        <w:rPr>
          <w:rFonts w:asciiTheme="majorHAnsi" w:hAnsiTheme="majorHAnsi" w:cstheme="majorHAnsi"/>
          <w:lang w:val="en-US"/>
        </w:rPr>
        <w:t xml:space="preserve">examples </w:t>
      </w:r>
      <w:r w:rsidR="00B1664C" w:rsidRPr="002127D9">
        <w:rPr>
          <w:rFonts w:asciiTheme="majorHAnsi" w:hAnsiTheme="majorHAnsi" w:cstheme="majorHAnsi"/>
          <w:lang w:val="en-US"/>
        </w:rPr>
        <w:t xml:space="preserve">can be regarded as </w:t>
      </w:r>
      <w:r w:rsidRPr="002127D9">
        <w:rPr>
          <w:rFonts w:asciiTheme="majorHAnsi" w:hAnsiTheme="majorHAnsi" w:cstheme="majorHAnsi"/>
          <w:lang w:val="en-US"/>
        </w:rPr>
        <w:t xml:space="preserve">“replication”, </w:t>
      </w:r>
      <w:r w:rsidR="00B1664C" w:rsidRPr="002127D9">
        <w:rPr>
          <w:rFonts w:asciiTheme="majorHAnsi" w:hAnsiTheme="majorHAnsi" w:cstheme="majorHAnsi"/>
          <w:lang w:val="en-US"/>
        </w:rPr>
        <w:t xml:space="preserve">as I propose, </w:t>
      </w:r>
      <w:r w:rsidRPr="002127D9">
        <w:rPr>
          <w:rFonts w:asciiTheme="majorHAnsi" w:hAnsiTheme="majorHAnsi" w:cstheme="majorHAnsi"/>
          <w:lang w:val="en-US"/>
        </w:rPr>
        <w:t xml:space="preserve">then it seems that replication </w:t>
      </w:r>
      <w:r w:rsidR="00C62398" w:rsidRPr="002127D9">
        <w:rPr>
          <w:rFonts w:asciiTheme="majorHAnsi" w:hAnsiTheme="majorHAnsi" w:cstheme="majorHAnsi"/>
          <w:lang w:val="en-US"/>
        </w:rPr>
        <w:t xml:space="preserve">is </w:t>
      </w:r>
      <w:r w:rsidR="00184B8A" w:rsidRPr="002127D9">
        <w:rPr>
          <w:rFonts w:asciiTheme="majorHAnsi" w:hAnsiTheme="majorHAnsi" w:cstheme="majorHAnsi"/>
          <w:lang w:val="en-US"/>
        </w:rPr>
        <w:t>perfe</w:t>
      </w:r>
      <w:r w:rsidR="00C62398" w:rsidRPr="002127D9">
        <w:rPr>
          <w:rFonts w:asciiTheme="majorHAnsi" w:hAnsiTheme="majorHAnsi" w:cstheme="majorHAnsi"/>
          <w:lang w:val="en-US"/>
        </w:rPr>
        <w:t xml:space="preserve">ctly compatible </w:t>
      </w:r>
      <w:r w:rsidR="00184B8A" w:rsidRPr="002127D9">
        <w:rPr>
          <w:rFonts w:asciiTheme="majorHAnsi" w:hAnsiTheme="majorHAnsi" w:cstheme="majorHAnsi"/>
          <w:lang w:val="en-US"/>
        </w:rPr>
        <w:t xml:space="preserve">with </w:t>
      </w:r>
      <w:r w:rsidR="002968AB" w:rsidRPr="002127D9">
        <w:rPr>
          <w:rFonts w:asciiTheme="majorHAnsi" w:hAnsiTheme="majorHAnsi" w:cstheme="majorHAnsi"/>
          <w:lang w:val="en-US"/>
        </w:rPr>
        <w:t>heavy reconstruction on the basis of prior knowledge</w:t>
      </w:r>
      <w:r w:rsidRPr="002127D9">
        <w:rPr>
          <w:rFonts w:asciiTheme="majorHAnsi" w:hAnsiTheme="majorHAnsi" w:cstheme="majorHAnsi"/>
          <w:lang w:val="en-US"/>
        </w:rPr>
        <w:t xml:space="preserve">. </w:t>
      </w:r>
      <w:r w:rsidR="008B7471" w:rsidRPr="002127D9">
        <w:rPr>
          <w:rFonts w:asciiTheme="majorHAnsi" w:hAnsiTheme="majorHAnsi" w:cstheme="majorHAnsi"/>
          <w:lang w:val="en-US"/>
        </w:rPr>
        <w:t>Even though</w:t>
      </w:r>
      <w:r w:rsidR="00302C60" w:rsidRPr="002127D9">
        <w:rPr>
          <w:rFonts w:asciiTheme="majorHAnsi" w:hAnsiTheme="majorHAnsi" w:cstheme="majorHAnsi"/>
          <w:lang w:val="en-US"/>
        </w:rPr>
        <w:t xml:space="preserve"> </w:t>
      </w:r>
      <w:r w:rsidR="003E35D8" w:rsidRPr="002127D9">
        <w:rPr>
          <w:rFonts w:asciiTheme="majorHAnsi" w:hAnsiTheme="majorHAnsi" w:cstheme="majorHAnsi"/>
          <w:lang w:val="en-US"/>
        </w:rPr>
        <w:t xml:space="preserve">the </w:t>
      </w:r>
      <w:r w:rsidR="00461157" w:rsidRPr="002127D9">
        <w:rPr>
          <w:rFonts w:asciiTheme="majorHAnsi" w:hAnsiTheme="majorHAnsi" w:cstheme="majorHAnsi"/>
          <w:lang w:val="en-US"/>
        </w:rPr>
        <w:t xml:space="preserve">information of the stimulus </w:t>
      </w:r>
      <w:r w:rsidR="003E35D8" w:rsidRPr="002127D9">
        <w:rPr>
          <w:rFonts w:asciiTheme="majorHAnsi" w:hAnsiTheme="majorHAnsi" w:cstheme="majorHAnsi"/>
          <w:lang w:val="en-US"/>
        </w:rPr>
        <w:t xml:space="preserve">is </w:t>
      </w:r>
      <w:r w:rsidR="008B7471" w:rsidRPr="002127D9">
        <w:rPr>
          <w:rFonts w:asciiTheme="majorHAnsi" w:hAnsiTheme="majorHAnsi" w:cstheme="majorHAnsi"/>
          <w:lang w:val="en-US"/>
        </w:rPr>
        <w:t xml:space="preserve">“complemented with information already available in the system”, </w:t>
      </w:r>
      <w:r w:rsidR="00AE67DF" w:rsidRPr="002127D9">
        <w:rPr>
          <w:rFonts w:asciiTheme="majorHAnsi" w:hAnsiTheme="majorHAnsi" w:cstheme="majorHAnsi"/>
          <w:lang w:val="en-US"/>
        </w:rPr>
        <w:t xml:space="preserve">in Sperber’s words, </w:t>
      </w:r>
      <w:r w:rsidR="008B7471" w:rsidRPr="002127D9">
        <w:rPr>
          <w:rFonts w:asciiTheme="majorHAnsi" w:hAnsiTheme="majorHAnsi" w:cstheme="majorHAnsi"/>
          <w:lang w:val="en-US"/>
        </w:rPr>
        <w:t xml:space="preserve">and </w:t>
      </w:r>
      <w:r w:rsidR="00AE67DF" w:rsidRPr="002127D9">
        <w:rPr>
          <w:rFonts w:asciiTheme="majorHAnsi" w:hAnsiTheme="majorHAnsi" w:cstheme="majorHAnsi"/>
          <w:lang w:val="en-US"/>
        </w:rPr>
        <w:t xml:space="preserve">even though </w:t>
      </w:r>
      <w:r w:rsidR="008B7471" w:rsidRPr="002127D9">
        <w:rPr>
          <w:rFonts w:asciiTheme="majorHAnsi" w:hAnsiTheme="majorHAnsi" w:cstheme="majorHAnsi"/>
          <w:lang w:val="en-US"/>
        </w:rPr>
        <w:t xml:space="preserve">the transmission </w:t>
      </w:r>
      <w:r w:rsidR="009537CC" w:rsidRPr="002127D9">
        <w:rPr>
          <w:rFonts w:asciiTheme="majorHAnsi" w:hAnsiTheme="majorHAnsi" w:cstheme="majorHAnsi"/>
          <w:lang w:val="en-US"/>
        </w:rPr>
        <w:t xml:space="preserve">chain </w:t>
      </w:r>
      <w:r w:rsidR="008B7471" w:rsidRPr="002127D9">
        <w:rPr>
          <w:rFonts w:asciiTheme="majorHAnsi" w:hAnsiTheme="majorHAnsi" w:cstheme="majorHAnsi"/>
          <w:lang w:val="en-US"/>
        </w:rPr>
        <w:t xml:space="preserve">would </w:t>
      </w:r>
      <w:r w:rsidR="009537CC" w:rsidRPr="002127D9">
        <w:rPr>
          <w:rFonts w:asciiTheme="majorHAnsi" w:hAnsiTheme="majorHAnsi" w:cstheme="majorHAnsi"/>
          <w:lang w:val="en-US"/>
        </w:rPr>
        <w:t xml:space="preserve">break down </w:t>
      </w:r>
      <w:r w:rsidR="008B7471" w:rsidRPr="002127D9">
        <w:rPr>
          <w:rFonts w:asciiTheme="majorHAnsi" w:hAnsiTheme="majorHAnsi" w:cstheme="majorHAnsi"/>
          <w:lang w:val="en-US"/>
        </w:rPr>
        <w:t xml:space="preserve">completely without such prior information, both scenarios still fulfill Sperber’s third minimal condition of replication: “The process that generates B must obtain the information that makes B similar to A from A.” </w:t>
      </w:r>
      <w:r w:rsidR="008B7471" w:rsidRPr="002127D9">
        <w:rPr>
          <w:rFonts w:asciiTheme="majorHAnsi" w:hAnsiTheme="majorHAnsi" w:cstheme="majorHAnsi"/>
          <w:lang w:val="en-US"/>
        </w:rPr>
        <w:fldChar w:fldCharType="begin"/>
      </w:r>
      <w:r w:rsidR="008B7471" w:rsidRPr="002127D9">
        <w:rPr>
          <w:rFonts w:asciiTheme="majorHAnsi" w:hAnsiTheme="majorHAnsi" w:cstheme="majorHAnsi"/>
          <w:lang w:val="en-US"/>
        </w:rPr>
        <w:instrText xml:space="preserve"> ADDIN EN.CITE &lt;EndNote&gt;&lt;Cite&gt;&lt;Author&gt;Sperber&lt;/Author&gt;&lt;Year&gt;2000&lt;/Year&gt;&lt;IDText&gt;An objection to the memetic approach to culture&lt;/IDText&gt;&lt;Pages&gt;169&lt;/Pages&gt;&lt;DisplayText&gt;(Sperber, 2000, p. 169)&lt;/DisplayText&gt;&lt;record&gt;&lt;foreign-keys&gt;&lt;key app="EN" db-id="es9ttvsd1p2xatet5etpvexn02w99r5s0etd"&gt;902&lt;/key&gt;&lt;/foreign-keys&gt;&lt;titles&gt;&lt;title&gt;An objection to the memetic approach to culture&lt;/title&gt;&lt;secondary-title&gt;Darwinizing culture: The status of memetics as a science&lt;/secondary-title&gt;&lt;/titles&gt;&lt;pages&gt;163-173&lt;/pages&gt;&lt;contributors&gt;&lt;authors&gt;&lt;author&gt;Sperber, Dan&lt;/author&gt;&lt;/authors&gt;&lt;/contributors&gt;&lt;added-date format="utc"&gt;1374484614&lt;/added-date&gt;&lt;pub-location&gt;Oxford&lt;/pub-location&gt;&lt;ref-type name="Book Section"&gt;5&lt;/ref-type&gt;&lt;dates&gt;&lt;year&gt;2000&lt;/year&gt;&lt;/dates&gt;&lt;rec-number&gt;892&lt;/rec-number&gt;&lt;publisher&gt;Oxford University Press&lt;/publisher&gt;&lt;last-updated-date format="utc"&gt;1374484614&lt;/last-updated-date&gt;&lt;contributors&gt;&lt;secondary-authors&gt;&lt;author&gt;Aunger, Robert&lt;/author&gt;&lt;/secondary-authors&gt;&lt;/contributors&gt;&lt;/record&gt;&lt;/Cite&gt;&lt;/EndNote&gt;</w:instrText>
      </w:r>
      <w:r w:rsidR="008B7471" w:rsidRPr="002127D9">
        <w:rPr>
          <w:rFonts w:asciiTheme="majorHAnsi" w:hAnsiTheme="majorHAnsi" w:cstheme="majorHAnsi"/>
          <w:lang w:val="en-US"/>
        </w:rPr>
        <w:fldChar w:fldCharType="separate"/>
      </w:r>
      <w:r w:rsidR="008B7471" w:rsidRPr="002127D9">
        <w:rPr>
          <w:rFonts w:asciiTheme="majorHAnsi" w:hAnsiTheme="majorHAnsi" w:cstheme="majorHAnsi"/>
          <w:noProof/>
          <w:lang w:val="en-US"/>
        </w:rPr>
        <w:t>(Sperber, 2000, p. 169)</w:t>
      </w:r>
      <w:r w:rsidR="008B7471" w:rsidRPr="002127D9">
        <w:rPr>
          <w:rFonts w:asciiTheme="majorHAnsi" w:hAnsiTheme="majorHAnsi" w:cstheme="majorHAnsi"/>
          <w:lang w:val="en-US"/>
        </w:rPr>
        <w:fldChar w:fldCharType="end"/>
      </w:r>
      <w:r w:rsidR="00373002" w:rsidRPr="002127D9">
        <w:rPr>
          <w:rFonts w:asciiTheme="majorHAnsi" w:hAnsiTheme="majorHAnsi" w:cstheme="majorHAnsi"/>
          <w:lang w:val="en-US"/>
        </w:rPr>
        <w:t>.</w:t>
      </w:r>
      <w:r w:rsidR="00AB7D5A" w:rsidRPr="002127D9">
        <w:rPr>
          <w:rStyle w:val="Voetnootmarkering"/>
          <w:rFonts w:asciiTheme="majorHAnsi" w:hAnsiTheme="majorHAnsi" w:cstheme="majorHAnsi"/>
          <w:lang w:val="en-US"/>
        </w:rPr>
        <w:footnoteReference w:id="2"/>
      </w:r>
      <w:r w:rsidR="00373002" w:rsidRPr="002127D9">
        <w:rPr>
          <w:rFonts w:asciiTheme="majorHAnsi" w:hAnsiTheme="majorHAnsi" w:cstheme="majorHAnsi"/>
          <w:lang w:val="en-US"/>
        </w:rPr>
        <w:t xml:space="preserve"> </w:t>
      </w:r>
      <w:r w:rsidR="003273D9" w:rsidRPr="002127D9">
        <w:rPr>
          <w:rFonts w:asciiTheme="majorHAnsi" w:hAnsiTheme="majorHAnsi" w:cstheme="majorHAnsi"/>
          <w:lang w:val="en-US"/>
        </w:rPr>
        <w:t xml:space="preserve">Because </w:t>
      </w:r>
      <w:r w:rsidR="00D4116B" w:rsidRPr="002127D9">
        <w:rPr>
          <w:rFonts w:asciiTheme="majorHAnsi" w:hAnsiTheme="majorHAnsi" w:cstheme="majorHAnsi"/>
          <w:lang w:val="en-US"/>
        </w:rPr>
        <w:t>Sperber’s</w:t>
      </w:r>
      <w:r w:rsidR="003273D9" w:rsidRPr="002127D9">
        <w:rPr>
          <w:rFonts w:asciiTheme="majorHAnsi" w:hAnsiTheme="majorHAnsi" w:cstheme="majorHAnsi"/>
          <w:lang w:val="en-US"/>
        </w:rPr>
        <w:t xml:space="preserve"> concept of “reconstruction”</w:t>
      </w:r>
      <w:r w:rsidR="0025424E" w:rsidRPr="002127D9">
        <w:rPr>
          <w:rFonts w:asciiTheme="majorHAnsi" w:hAnsiTheme="majorHAnsi" w:cstheme="majorHAnsi"/>
          <w:lang w:val="en-US"/>
        </w:rPr>
        <w:t xml:space="preserve"> is ambiguous</w:t>
      </w:r>
      <w:r w:rsidR="00ED2AC6" w:rsidRPr="002127D9">
        <w:rPr>
          <w:rFonts w:asciiTheme="majorHAnsi" w:hAnsiTheme="majorHAnsi" w:cstheme="majorHAnsi"/>
          <w:lang w:val="en-US"/>
        </w:rPr>
        <w:t xml:space="preserve"> in this regard</w:t>
      </w:r>
      <w:r w:rsidR="003273D9" w:rsidRPr="002127D9">
        <w:rPr>
          <w:rFonts w:asciiTheme="majorHAnsi" w:hAnsiTheme="majorHAnsi" w:cstheme="majorHAnsi"/>
          <w:lang w:val="en-US"/>
        </w:rPr>
        <w:t xml:space="preserve">, I propose </w:t>
      </w:r>
      <w:r w:rsidR="00ED2AC6" w:rsidRPr="002127D9">
        <w:rPr>
          <w:rFonts w:asciiTheme="majorHAnsi" w:hAnsiTheme="majorHAnsi" w:cstheme="majorHAnsi"/>
          <w:lang w:val="en-US"/>
        </w:rPr>
        <w:t xml:space="preserve">instead </w:t>
      </w:r>
      <w:r w:rsidR="003273D9" w:rsidRPr="002127D9">
        <w:rPr>
          <w:rFonts w:asciiTheme="majorHAnsi" w:hAnsiTheme="majorHAnsi" w:cstheme="majorHAnsi"/>
          <w:lang w:val="en-US"/>
        </w:rPr>
        <w:t xml:space="preserve">to </w:t>
      </w:r>
      <w:r w:rsidRPr="002127D9">
        <w:rPr>
          <w:rFonts w:asciiTheme="majorHAnsi" w:hAnsiTheme="majorHAnsi" w:cstheme="majorHAnsi"/>
          <w:lang w:val="en-US"/>
        </w:rPr>
        <w:t xml:space="preserve">distinguish between </w:t>
      </w:r>
      <w:r w:rsidRPr="002127D9">
        <w:rPr>
          <w:rFonts w:asciiTheme="majorHAnsi" w:hAnsiTheme="majorHAnsi" w:cstheme="majorHAnsi"/>
          <w:i/>
          <w:lang w:val="en-US"/>
        </w:rPr>
        <w:t>evocation</w:t>
      </w:r>
      <w:r w:rsidRPr="002127D9">
        <w:rPr>
          <w:rFonts w:asciiTheme="majorHAnsi" w:hAnsiTheme="majorHAnsi" w:cstheme="majorHAnsi"/>
          <w:lang w:val="en-US"/>
        </w:rPr>
        <w:t xml:space="preserve"> and </w:t>
      </w:r>
      <w:r w:rsidRPr="002127D9">
        <w:rPr>
          <w:rFonts w:asciiTheme="majorHAnsi" w:hAnsiTheme="majorHAnsi" w:cstheme="majorHAnsi"/>
          <w:i/>
          <w:lang w:val="en-US"/>
        </w:rPr>
        <w:t>extraction</w:t>
      </w:r>
      <w:r w:rsidRPr="002127D9">
        <w:rPr>
          <w:rFonts w:asciiTheme="majorHAnsi" w:hAnsiTheme="majorHAnsi" w:cstheme="majorHAnsi"/>
          <w:lang w:val="en-US"/>
        </w:rPr>
        <w:t xml:space="preserve">. In </w:t>
      </w:r>
      <w:r w:rsidR="00ED15FB" w:rsidRPr="002127D9">
        <w:rPr>
          <w:rFonts w:asciiTheme="majorHAnsi" w:hAnsiTheme="majorHAnsi" w:cstheme="majorHAnsi"/>
          <w:lang w:val="en-US"/>
        </w:rPr>
        <w:t xml:space="preserve">a </w:t>
      </w:r>
      <w:r w:rsidRPr="002127D9">
        <w:rPr>
          <w:rFonts w:asciiTheme="majorHAnsi" w:hAnsiTheme="majorHAnsi" w:cstheme="majorHAnsi"/>
          <w:lang w:val="en-US"/>
        </w:rPr>
        <w:t xml:space="preserve">case of </w:t>
      </w:r>
      <w:r w:rsidRPr="002127D9">
        <w:rPr>
          <w:rFonts w:asciiTheme="majorHAnsi" w:hAnsiTheme="majorHAnsi" w:cstheme="majorHAnsi"/>
          <w:i/>
          <w:lang w:val="en-US"/>
        </w:rPr>
        <w:t>evocation</w:t>
      </w:r>
      <w:r w:rsidRPr="002127D9">
        <w:rPr>
          <w:rFonts w:asciiTheme="majorHAnsi" w:hAnsiTheme="majorHAnsi" w:cstheme="majorHAnsi"/>
          <w:lang w:val="en-US"/>
        </w:rPr>
        <w:t xml:space="preserve">, the </w:t>
      </w:r>
      <w:r w:rsidR="002F701A" w:rsidRPr="002127D9">
        <w:rPr>
          <w:rFonts w:asciiTheme="majorHAnsi" w:hAnsiTheme="majorHAnsi" w:cstheme="majorHAnsi"/>
          <w:lang w:val="en-US"/>
        </w:rPr>
        <w:t xml:space="preserve">final </w:t>
      </w:r>
      <w:r w:rsidRPr="002127D9">
        <w:rPr>
          <w:rFonts w:asciiTheme="majorHAnsi" w:hAnsiTheme="majorHAnsi" w:cstheme="majorHAnsi"/>
          <w:lang w:val="en-US"/>
        </w:rPr>
        <w:t>representation is already available to the receiver and is merely being triggered</w:t>
      </w:r>
      <w:r w:rsidR="00965496" w:rsidRPr="002127D9">
        <w:rPr>
          <w:rFonts w:asciiTheme="majorHAnsi" w:hAnsiTheme="majorHAnsi" w:cstheme="majorHAnsi"/>
          <w:lang w:val="en-US"/>
        </w:rPr>
        <w:t xml:space="preserve"> by some simple stimulus</w:t>
      </w:r>
      <w:r w:rsidRPr="002127D9">
        <w:rPr>
          <w:rFonts w:asciiTheme="majorHAnsi" w:hAnsiTheme="majorHAnsi" w:cstheme="majorHAnsi"/>
          <w:lang w:val="en-US"/>
        </w:rPr>
        <w:t>. No transmission is taking place</w:t>
      </w:r>
      <w:r w:rsidR="00487D66" w:rsidRPr="002127D9">
        <w:rPr>
          <w:rFonts w:asciiTheme="majorHAnsi" w:hAnsiTheme="majorHAnsi" w:cstheme="majorHAnsi"/>
          <w:lang w:val="en-US"/>
        </w:rPr>
        <w:t xml:space="preserve"> (except for the trigger)</w:t>
      </w:r>
      <w:r w:rsidRPr="002127D9">
        <w:rPr>
          <w:rFonts w:asciiTheme="majorHAnsi" w:hAnsiTheme="majorHAnsi" w:cstheme="majorHAnsi"/>
          <w:lang w:val="en-US"/>
        </w:rPr>
        <w:t>, and thus no replication</w:t>
      </w:r>
      <w:r w:rsidR="003F234B" w:rsidRPr="002127D9">
        <w:rPr>
          <w:rFonts w:asciiTheme="majorHAnsi" w:hAnsiTheme="majorHAnsi" w:cstheme="majorHAnsi"/>
          <w:lang w:val="en-US"/>
        </w:rPr>
        <w:t xml:space="preserve"> is happening</w:t>
      </w:r>
      <w:r w:rsidRPr="002127D9">
        <w:rPr>
          <w:rFonts w:asciiTheme="majorHAnsi" w:hAnsiTheme="majorHAnsi" w:cstheme="majorHAnsi"/>
          <w:lang w:val="en-US"/>
        </w:rPr>
        <w:t xml:space="preserve">. In the case of </w:t>
      </w:r>
      <w:r w:rsidRPr="002127D9">
        <w:rPr>
          <w:rFonts w:asciiTheme="majorHAnsi" w:hAnsiTheme="majorHAnsi" w:cstheme="majorHAnsi"/>
          <w:i/>
          <w:lang w:val="en-US"/>
        </w:rPr>
        <w:t>extraction</w:t>
      </w:r>
      <w:r w:rsidRPr="002127D9">
        <w:rPr>
          <w:rFonts w:asciiTheme="majorHAnsi" w:hAnsiTheme="majorHAnsi" w:cstheme="majorHAnsi"/>
          <w:lang w:val="en-US"/>
        </w:rPr>
        <w:t xml:space="preserve">, </w:t>
      </w:r>
      <w:r w:rsidR="009B019B" w:rsidRPr="002127D9">
        <w:rPr>
          <w:rFonts w:asciiTheme="majorHAnsi" w:hAnsiTheme="majorHAnsi" w:cstheme="majorHAnsi"/>
          <w:lang w:val="en-US"/>
        </w:rPr>
        <w:t xml:space="preserve">by contrast, </w:t>
      </w:r>
      <w:r w:rsidRPr="002127D9">
        <w:rPr>
          <w:rFonts w:asciiTheme="majorHAnsi" w:hAnsiTheme="majorHAnsi" w:cstheme="majorHAnsi"/>
          <w:lang w:val="en-US"/>
        </w:rPr>
        <w:t xml:space="preserve">prior knowledge </w:t>
      </w:r>
      <w:r w:rsidR="002C34C1" w:rsidRPr="002127D9">
        <w:rPr>
          <w:rFonts w:asciiTheme="majorHAnsi" w:hAnsiTheme="majorHAnsi" w:cstheme="majorHAnsi"/>
          <w:lang w:val="en-US"/>
        </w:rPr>
        <w:t xml:space="preserve">on the part of the receiver </w:t>
      </w:r>
      <w:r w:rsidRPr="002127D9">
        <w:rPr>
          <w:rFonts w:asciiTheme="majorHAnsi" w:hAnsiTheme="majorHAnsi" w:cstheme="majorHAnsi"/>
          <w:lang w:val="en-US"/>
        </w:rPr>
        <w:t xml:space="preserve">merely serves to </w:t>
      </w:r>
      <w:r w:rsidR="00F43C97" w:rsidRPr="002127D9">
        <w:rPr>
          <w:rFonts w:asciiTheme="majorHAnsi" w:hAnsiTheme="majorHAnsi" w:cstheme="majorHAnsi"/>
          <w:lang w:val="en-US"/>
        </w:rPr>
        <w:t>recreate</w:t>
      </w:r>
      <w:r w:rsidR="00F43C97" w:rsidRPr="002127D9">
        <w:rPr>
          <w:rFonts w:asciiTheme="majorHAnsi" w:hAnsiTheme="majorHAnsi" w:cstheme="majorHAnsi"/>
          <w:i/>
          <w:lang w:val="en-US"/>
        </w:rPr>
        <w:t xml:space="preserve"> </w:t>
      </w:r>
      <w:r w:rsidR="00CC5A8B" w:rsidRPr="002127D9">
        <w:rPr>
          <w:rFonts w:asciiTheme="majorHAnsi" w:hAnsiTheme="majorHAnsi" w:cstheme="majorHAnsi"/>
          <w:lang w:val="en-US"/>
        </w:rPr>
        <w:t xml:space="preserve">the </w:t>
      </w:r>
      <w:r w:rsidR="00976851" w:rsidRPr="002127D9">
        <w:rPr>
          <w:rFonts w:asciiTheme="majorHAnsi" w:hAnsiTheme="majorHAnsi" w:cstheme="majorHAnsi"/>
          <w:lang w:val="en-US"/>
        </w:rPr>
        <w:t xml:space="preserve">transmitted </w:t>
      </w:r>
      <w:r w:rsidR="007C5B42" w:rsidRPr="002127D9">
        <w:rPr>
          <w:rFonts w:asciiTheme="majorHAnsi" w:hAnsiTheme="majorHAnsi" w:cstheme="majorHAnsi"/>
          <w:lang w:val="en-US"/>
        </w:rPr>
        <w:t>representation</w:t>
      </w:r>
      <w:r w:rsidR="002919D3" w:rsidRPr="002127D9">
        <w:rPr>
          <w:rFonts w:asciiTheme="majorHAnsi" w:hAnsiTheme="majorHAnsi" w:cstheme="majorHAnsi"/>
          <w:lang w:val="en-US"/>
        </w:rPr>
        <w:t xml:space="preserve">, not to </w:t>
      </w:r>
      <w:r w:rsidR="0023182E" w:rsidRPr="002127D9">
        <w:rPr>
          <w:rFonts w:asciiTheme="majorHAnsi" w:hAnsiTheme="majorHAnsi" w:cstheme="majorHAnsi"/>
          <w:lang w:val="en-US"/>
        </w:rPr>
        <w:t xml:space="preserve">evoke </w:t>
      </w:r>
      <w:r w:rsidR="00E31A85" w:rsidRPr="002127D9">
        <w:rPr>
          <w:rFonts w:asciiTheme="majorHAnsi" w:hAnsiTheme="majorHAnsi" w:cstheme="majorHAnsi"/>
          <w:lang w:val="en-US"/>
        </w:rPr>
        <w:t xml:space="preserve">some </w:t>
      </w:r>
      <w:r w:rsidR="0023182E" w:rsidRPr="002127D9">
        <w:rPr>
          <w:rFonts w:asciiTheme="majorHAnsi" w:hAnsiTheme="majorHAnsi" w:cstheme="majorHAnsi"/>
          <w:lang w:val="en-US"/>
        </w:rPr>
        <w:t xml:space="preserve">previously </w:t>
      </w:r>
      <w:r w:rsidR="00B924D3" w:rsidRPr="002127D9">
        <w:rPr>
          <w:rFonts w:asciiTheme="majorHAnsi" w:hAnsiTheme="majorHAnsi" w:cstheme="majorHAnsi"/>
          <w:lang w:val="en-US"/>
        </w:rPr>
        <w:t>stored representation</w:t>
      </w:r>
      <w:r w:rsidR="000B6E72" w:rsidRPr="002127D9">
        <w:rPr>
          <w:rFonts w:asciiTheme="majorHAnsi" w:hAnsiTheme="majorHAnsi" w:cstheme="majorHAnsi"/>
          <w:lang w:val="en-US"/>
        </w:rPr>
        <w:t>.</w:t>
      </w:r>
      <w:r w:rsidR="00D8099F" w:rsidRPr="002127D9">
        <w:rPr>
          <w:rStyle w:val="Voetnootmarkering"/>
          <w:rFonts w:asciiTheme="majorHAnsi" w:hAnsiTheme="majorHAnsi" w:cstheme="majorHAnsi"/>
          <w:lang w:val="en-US"/>
        </w:rPr>
        <w:footnoteReference w:id="3"/>
      </w:r>
      <w:r w:rsidR="000B6E72" w:rsidRPr="002127D9">
        <w:rPr>
          <w:rFonts w:asciiTheme="majorHAnsi" w:hAnsiTheme="majorHAnsi" w:cstheme="majorHAnsi"/>
          <w:lang w:val="en-US"/>
        </w:rPr>
        <w:t xml:space="preserve"> </w:t>
      </w:r>
      <w:r w:rsidR="00275C64" w:rsidRPr="002127D9">
        <w:rPr>
          <w:rFonts w:asciiTheme="majorHAnsi" w:hAnsiTheme="majorHAnsi" w:cstheme="majorHAnsi"/>
          <w:lang w:val="en-US"/>
        </w:rPr>
        <w:t xml:space="preserve">In the case of extraction, the </w:t>
      </w:r>
      <w:r w:rsidR="000B6E72" w:rsidRPr="002127D9">
        <w:rPr>
          <w:rFonts w:asciiTheme="majorHAnsi" w:hAnsiTheme="majorHAnsi" w:cstheme="majorHAnsi"/>
          <w:lang w:val="en-US"/>
        </w:rPr>
        <w:t xml:space="preserve">message itself is </w:t>
      </w:r>
      <w:r w:rsidRPr="002127D9">
        <w:rPr>
          <w:rFonts w:asciiTheme="majorHAnsi" w:hAnsiTheme="majorHAnsi" w:cstheme="majorHAnsi"/>
          <w:lang w:val="en-US"/>
        </w:rPr>
        <w:t>novel and surprising</w:t>
      </w:r>
      <w:r w:rsidR="000B6E72" w:rsidRPr="002127D9">
        <w:rPr>
          <w:rFonts w:asciiTheme="majorHAnsi" w:hAnsiTheme="majorHAnsi" w:cstheme="majorHAnsi"/>
          <w:lang w:val="en-US"/>
        </w:rPr>
        <w:t xml:space="preserve"> to the receiver, </w:t>
      </w:r>
      <w:r w:rsidR="00785AB3" w:rsidRPr="002127D9">
        <w:rPr>
          <w:rFonts w:asciiTheme="majorHAnsi" w:hAnsiTheme="majorHAnsi" w:cstheme="majorHAnsi"/>
          <w:lang w:val="en-US"/>
        </w:rPr>
        <w:t xml:space="preserve">even though the </w:t>
      </w:r>
      <w:r w:rsidR="00800002" w:rsidRPr="002127D9">
        <w:rPr>
          <w:rFonts w:asciiTheme="majorHAnsi" w:hAnsiTheme="majorHAnsi" w:cstheme="majorHAnsi"/>
          <w:lang w:val="en-US"/>
        </w:rPr>
        <w:t xml:space="preserve">transmission </w:t>
      </w:r>
      <w:r w:rsidR="00785AB3" w:rsidRPr="002127D9">
        <w:rPr>
          <w:rFonts w:asciiTheme="majorHAnsi" w:hAnsiTheme="majorHAnsi" w:cstheme="majorHAnsi"/>
          <w:lang w:val="en-US"/>
        </w:rPr>
        <w:t xml:space="preserve">process is elaborate and indirect </w:t>
      </w:r>
      <w:r w:rsidR="006C54E8" w:rsidRPr="002127D9">
        <w:rPr>
          <w:rFonts w:asciiTheme="majorHAnsi" w:hAnsiTheme="majorHAnsi" w:cstheme="majorHAnsi"/>
          <w:lang w:val="en-US"/>
        </w:rPr>
        <w:t xml:space="preserve">(below </w:t>
      </w:r>
      <w:r w:rsidR="005B7FD3" w:rsidRPr="002127D9">
        <w:rPr>
          <w:rFonts w:asciiTheme="majorHAnsi" w:hAnsiTheme="majorHAnsi" w:cstheme="majorHAnsi"/>
          <w:lang w:val="en-US"/>
        </w:rPr>
        <w:t xml:space="preserve">I’ll apply these concepts to </w:t>
      </w:r>
      <w:r w:rsidR="006C54E8" w:rsidRPr="002127D9">
        <w:rPr>
          <w:rFonts w:asciiTheme="majorHAnsi" w:hAnsiTheme="majorHAnsi" w:cstheme="majorHAnsi"/>
          <w:lang w:val="en-US"/>
        </w:rPr>
        <w:t>different levels of abstraction)</w:t>
      </w:r>
      <w:r w:rsidRPr="002127D9">
        <w:rPr>
          <w:rFonts w:asciiTheme="majorHAnsi" w:hAnsiTheme="majorHAnsi" w:cstheme="majorHAnsi"/>
          <w:lang w:val="en-US"/>
        </w:rPr>
        <w:t xml:space="preserve">. </w:t>
      </w:r>
    </w:p>
    <w:p w14:paraId="2F772263" w14:textId="0B858154" w:rsidR="00701F50" w:rsidRPr="002127D9" w:rsidRDefault="00701F50" w:rsidP="00885C4D">
      <w:pPr>
        <w:jc w:val="both"/>
        <w:rPr>
          <w:rFonts w:asciiTheme="majorHAnsi" w:hAnsiTheme="majorHAnsi" w:cstheme="majorHAnsi"/>
          <w:b/>
          <w:lang w:val="en-US"/>
        </w:rPr>
      </w:pPr>
      <w:r w:rsidRPr="002127D9">
        <w:rPr>
          <w:rFonts w:asciiTheme="majorHAnsi" w:hAnsiTheme="majorHAnsi" w:cstheme="majorHAnsi"/>
          <w:b/>
          <w:lang w:val="en-US"/>
        </w:rPr>
        <w:t>Information</w:t>
      </w:r>
      <w:r w:rsidR="00631237" w:rsidRPr="002127D9">
        <w:rPr>
          <w:rFonts w:asciiTheme="majorHAnsi" w:hAnsiTheme="majorHAnsi" w:cstheme="majorHAnsi"/>
          <w:b/>
          <w:lang w:val="en-US"/>
        </w:rPr>
        <w:t xml:space="preserve"> and Redundancy Demons</w:t>
      </w:r>
    </w:p>
    <w:p w14:paraId="7D6E20BA" w14:textId="05A19B0E" w:rsidR="005E7230" w:rsidRPr="002127D9" w:rsidRDefault="00F51CE0" w:rsidP="00885C4D">
      <w:pPr>
        <w:jc w:val="both"/>
        <w:rPr>
          <w:rFonts w:asciiTheme="majorHAnsi" w:hAnsiTheme="majorHAnsi" w:cstheme="majorHAnsi"/>
          <w:lang w:val="en-US"/>
        </w:rPr>
      </w:pPr>
      <w:r w:rsidRPr="002127D9">
        <w:rPr>
          <w:rFonts w:asciiTheme="majorHAnsi" w:hAnsiTheme="majorHAnsi" w:cstheme="majorHAnsi"/>
          <w:lang w:val="en-US"/>
        </w:rPr>
        <w:t xml:space="preserve">My </w:t>
      </w:r>
      <w:r w:rsidR="006F7544" w:rsidRPr="002127D9">
        <w:rPr>
          <w:rFonts w:asciiTheme="majorHAnsi" w:hAnsiTheme="majorHAnsi" w:cstheme="majorHAnsi"/>
          <w:lang w:val="en-US"/>
        </w:rPr>
        <w:t>proposal</w:t>
      </w:r>
      <w:r w:rsidRPr="002127D9">
        <w:rPr>
          <w:rFonts w:asciiTheme="majorHAnsi" w:hAnsiTheme="majorHAnsi" w:cstheme="majorHAnsi"/>
          <w:lang w:val="en-US"/>
        </w:rPr>
        <w:t xml:space="preserve"> </w:t>
      </w:r>
      <w:r w:rsidR="006F7544" w:rsidRPr="002127D9">
        <w:rPr>
          <w:rFonts w:asciiTheme="majorHAnsi" w:hAnsiTheme="majorHAnsi" w:cstheme="majorHAnsi"/>
          <w:lang w:val="en-US"/>
        </w:rPr>
        <w:t>rel</w:t>
      </w:r>
      <w:r w:rsidRPr="002127D9">
        <w:rPr>
          <w:rFonts w:asciiTheme="majorHAnsi" w:hAnsiTheme="majorHAnsi" w:cstheme="majorHAnsi"/>
          <w:lang w:val="en-US"/>
        </w:rPr>
        <w:t xml:space="preserve">ies </w:t>
      </w:r>
      <w:r w:rsidR="006F7544" w:rsidRPr="002127D9">
        <w:rPr>
          <w:rFonts w:asciiTheme="majorHAnsi" w:hAnsiTheme="majorHAnsi" w:cstheme="majorHAnsi"/>
          <w:lang w:val="en-US"/>
        </w:rPr>
        <w:t xml:space="preserve">on an abstract and information-theoretical conception of cultural representations. </w:t>
      </w:r>
      <w:r w:rsidR="008C28C9" w:rsidRPr="002127D9">
        <w:rPr>
          <w:rFonts w:asciiTheme="majorHAnsi" w:hAnsiTheme="majorHAnsi" w:cstheme="majorHAnsi"/>
          <w:lang w:val="en-US"/>
        </w:rPr>
        <w:t>In the second scenario</w:t>
      </w:r>
      <w:r w:rsidR="00FE0F14" w:rsidRPr="002127D9">
        <w:rPr>
          <w:rFonts w:asciiTheme="majorHAnsi" w:hAnsiTheme="majorHAnsi" w:cstheme="majorHAnsi"/>
          <w:lang w:val="en-US"/>
        </w:rPr>
        <w:t xml:space="preserve"> of the mathematicians</w:t>
      </w:r>
      <w:r w:rsidR="008C28C9" w:rsidRPr="002127D9">
        <w:rPr>
          <w:rFonts w:asciiTheme="majorHAnsi" w:hAnsiTheme="majorHAnsi" w:cstheme="majorHAnsi"/>
          <w:lang w:val="en-US"/>
        </w:rPr>
        <w:t xml:space="preserve">, </w:t>
      </w:r>
      <w:r w:rsidR="00AC6B46" w:rsidRPr="002127D9">
        <w:rPr>
          <w:rFonts w:asciiTheme="majorHAnsi" w:hAnsiTheme="majorHAnsi" w:cstheme="majorHAnsi"/>
          <w:lang w:val="en-US"/>
        </w:rPr>
        <w:t xml:space="preserve">but not </w:t>
      </w:r>
      <w:r w:rsidR="008C28C9" w:rsidRPr="002127D9">
        <w:rPr>
          <w:rFonts w:asciiTheme="majorHAnsi" w:hAnsiTheme="majorHAnsi" w:cstheme="majorHAnsi"/>
          <w:lang w:val="en-US"/>
        </w:rPr>
        <w:t>the first, there is a significant transfer of information</w:t>
      </w:r>
      <w:r w:rsidR="000003CF" w:rsidRPr="002127D9">
        <w:rPr>
          <w:rFonts w:asciiTheme="majorHAnsi" w:hAnsiTheme="majorHAnsi" w:cstheme="majorHAnsi"/>
          <w:lang w:val="en-US"/>
        </w:rPr>
        <w:t>, in</w:t>
      </w:r>
      <w:r w:rsidR="00526B28" w:rsidRPr="002127D9">
        <w:rPr>
          <w:rFonts w:asciiTheme="majorHAnsi" w:hAnsiTheme="majorHAnsi" w:cstheme="majorHAnsi"/>
          <w:lang w:val="en-US"/>
        </w:rPr>
        <w:t xml:space="preserve"> line with</w:t>
      </w:r>
      <w:r w:rsidR="000003CF" w:rsidRPr="002127D9">
        <w:rPr>
          <w:rFonts w:asciiTheme="majorHAnsi" w:hAnsiTheme="majorHAnsi" w:cstheme="majorHAnsi"/>
          <w:lang w:val="en-US"/>
        </w:rPr>
        <w:t xml:space="preserve"> Shannon’s </w:t>
      </w:r>
      <w:r w:rsidR="00F71451" w:rsidRPr="002127D9">
        <w:rPr>
          <w:rFonts w:asciiTheme="majorHAnsi" w:hAnsiTheme="majorHAnsi" w:cstheme="majorHAnsi"/>
          <w:lang w:val="en-US"/>
        </w:rPr>
        <w:fldChar w:fldCharType="begin"/>
      </w:r>
      <w:r w:rsidR="00F71451" w:rsidRPr="002127D9">
        <w:rPr>
          <w:rFonts w:asciiTheme="majorHAnsi" w:hAnsiTheme="majorHAnsi" w:cstheme="majorHAnsi"/>
          <w:lang w:val="en-US"/>
        </w:rPr>
        <w:instrText xml:space="preserve"> ADDIN EN.CITE &lt;EndNote&gt;&lt;Cite ExcludeAuth="1"&gt;&lt;Author&gt;Shannon&lt;/Author&gt;&lt;Year&gt;2001&lt;/Year&gt;&lt;IDText&gt;A mathematical theory of communication&lt;/IDText&gt;&lt;DisplayText&gt;(2001)&lt;/DisplayText&gt;&lt;record&gt;&lt;isbn&gt;1559-1662&lt;/isbn&gt;&lt;titles&gt;&lt;title&gt;A mathematical theory of communication&lt;/title&gt;&lt;secondary-title&gt;ACM SIGMOBILE Mobile Computing and Communications Review&lt;/secondary-title&gt;&lt;/titles&gt;&lt;pages&gt;3-55&lt;/pages&gt;&lt;number&gt;1&lt;/number&gt;&lt;contributors&gt;&lt;authors&gt;&lt;author&gt;Shannon, Claude E.&lt;/author&gt;&lt;/authors&gt;&lt;/contributors&gt;&lt;added-date format="utc"&gt;1500196219&lt;/added-date&gt;&lt;ref-type name="Journal Article"&gt;17&lt;/ref-type&gt;&lt;dates&gt;&lt;year&gt;2001&lt;/year&gt;&lt;/dates&gt;&lt;rec-number&gt;3798&lt;/rec-number&gt;&lt;publisher&gt;ACM&lt;/publisher&gt;&lt;last-updated-date format="utc"&gt;1500196219&lt;/last-updated-date&gt;&lt;volume&gt;5&lt;/volume&gt;&lt;/record&gt;&lt;/Cite&gt;&lt;/EndNote&gt;</w:instrText>
      </w:r>
      <w:r w:rsidR="00F71451" w:rsidRPr="002127D9">
        <w:rPr>
          <w:rFonts w:asciiTheme="majorHAnsi" w:hAnsiTheme="majorHAnsi" w:cstheme="majorHAnsi"/>
          <w:lang w:val="en-US"/>
        </w:rPr>
        <w:fldChar w:fldCharType="separate"/>
      </w:r>
      <w:r w:rsidR="00F71451" w:rsidRPr="002127D9">
        <w:rPr>
          <w:rFonts w:asciiTheme="majorHAnsi" w:hAnsiTheme="majorHAnsi" w:cstheme="majorHAnsi"/>
          <w:noProof/>
          <w:lang w:val="en-US"/>
        </w:rPr>
        <w:t>(2001)</w:t>
      </w:r>
      <w:r w:rsidR="00F71451" w:rsidRPr="002127D9">
        <w:rPr>
          <w:rFonts w:asciiTheme="majorHAnsi" w:hAnsiTheme="majorHAnsi" w:cstheme="majorHAnsi"/>
          <w:lang w:val="en-US"/>
        </w:rPr>
        <w:fldChar w:fldCharType="end"/>
      </w:r>
      <w:r w:rsidR="00F71451" w:rsidRPr="002127D9">
        <w:rPr>
          <w:rFonts w:asciiTheme="majorHAnsi" w:hAnsiTheme="majorHAnsi" w:cstheme="majorHAnsi"/>
          <w:lang w:val="en-US"/>
        </w:rPr>
        <w:t xml:space="preserve"> </w:t>
      </w:r>
      <w:r w:rsidR="00F065F0" w:rsidRPr="002127D9">
        <w:rPr>
          <w:rFonts w:asciiTheme="majorHAnsi" w:hAnsiTheme="majorHAnsi" w:cstheme="majorHAnsi"/>
          <w:lang w:val="en-US"/>
        </w:rPr>
        <w:t xml:space="preserve">conception </w:t>
      </w:r>
      <w:r w:rsidR="000003CF" w:rsidRPr="002127D9">
        <w:rPr>
          <w:rFonts w:asciiTheme="majorHAnsi" w:hAnsiTheme="majorHAnsi" w:cstheme="majorHAnsi"/>
          <w:lang w:val="en-US"/>
        </w:rPr>
        <w:t>of information as a reduction of uncertainty</w:t>
      </w:r>
      <w:r w:rsidR="008C28C9" w:rsidRPr="002127D9">
        <w:rPr>
          <w:rFonts w:asciiTheme="majorHAnsi" w:hAnsiTheme="majorHAnsi" w:cstheme="majorHAnsi"/>
          <w:lang w:val="en-US"/>
        </w:rPr>
        <w:t xml:space="preserve">. </w:t>
      </w:r>
      <w:r w:rsidR="009B2FF1" w:rsidRPr="002127D9">
        <w:rPr>
          <w:rFonts w:asciiTheme="majorHAnsi" w:hAnsiTheme="majorHAnsi" w:cstheme="majorHAnsi"/>
          <w:lang w:val="en-US"/>
        </w:rPr>
        <w:t xml:space="preserve">The extracted semantic content </w:t>
      </w:r>
      <w:r w:rsidR="008C28C9" w:rsidRPr="002127D9">
        <w:rPr>
          <w:rFonts w:asciiTheme="majorHAnsi" w:hAnsiTheme="majorHAnsi" w:cstheme="majorHAnsi"/>
          <w:lang w:val="en-US"/>
        </w:rPr>
        <w:t xml:space="preserve">is ‘surprising’ </w:t>
      </w:r>
      <w:r w:rsidR="0027298A" w:rsidRPr="002127D9">
        <w:rPr>
          <w:rFonts w:asciiTheme="majorHAnsi" w:hAnsiTheme="majorHAnsi" w:cstheme="majorHAnsi"/>
          <w:lang w:val="en-US"/>
        </w:rPr>
        <w:t xml:space="preserve">to </w:t>
      </w:r>
      <w:r w:rsidR="008C28C9" w:rsidRPr="002127D9">
        <w:rPr>
          <w:rFonts w:asciiTheme="majorHAnsi" w:hAnsiTheme="majorHAnsi" w:cstheme="majorHAnsi"/>
          <w:lang w:val="en-US"/>
        </w:rPr>
        <w:t xml:space="preserve">the receiver, assuming he has not heard the joke before. In the first scenario, </w:t>
      </w:r>
      <w:r w:rsidR="0025164A" w:rsidRPr="002127D9">
        <w:rPr>
          <w:rFonts w:asciiTheme="majorHAnsi" w:hAnsiTheme="majorHAnsi" w:cstheme="majorHAnsi"/>
          <w:lang w:val="en-US"/>
        </w:rPr>
        <w:t>by contrast</w:t>
      </w:r>
      <w:r w:rsidR="00885CA4" w:rsidRPr="002127D9">
        <w:rPr>
          <w:rFonts w:asciiTheme="majorHAnsi" w:hAnsiTheme="majorHAnsi" w:cstheme="majorHAnsi"/>
          <w:lang w:val="en-US"/>
        </w:rPr>
        <w:t xml:space="preserve">, </w:t>
      </w:r>
      <w:r w:rsidR="008C28C9" w:rsidRPr="002127D9">
        <w:rPr>
          <w:rFonts w:asciiTheme="majorHAnsi" w:hAnsiTheme="majorHAnsi" w:cstheme="majorHAnsi"/>
          <w:lang w:val="en-US"/>
        </w:rPr>
        <w:t xml:space="preserve">there is hardly any reduction of </w:t>
      </w:r>
      <w:r w:rsidR="0005602D" w:rsidRPr="002127D9">
        <w:rPr>
          <w:rFonts w:asciiTheme="majorHAnsi" w:hAnsiTheme="majorHAnsi" w:cstheme="majorHAnsi"/>
          <w:lang w:val="en-US"/>
        </w:rPr>
        <w:t>uncertainty</w:t>
      </w:r>
      <w:r w:rsidR="008C28C9" w:rsidRPr="002127D9">
        <w:rPr>
          <w:rFonts w:asciiTheme="majorHAnsi" w:hAnsiTheme="majorHAnsi" w:cstheme="majorHAnsi"/>
          <w:lang w:val="en-US"/>
        </w:rPr>
        <w:t xml:space="preserve">, except for the </w:t>
      </w:r>
      <w:r w:rsidR="009C3F93" w:rsidRPr="002127D9">
        <w:rPr>
          <w:rFonts w:asciiTheme="majorHAnsi" w:hAnsiTheme="majorHAnsi" w:cstheme="majorHAnsi"/>
          <w:lang w:val="en-US"/>
        </w:rPr>
        <w:t xml:space="preserve">few bits of information </w:t>
      </w:r>
      <w:r w:rsidR="00C76A95" w:rsidRPr="002127D9">
        <w:rPr>
          <w:rFonts w:asciiTheme="majorHAnsi" w:hAnsiTheme="majorHAnsi" w:cstheme="majorHAnsi"/>
          <w:lang w:val="en-US"/>
        </w:rPr>
        <w:t xml:space="preserve">involved in the </w:t>
      </w:r>
      <w:r w:rsidR="00B34765" w:rsidRPr="002127D9">
        <w:rPr>
          <w:rFonts w:asciiTheme="majorHAnsi" w:hAnsiTheme="majorHAnsi" w:cstheme="majorHAnsi"/>
          <w:lang w:val="en-US"/>
        </w:rPr>
        <w:t xml:space="preserve">current </w:t>
      </w:r>
      <w:r w:rsidR="008C28C9" w:rsidRPr="002127D9">
        <w:rPr>
          <w:rFonts w:asciiTheme="majorHAnsi" w:hAnsiTheme="majorHAnsi" w:cstheme="majorHAnsi"/>
          <w:lang w:val="en-US"/>
        </w:rPr>
        <w:t xml:space="preserve">choice </w:t>
      </w:r>
      <w:r w:rsidR="003F05F7" w:rsidRPr="002127D9">
        <w:rPr>
          <w:rFonts w:asciiTheme="majorHAnsi" w:hAnsiTheme="majorHAnsi" w:cstheme="majorHAnsi"/>
          <w:lang w:val="en-US"/>
        </w:rPr>
        <w:t>from the repertoire</w:t>
      </w:r>
      <w:r w:rsidR="008C28C9" w:rsidRPr="002127D9">
        <w:rPr>
          <w:rFonts w:asciiTheme="majorHAnsi" w:hAnsiTheme="majorHAnsi" w:cstheme="majorHAnsi"/>
          <w:lang w:val="en-US"/>
        </w:rPr>
        <w:t xml:space="preserve">. </w:t>
      </w:r>
      <w:r w:rsidR="00D80930" w:rsidRPr="002127D9">
        <w:rPr>
          <w:rFonts w:asciiTheme="majorHAnsi" w:hAnsiTheme="majorHAnsi" w:cstheme="majorHAnsi"/>
          <w:lang w:val="en-US"/>
        </w:rPr>
        <w:t xml:space="preserve">This, of course, </w:t>
      </w:r>
      <w:r w:rsidR="008C28C9" w:rsidRPr="002127D9">
        <w:rPr>
          <w:rFonts w:asciiTheme="majorHAnsi" w:hAnsiTheme="majorHAnsi" w:cstheme="majorHAnsi"/>
          <w:lang w:val="en-US"/>
        </w:rPr>
        <w:t xml:space="preserve">will </w:t>
      </w:r>
      <w:r w:rsidR="00F42BC1" w:rsidRPr="002127D9">
        <w:rPr>
          <w:rFonts w:asciiTheme="majorHAnsi" w:hAnsiTheme="majorHAnsi" w:cstheme="majorHAnsi"/>
          <w:lang w:val="en-US"/>
        </w:rPr>
        <w:t xml:space="preserve">be reflected </w:t>
      </w:r>
      <w:r w:rsidR="003C356B" w:rsidRPr="002127D9">
        <w:rPr>
          <w:rFonts w:asciiTheme="majorHAnsi" w:hAnsiTheme="majorHAnsi" w:cstheme="majorHAnsi"/>
          <w:lang w:val="en-US"/>
        </w:rPr>
        <w:t xml:space="preserve">by </w:t>
      </w:r>
      <w:r w:rsidR="00F42BC1" w:rsidRPr="002127D9">
        <w:rPr>
          <w:rFonts w:asciiTheme="majorHAnsi" w:hAnsiTheme="majorHAnsi" w:cstheme="majorHAnsi"/>
          <w:lang w:val="en-US"/>
        </w:rPr>
        <w:t xml:space="preserve">the length of the </w:t>
      </w:r>
      <w:r w:rsidR="00904540" w:rsidRPr="002127D9">
        <w:rPr>
          <w:rFonts w:asciiTheme="majorHAnsi" w:hAnsiTheme="majorHAnsi" w:cstheme="majorHAnsi"/>
          <w:lang w:val="en-US"/>
        </w:rPr>
        <w:t xml:space="preserve">call-out </w:t>
      </w:r>
      <w:r w:rsidR="00F42BC1" w:rsidRPr="002127D9">
        <w:rPr>
          <w:rFonts w:asciiTheme="majorHAnsi" w:hAnsiTheme="majorHAnsi" w:cstheme="majorHAnsi"/>
          <w:lang w:val="en-US"/>
        </w:rPr>
        <w:t xml:space="preserve">numbers. </w:t>
      </w:r>
      <w:r w:rsidR="009D4808" w:rsidRPr="002127D9">
        <w:rPr>
          <w:rFonts w:asciiTheme="majorHAnsi" w:hAnsiTheme="majorHAnsi" w:cstheme="majorHAnsi"/>
          <w:lang w:val="en-US"/>
        </w:rPr>
        <w:t xml:space="preserve">In the original situation, the </w:t>
      </w:r>
      <w:r w:rsidR="0075710C" w:rsidRPr="002127D9">
        <w:rPr>
          <w:rFonts w:asciiTheme="majorHAnsi" w:hAnsiTheme="majorHAnsi" w:cstheme="majorHAnsi"/>
          <w:lang w:val="en-US"/>
        </w:rPr>
        <w:t xml:space="preserve">listener </w:t>
      </w:r>
      <w:r w:rsidR="002F036E" w:rsidRPr="002127D9">
        <w:rPr>
          <w:rFonts w:asciiTheme="majorHAnsi" w:hAnsiTheme="majorHAnsi" w:cstheme="majorHAnsi"/>
          <w:lang w:val="en-US"/>
        </w:rPr>
        <w:t xml:space="preserve">only </w:t>
      </w:r>
      <w:r w:rsidR="0075710C" w:rsidRPr="002127D9">
        <w:rPr>
          <w:rFonts w:asciiTheme="majorHAnsi" w:hAnsiTheme="majorHAnsi" w:cstheme="majorHAnsi"/>
          <w:lang w:val="en-US"/>
        </w:rPr>
        <w:t xml:space="preserve">needs </w:t>
      </w:r>
      <w:r w:rsidR="002F036E" w:rsidRPr="002127D9">
        <w:rPr>
          <w:rFonts w:asciiTheme="majorHAnsi" w:hAnsiTheme="majorHAnsi" w:cstheme="majorHAnsi"/>
          <w:lang w:val="en-US"/>
        </w:rPr>
        <w:t xml:space="preserve">a few bits to </w:t>
      </w:r>
      <w:r w:rsidR="002E08CA" w:rsidRPr="002127D9">
        <w:rPr>
          <w:rFonts w:asciiTheme="majorHAnsi" w:hAnsiTheme="majorHAnsi" w:cstheme="majorHAnsi"/>
          <w:lang w:val="en-US"/>
        </w:rPr>
        <w:t xml:space="preserve">“reconstruct” </w:t>
      </w:r>
      <w:r w:rsidR="00BE25B1" w:rsidRPr="002127D9">
        <w:rPr>
          <w:rFonts w:asciiTheme="majorHAnsi" w:hAnsiTheme="majorHAnsi" w:cstheme="majorHAnsi"/>
          <w:lang w:val="en-US"/>
        </w:rPr>
        <w:t xml:space="preserve">the </w:t>
      </w:r>
      <w:r w:rsidR="00792F6B" w:rsidRPr="002127D9">
        <w:rPr>
          <w:rFonts w:asciiTheme="majorHAnsi" w:hAnsiTheme="majorHAnsi" w:cstheme="majorHAnsi"/>
          <w:lang w:val="en-US"/>
        </w:rPr>
        <w:t xml:space="preserve">semantic content </w:t>
      </w:r>
      <w:r w:rsidR="00BC3841" w:rsidRPr="002127D9">
        <w:rPr>
          <w:rFonts w:asciiTheme="majorHAnsi" w:hAnsiTheme="majorHAnsi" w:cstheme="majorHAnsi"/>
          <w:lang w:val="en-US"/>
        </w:rPr>
        <w:t>of the joke</w:t>
      </w:r>
      <w:r w:rsidR="009D4808" w:rsidRPr="002127D9">
        <w:rPr>
          <w:rFonts w:asciiTheme="majorHAnsi" w:hAnsiTheme="majorHAnsi" w:cstheme="majorHAnsi"/>
          <w:lang w:val="en-US"/>
        </w:rPr>
        <w:t xml:space="preserve">. In the second scenario, however, the numbers </w:t>
      </w:r>
      <w:r w:rsidR="00787A59" w:rsidRPr="002127D9">
        <w:rPr>
          <w:rFonts w:asciiTheme="majorHAnsi" w:hAnsiTheme="majorHAnsi" w:cstheme="majorHAnsi"/>
          <w:lang w:val="en-US"/>
        </w:rPr>
        <w:t xml:space="preserve">need to be </w:t>
      </w:r>
      <w:r w:rsidR="009D4808" w:rsidRPr="002127D9">
        <w:rPr>
          <w:rFonts w:asciiTheme="majorHAnsi" w:hAnsiTheme="majorHAnsi" w:cstheme="majorHAnsi"/>
          <w:lang w:val="en-US"/>
        </w:rPr>
        <w:t>significantly</w:t>
      </w:r>
      <w:r w:rsidR="002A68F0" w:rsidRPr="002127D9">
        <w:rPr>
          <w:rFonts w:asciiTheme="majorHAnsi" w:hAnsiTheme="majorHAnsi" w:cstheme="majorHAnsi"/>
          <w:lang w:val="en-US"/>
        </w:rPr>
        <w:t xml:space="preserve"> longer</w:t>
      </w:r>
      <w:r w:rsidR="009D4808" w:rsidRPr="002127D9">
        <w:rPr>
          <w:rFonts w:asciiTheme="majorHAnsi" w:hAnsiTheme="majorHAnsi" w:cstheme="majorHAnsi"/>
          <w:lang w:val="en-US"/>
        </w:rPr>
        <w:t xml:space="preserve">, </w:t>
      </w:r>
      <w:r w:rsidR="00956C56" w:rsidRPr="002127D9">
        <w:rPr>
          <w:rFonts w:asciiTheme="majorHAnsi" w:hAnsiTheme="majorHAnsi" w:cstheme="majorHAnsi"/>
          <w:lang w:val="en-US"/>
        </w:rPr>
        <w:t xml:space="preserve">as </w:t>
      </w:r>
      <w:r w:rsidR="00661C56" w:rsidRPr="002127D9">
        <w:rPr>
          <w:rFonts w:asciiTheme="majorHAnsi" w:hAnsiTheme="majorHAnsi" w:cstheme="majorHAnsi"/>
          <w:lang w:val="en-US"/>
        </w:rPr>
        <w:t xml:space="preserve">each </w:t>
      </w:r>
      <w:r w:rsidR="00D262F1" w:rsidRPr="002127D9">
        <w:rPr>
          <w:rFonts w:asciiTheme="majorHAnsi" w:hAnsiTheme="majorHAnsi" w:cstheme="majorHAnsi"/>
          <w:lang w:val="en-US"/>
        </w:rPr>
        <w:t xml:space="preserve">individual </w:t>
      </w:r>
      <w:r w:rsidR="00661C56" w:rsidRPr="002127D9">
        <w:rPr>
          <w:rFonts w:asciiTheme="majorHAnsi" w:hAnsiTheme="majorHAnsi" w:cstheme="majorHAnsi"/>
          <w:lang w:val="en-US"/>
        </w:rPr>
        <w:t xml:space="preserve">word </w:t>
      </w:r>
      <w:r w:rsidR="00421D39" w:rsidRPr="002127D9">
        <w:rPr>
          <w:rFonts w:asciiTheme="majorHAnsi" w:hAnsiTheme="majorHAnsi" w:cstheme="majorHAnsi"/>
          <w:lang w:val="en-US"/>
        </w:rPr>
        <w:t xml:space="preserve">in the joke </w:t>
      </w:r>
      <w:r w:rsidR="00661C56" w:rsidRPr="002127D9">
        <w:rPr>
          <w:rFonts w:asciiTheme="majorHAnsi" w:hAnsiTheme="majorHAnsi" w:cstheme="majorHAnsi"/>
          <w:lang w:val="en-US"/>
        </w:rPr>
        <w:t>need</w:t>
      </w:r>
      <w:r w:rsidR="00C23B98" w:rsidRPr="002127D9">
        <w:rPr>
          <w:rFonts w:asciiTheme="majorHAnsi" w:hAnsiTheme="majorHAnsi" w:cstheme="majorHAnsi"/>
          <w:lang w:val="en-US"/>
        </w:rPr>
        <w:t>s</w:t>
      </w:r>
      <w:r w:rsidR="00661C56" w:rsidRPr="002127D9">
        <w:rPr>
          <w:rFonts w:asciiTheme="majorHAnsi" w:hAnsiTheme="majorHAnsi" w:cstheme="majorHAnsi"/>
          <w:lang w:val="en-US"/>
        </w:rPr>
        <w:t xml:space="preserve"> to be </w:t>
      </w:r>
      <w:r w:rsidR="00223655" w:rsidRPr="002127D9">
        <w:rPr>
          <w:rFonts w:asciiTheme="majorHAnsi" w:hAnsiTheme="majorHAnsi" w:cstheme="majorHAnsi"/>
          <w:lang w:val="en-US"/>
        </w:rPr>
        <w:t>conveyed</w:t>
      </w:r>
      <w:r w:rsidR="009D4808" w:rsidRPr="002127D9">
        <w:rPr>
          <w:rFonts w:asciiTheme="majorHAnsi" w:hAnsiTheme="majorHAnsi" w:cstheme="majorHAnsi"/>
          <w:lang w:val="en-US"/>
        </w:rPr>
        <w:t xml:space="preserve">. </w:t>
      </w:r>
    </w:p>
    <w:p w14:paraId="77117EDC" w14:textId="2277678E" w:rsidR="004E08F6" w:rsidRPr="002127D9" w:rsidRDefault="00184466" w:rsidP="00885C4D">
      <w:pPr>
        <w:jc w:val="both"/>
        <w:rPr>
          <w:rFonts w:asciiTheme="majorHAnsi" w:hAnsiTheme="majorHAnsi" w:cstheme="majorHAnsi"/>
          <w:lang w:val="en-US"/>
        </w:rPr>
      </w:pPr>
      <w:r w:rsidRPr="002127D9">
        <w:rPr>
          <w:rFonts w:asciiTheme="majorHAnsi" w:hAnsiTheme="majorHAnsi" w:cstheme="majorHAnsi"/>
          <w:lang w:val="en-US"/>
        </w:rPr>
        <w:lastRenderedPageBreak/>
        <w:t xml:space="preserve">Some </w:t>
      </w:r>
      <w:r w:rsidR="00273B17" w:rsidRPr="002127D9">
        <w:rPr>
          <w:rFonts w:asciiTheme="majorHAnsi" w:hAnsiTheme="majorHAnsi" w:cstheme="majorHAnsi"/>
          <w:lang w:val="en-US"/>
        </w:rPr>
        <w:t>cultural theorists resist this purely abstract approach to cultural representations in terms of information</w:t>
      </w:r>
      <w:r w:rsidRPr="002127D9">
        <w:rPr>
          <w:rFonts w:asciiTheme="majorHAnsi" w:hAnsiTheme="majorHAnsi" w:cstheme="majorHAnsi"/>
          <w:lang w:val="en-US"/>
        </w:rPr>
        <w:t xml:space="preserve">. </w:t>
      </w:r>
      <w:r w:rsidR="00326280" w:rsidRPr="002127D9">
        <w:rPr>
          <w:rFonts w:asciiTheme="majorHAnsi" w:hAnsiTheme="majorHAnsi" w:cstheme="majorHAnsi"/>
          <w:lang w:val="en-US"/>
        </w:rPr>
        <w:t xml:space="preserve">Rather than </w:t>
      </w:r>
      <w:r w:rsidR="00273B17" w:rsidRPr="002127D9">
        <w:rPr>
          <w:rFonts w:asciiTheme="majorHAnsi" w:hAnsiTheme="majorHAnsi" w:cstheme="majorHAnsi"/>
          <w:lang w:val="en-US"/>
        </w:rPr>
        <w:t>identify</w:t>
      </w:r>
      <w:r w:rsidR="00326280" w:rsidRPr="002127D9">
        <w:rPr>
          <w:rFonts w:asciiTheme="majorHAnsi" w:hAnsiTheme="majorHAnsi" w:cstheme="majorHAnsi"/>
          <w:lang w:val="en-US"/>
        </w:rPr>
        <w:t>ing</w:t>
      </w:r>
      <w:r w:rsidR="00273B17" w:rsidRPr="002127D9">
        <w:rPr>
          <w:rFonts w:asciiTheme="majorHAnsi" w:hAnsiTheme="majorHAnsi" w:cstheme="majorHAnsi"/>
          <w:lang w:val="en-US"/>
        </w:rPr>
        <w:t xml:space="preserve"> cultural representation with information, </w:t>
      </w:r>
      <w:r w:rsidR="00326280" w:rsidRPr="002127D9">
        <w:rPr>
          <w:rFonts w:asciiTheme="majorHAnsi" w:hAnsiTheme="majorHAnsi" w:cstheme="majorHAnsi"/>
          <w:lang w:val="en-US"/>
        </w:rPr>
        <w:t xml:space="preserve">they are looking for </w:t>
      </w:r>
      <w:r w:rsidR="00393501" w:rsidRPr="002127D9">
        <w:rPr>
          <w:rFonts w:asciiTheme="majorHAnsi" w:hAnsiTheme="majorHAnsi" w:cstheme="majorHAnsi"/>
          <w:lang w:val="en-US"/>
        </w:rPr>
        <w:t>some sort of physical entity</w:t>
      </w:r>
      <w:r w:rsidR="00273B17" w:rsidRPr="002127D9">
        <w:rPr>
          <w:rFonts w:asciiTheme="majorHAnsi" w:hAnsiTheme="majorHAnsi" w:cstheme="majorHAnsi"/>
          <w:lang w:val="en-US"/>
        </w:rPr>
        <w:t xml:space="preserve"> </w:t>
      </w:r>
      <w:r w:rsidR="00970187" w:rsidRPr="002127D9">
        <w:rPr>
          <w:rFonts w:asciiTheme="majorHAnsi" w:hAnsiTheme="majorHAnsi" w:cstheme="majorHAnsi"/>
          <w:lang w:val="en-US"/>
        </w:rPr>
        <w:t>or structure that is being copie</w:t>
      </w:r>
      <w:r w:rsidR="00EA0AC0" w:rsidRPr="002127D9">
        <w:rPr>
          <w:rFonts w:asciiTheme="majorHAnsi" w:hAnsiTheme="majorHAnsi" w:cstheme="majorHAnsi"/>
          <w:lang w:val="en-US"/>
        </w:rPr>
        <w:t xml:space="preserve">d, such as </w:t>
      </w:r>
      <w:r w:rsidR="00273B17" w:rsidRPr="002127D9">
        <w:rPr>
          <w:rFonts w:asciiTheme="majorHAnsi" w:hAnsiTheme="majorHAnsi" w:cstheme="majorHAnsi"/>
          <w:lang w:val="en-US"/>
        </w:rPr>
        <w:t>brain states, behaviors, tools, sound waves</w:t>
      </w:r>
      <w:r w:rsidR="00EA0AC0" w:rsidRPr="002127D9">
        <w:rPr>
          <w:rFonts w:asciiTheme="majorHAnsi" w:hAnsiTheme="majorHAnsi" w:cstheme="majorHAnsi"/>
          <w:lang w:val="en-US"/>
        </w:rPr>
        <w:t xml:space="preserve">, etc. </w:t>
      </w:r>
      <w:r w:rsidR="00EA0AC0" w:rsidRPr="002127D9">
        <w:rPr>
          <w:rFonts w:asciiTheme="majorHAnsi" w:hAnsiTheme="majorHAnsi" w:cstheme="majorHAnsi"/>
          <w:lang w:val="en-US"/>
        </w:rPr>
        <w:fldChar w:fldCharType="begin"/>
      </w:r>
      <w:r w:rsidR="00EA0AC0" w:rsidRPr="002127D9">
        <w:rPr>
          <w:rFonts w:asciiTheme="majorHAnsi" w:hAnsiTheme="majorHAnsi" w:cstheme="majorHAnsi"/>
          <w:lang w:val="en-US"/>
        </w:rPr>
        <w:instrText xml:space="preserve"> ADDIN EN.CITE &lt;EndNote&gt;&lt;Cite&gt;&lt;Author&gt;Aunger&lt;/Author&gt;&lt;Year&gt;2002&lt;/Year&gt;&lt;IDText&gt;The electric meme: A new theory of how we think&lt;/IDText&gt;&lt;DisplayText&gt;(Aunger, 2002)&lt;/DisplayText&gt;&lt;record&gt;&lt;isbn&gt;0743201507&lt;/isbn&gt;&lt;titles&gt;&lt;title&gt;The electric meme: A new theory of how we think&lt;/title&gt;&lt;short-title&gt;The electric meme: A new theory of how we think&lt;/short-title&gt;&lt;/titles&gt;&lt;contributors&gt;&lt;authors&gt;&lt;author&gt;Aunger, Robert&lt;/author&gt;&lt;/authors&gt;&lt;/contributors&gt;&lt;added-date format="utc"&gt;1497975530&lt;/added-date&gt;&lt;ref-type name="Book"&gt;6&lt;/ref-type&gt;&lt;dates&gt;&lt;year&gt;2002&lt;/year&gt;&lt;/dates&gt;&lt;rec-number&gt;1587&lt;/rec-number&gt;&lt;publisher&gt;Cambridge Univ Press&lt;/publisher&gt;&lt;last-updated-date format="utc"&gt;1497975530&lt;/last-updated-date&gt;&lt;/record&gt;&lt;/Cite&gt;&lt;/EndNote&gt;</w:instrText>
      </w:r>
      <w:r w:rsidR="00EA0AC0" w:rsidRPr="002127D9">
        <w:rPr>
          <w:rFonts w:asciiTheme="majorHAnsi" w:hAnsiTheme="majorHAnsi" w:cstheme="majorHAnsi"/>
          <w:lang w:val="en-US"/>
        </w:rPr>
        <w:fldChar w:fldCharType="separate"/>
      </w:r>
      <w:r w:rsidR="00EA0AC0" w:rsidRPr="002127D9">
        <w:rPr>
          <w:rFonts w:asciiTheme="majorHAnsi" w:hAnsiTheme="majorHAnsi" w:cstheme="majorHAnsi"/>
          <w:noProof/>
          <w:lang w:val="en-US"/>
        </w:rPr>
        <w:t>(Aunger, 2002)</w:t>
      </w:r>
      <w:r w:rsidR="00EA0AC0" w:rsidRPr="002127D9">
        <w:rPr>
          <w:rFonts w:asciiTheme="majorHAnsi" w:hAnsiTheme="majorHAnsi" w:cstheme="majorHAnsi"/>
          <w:lang w:val="en-US"/>
        </w:rPr>
        <w:fldChar w:fldCharType="end"/>
      </w:r>
      <w:r w:rsidR="00E266BE" w:rsidRPr="002127D9">
        <w:rPr>
          <w:rFonts w:asciiTheme="majorHAnsi" w:hAnsiTheme="majorHAnsi" w:cstheme="majorHAnsi"/>
          <w:lang w:val="en-US"/>
        </w:rPr>
        <w:t>.</w:t>
      </w:r>
      <w:r w:rsidR="00273B17" w:rsidRPr="002127D9">
        <w:rPr>
          <w:rFonts w:asciiTheme="majorHAnsi" w:hAnsiTheme="majorHAnsi" w:cstheme="majorHAnsi"/>
          <w:lang w:val="en-US"/>
        </w:rPr>
        <w:t xml:space="preserve"> </w:t>
      </w:r>
      <w:r w:rsidR="00921586" w:rsidRPr="002127D9">
        <w:rPr>
          <w:rFonts w:asciiTheme="majorHAnsi" w:hAnsiTheme="majorHAnsi" w:cstheme="majorHAnsi"/>
          <w:lang w:val="en-US"/>
        </w:rPr>
        <w:t xml:space="preserve">Many of them see DNA replication as a paradigm case of ‘proper’ replication, because it involves an identifiable and straightforward causal mechanism. Consequently, when they are talking about ‘replication’, they are thinking of some sort of straightforward physical mechanism for duplicating a physical object, structure or pattern. </w:t>
      </w:r>
      <w:r w:rsidR="003C3568" w:rsidRPr="002127D9">
        <w:rPr>
          <w:rFonts w:asciiTheme="majorHAnsi" w:hAnsiTheme="majorHAnsi" w:cstheme="majorHAnsi"/>
          <w:lang w:val="en-US"/>
        </w:rPr>
        <w:t>Other</w:t>
      </w:r>
      <w:r w:rsidR="00601F1F" w:rsidRPr="002127D9">
        <w:rPr>
          <w:rFonts w:asciiTheme="majorHAnsi" w:hAnsiTheme="majorHAnsi" w:cstheme="majorHAnsi"/>
          <w:lang w:val="en-US"/>
        </w:rPr>
        <w:t xml:space="preserve"> theorists </w:t>
      </w:r>
      <w:r w:rsidR="00807ACD" w:rsidRPr="002127D9">
        <w:rPr>
          <w:rFonts w:asciiTheme="majorHAnsi" w:hAnsiTheme="majorHAnsi" w:cstheme="majorHAnsi"/>
          <w:lang w:val="en-US"/>
        </w:rPr>
        <w:t>endorse</w:t>
      </w:r>
      <w:r w:rsidR="003C3568" w:rsidRPr="002127D9">
        <w:rPr>
          <w:rFonts w:asciiTheme="majorHAnsi" w:hAnsiTheme="majorHAnsi" w:cstheme="majorHAnsi"/>
          <w:lang w:val="en-US"/>
        </w:rPr>
        <w:t xml:space="preserve"> the conception of culture </w:t>
      </w:r>
      <w:r w:rsidR="00AB49C2" w:rsidRPr="002127D9">
        <w:rPr>
          <w:rFonts w:asciiTheme="majorHAnsi" w:hAnsiTheme="majorHAnsi" w:cstheme="majorHAnsi"/>
          <w:lang w:val="en-US"/>
        </w:rPr>
        <w:t xml:space="preserve">as </w:t>
      </w:r>
      <w:r w:rsidR="003C3568" w:rsidRPr="002127D9">
        <w:rPr>
          <w:rFonts w:asciiTheme="majorHAnsi" w:hAnsiTheme="majorHAnsi" w:cstheme="majorHAnsi"/>
          <w:lang w:val="en-US"/>
        </w:rPr>
        <w:t>information</w:t>
      </w:r>
      <w:r w:rsidR="0069066A" w:rsidRPr="002127D9">
        <w:rPr>
          <w:rFonts w:asciiTheme="majorHAnsi" w:hAnsiTheme="majorHAnsi" w:cstheme="majorHAnsi"/>
          <w:lang w:val="en-US"/>
        </w:rPr>
        <w:t xml:space="preserve">, but fail to </w:t>
      </w:r>
      <w:r w:rsidR="00A77046" w:rsidRPr="002127D9">
        <w:rPr>
          <w:rFonts w:asciiTheme="majorHAnsi" w:hAnsiTheme="majorHAnsi" w:cstheme="majorHAnsi"/>
          <w:lang w:val="en-US"/>
        </w:rPr>
        <w:t xml:space="preserve">maintain this informational perspective throughout, and sometimes (covertly) fall back on a more material conception </w:t>
      </w:r>
      <w:r w:rsidR="0069066A" w:rsidRPr="002127D9">
        <w:rPr>
          <w:rFonts w:asciiTheme="majorHAnsi" w:hAnsiTheme="majorHAnsi" w:cstheme="majorHAnsi"/>
          <w:lang w:val="en-US"/>
        </w:rPr>
        <w:fldChar w:fldCharType="begin"/>
      </w:r>
      <w:r w:rsidR="00A82426" w:rsidRPr="002127D9">
        <w:rPr>
          <w:rFonts w:asciiTheme="majorHAnsi" w:hAnsiTheme="majorHAnsi" w:cstheme="majorHAnsi"/>
          <w:lang w:val="en-US"/>
        </w:rPr>
        <w:instrText xml:space="preserve"> ADDIN EN.CITE &lt;EndNote&gt;&lt;Cite&gt;&lt;Author&gt;Morin&lt;/Author&gt;&lt;Year&gt;2015&lt;/Year&gt;&lt;IDText&gt;How traditions live and die&lt;/IDText&gt;&lt;DisplayText&gt;(Morin, 2015)&lt;/DisplayText&gt;&lt;record&gt;&lt;isbn&gt;0190210508&lt;/isbn&gt;&lt;titles&gt;&lt;title&gt;How traditions live and die&lt;/title&gt;&lt;short-title&gt;How traditions live and die&lt;/short-title&gt;&lt;/titles&gt;&lt;contributors&gt;&lt;authors&gt;&lt;author&gt;Morin, Olivier&lt;/author&gt;&lt;/authors&gt;&lt;/contributors&gt;&lt;added-date format="utc"&gt;1497975552&lt;/added-date&gt;&lt;ref-type name="Book"&gt;6&lt;/ref-type&gt;&lt;dates&gt;&lt;year&gt;2015&lt;/year&gt;&lt;/dates&gt;&lt;rec-number&gt;3121&lt;/rec-number&gt;&lt;publisher&gt;Oxford University Press&lt;/publisher&gt;&lt;last-updated-date format="utc"&gt;1497975552&lt;/last-updated-date&gt;&lt;/record&gt;&lt;/Cite&gt;&lt;/EndNote&gt;</w:instrText>
      </w:r>
      <w:r w:rsidR="0069066A" w:rsidRPr="002127D9">
        <w:rPr>
          <w:rFonts w:asciiTheme="majorHAnsi" w:hAnsiTheme="majorHAnsi" w:cstheme="majorHAnsi"/>
          <w:lang w:val="en-US"/>
        </w:rPr>
        <w:fldChar w:fldCharType="separate"/>
      </w:r>
      <w:r w:rsidR="00A82426" w:rsidRPr="002127D9">
        <w:rPr>
          <w:rFonts w:asciiTheme="majorHAnsi" w:hAnsiTheme="majorHAnsi" w:cstheme="majorHAnsi"/>
          <w:noProof/>
          <w:lang w:val="en-US"/>
        </w:rPr>
        <w:t>(Morin, 2015)</w:t>
      </w:r>
      <w:r w:rsidR="0069066A" w:rsidRPr="002127D9">
        <w:rPr>
          <w:rFonts w:asciiTheme="majorHAnsi" w:hAnsiTheme="majorHAnsi" w:cstheme="majorHAnsi"/>
          <w:lang w:val="en-US"/>
        </w:rPr>
        <w:fldChar w:fldCharType="end"/>
      </w:r>
      <w:r w:rsidR="0069066A" w:rsidRPr="002127D9">
        <w:rPr>
          <w:rFonts w:asciiTheme="majorHAnsi" w:hAnsiTheme="majorHAnsi" w:cstheme="majorHAnsi"/>
          <w:lang w:val="en-US"/>
        </w:rPr>
        <w:t>.</w:t>
      </w:r>
      <w:r w:rsidR="00CF4210" w:rsidRPr="002127D9">
        <w:rPr>
          <w:rStyle w:val="Voetnootmarkering"/>
          <w:rFonts w:asciiTheme="majorHAnsi" w:hAnsiTheme="majorHAnsi" w:cstheme="majorHAnsi"/>
          <w:lang w:val="en-US"/>
        </w:rPr>
        <w:footnoteReference w:id="4"/>
      </w:r>
      <w:r w:rsidR="0069066A" w:rsidRPr="002127D9">
        <w:rPr>
          <w:rFonts w:asciiTheme="majorHAnsi" w:hAnsiTheme="majorHAnsi" w:cstheme="majorHAnsi"/>
          <w:lang w:val="en-US"/>
        </w:rPr>
        <w:t xml:space="preserve"> </w:t>
      </w:r>
    </w:p>
    <w:p w14:paraId="089B6AA0" w14:textId="5F82FF93" w:rsidR="00EB16A0" w:rsidRPr="002127D9" w:rsidRDefault="00C00FE5" w:rsidP="00885C4D">
      <w:pPr>
        <w:jc w:val="both"/>
        <w:rPr>
          <w:rFonts w:asciiTheme="majorHAnsi" w:hAnsiTheme="majorHAnsi" w:cstheme="majorHAnsi"/>
          <w:lang w:val="en-US"/>
        </w:rPr>
      </w:pPr>
      <w:r w:rsidRPr="002127D9">
        <w:rPr>
          <w:rFonts w:asciiTheme="majorHAnsi" w:hAnsiTheme="majorHAnsi" w:cstheme="majorHAnsi"/>
          <w:lang w:val="en-US"/>
        </w:rPr>
        <w:t>But what about the paradigm case of replication, DNA</w:t>
      </w:r>
      <w:r w:rsidR="00F24B76" w:rsidRPr="002127D9">
        <w:rPr>
          <w:rFonts w:asciiTheme="majorHAnsi" w:hAnsiTheme="majorHAnsi" w:cstheme="majorHAnsi"/>
          <w:lang w:val="en-US"/>
        </w:rPr>
        <w:t xml:space="preserve"> copying</w:t>
      </w:r>
      <w:r w:rsidRPr="002127D9">
        <w:rPr>
          <w:rFonts w:asciiTheme="majorHAnsi" w:hAnsiTheme="majorHAnsi" w:cstheme="majorHAnsi"/>
          <w:lang w:val="en-US"/>
        </w:rPr>
        <w:t xml:space="preserve">? </w:t>
      </w:r>
      <w:r w:rsidR="005C5506" w:rsidRPr="002127D9">
        <w:rPr>
          <w:rFonts w:asciiTheme="majorHAnsi" w:hAnsiTheme="majorHAnsi" w:cstheme="majorHAnsi"/>
          <w:lang w:val="en-US"/>
        </w:rPr>
        <w:t>A</w:t>
      </w:r>
      <w:r w:rsidR="004E08F6" w:rsidRPr="002127D9">
        <w:rPr>
          <w:rFonts w:asciiTheme="majorHAnsi" w:hAnsiTheme="majorHAnsi" w:cstheme="majorHAnsi"/>
          <w:lang w:val="en-US"/>
        </w:rPr>
        <w:t xml:space="preserve">s George Williams and others have argued, genes </w:t>
      </w:r>
      <w:r w:rsidR="00EB16A0" w:rsidRPr="002127D9">
        <w:rPr>
          <w:rFonts w:asciiTheme="majorHAnsi" w:hAnsiTheme="majorHAnsi" w:cstheme="majorHAnsi"/>
          <w:lang w:val="en-US"/>
        </w:rPr>
        <w:t>should not be identified with physical molecules</w:t>
      </w:r>
      <w:r w:rsidR="00DD35B1" w:rsidRPr="002127D9">
        <w:rPr>
          <w:rFonts w:asciiTheme="majorHAnsi" w:hAnsiTheme="majorHAnsi" w:cstheme="majorHAnsi"/>
          <w:lang w:val="en-US"/>
        </w:rPr>
        <w:t>,</w:t>
      </w:r>
      <w:r w:rsidR="00A61B24" w:rsidRPr="002127D9">
        <w:rPr>
          <w:rFonts w:asciiTheme="majorHAnsi" w:hAnsiTheme="majorHAnsi" w:cstheme="majorHAnsi"/>
          <w:lang w:val="en-US"/>
        </w:rPr>
        <w:t xml:space="preserve"> </w:t>
      </w:r>
      <w:r w:rsidR="00CF3E10" w:rsidRPr="002127D9">
        <w:rPr>
          <w:rFonts w:asciiTheme="majorHAnsi" w:hAnsiTheme="majorHAnsi" w:cstheme="majorHAnsi"/>
          <w:lang w:val="en-US"/>
        </w:rPr>
        <w:t xml:space="preserve">but rather </w:t>
      </w:r>
      <w:r w:rsidR="00A109A8" w:rsidRPr="002127D9">
        <w:rPr>
          <w:rFonts w:asciiTheme="majorHAnsi" w:hAnsiTheme="majorHAnsi" w:cstheme="majorHAnsi"/>
          <w:lang w:val="en-US"/>
        </w:rPr>
        <w:t xml:space="preserve">with </w:t>
      </w:r>
      <w:r w:rsidR="00EB16A0" w:rsidRPr="002127D9">
        <w:rPr>
          <w:rFonts w:asciiTheme="majorHAnsi" w:hAnsiTheme="majorHAnsi" w:cstheme="majorHAnsi"/>
          <w:lang w:val="en-US"/>
        </w:rPr>
        <w:t xml:space="preserve">the </w:t>
      </w:r>
      <w:r w:rsidR="00EB16A0" w:rsidRPr="002127D9">
        <w:rPr>
          <w:rFonts w:asciiTheme="majorHAnsi" w:hAnsiTheme="majorHAnsi" w:cstheme="majorHAnsi"/>
          <w:i/>
          <w:lang w:val="en-US"/>
        </w:rPr>
        <w:t>information</w:t>
      </w:r>
      <w:r w:rsidR="00EB16A0" w:rsidRPr="002127D9">
        <w:rPr>
          <w:rFonts w:asciiTheme="majorHAnsi" w:hAnsiTheme="majorHAnsi" w:cstheme="majorHAnsi"/>
          <w:lang w:val="en-US"/>
        </w:rPr>
        <w:t xml:space="preserve"> </w:t>
      </w:r>
      <w:r w:rsidR="00774940" w:rsidRPr="002127D9">
        <w:rPr>
          <w:rFonts w:asciiTheme="majorHAnsi" w:hAnsiTheme="majorHAnsi" w:cstheme="majorHAnsi"/>
          <w:lang w:val="en-US"/>
        </w:rPr>
        <w:t xml:space="preserve">residing </w:t>
      </w:r>
      <w:r w:rsidR="00EB16A0" w:rsidRPr="002127D9">
        <w:rPr>
          <w:rFonts w:asciiTheme="majorHAnsi" w:hAnsiTheme="majorHAnsi" w:cstheme="majorHAnsi"/>
          <w:lang w:val="en-US"/>
        </w:rPr>
        <w:t xml:space="preserve">in those molecules </w:t>
      </w:r>
      <w:r w:rsidR="00EB16A0" w:rsidRPr="002127D9">
        <w:rPr>
          <w:rFonts w:asciiTheme="majorHAnsi" w:eastAsia="Calibri" w:hAnsiTheme="majorHAnsi" w:cstheme="majorHAnsi"/>
          <w:lang w:val="en-US"/>
        </w:rPr>
        <w:fldChar w:fldCharType="begin"/>
      </w:r>
      <w:r w:rsidR="00026439">
        <w:rPr>
          <w:rFonts w:asciiTheme="majorHAnsi" w:eastAsia="Calibri" w:hAnsiTheme="majorHAnsi" w:cstheme="majorHAnsi"/>
          <w:lang w:val="en-US"/>
        </w:rPr>
        <w:instrText xml:space="preserve"> ADDIN EN.CITE &lt;EndNote&gt;&lt;Cite&gt;&lt;Author&gt;Williams&lt;/Author&gt;&lt;Year&gt;1992&lt;/Year&gt;&lt;RecNum&gt;2520&lt;/RecNum&gt;&lt;DisplayText&gt;(Durham, 1991; Haig, 2007; Williams, 1992)&lt;/DisplayText&gt;&lt;record&gt;&lt;rec-number&gt;2520&lt;/rec-number&gt;&lt;foreign-keys&gt;&lt;key app="EN" db-id="es9ttvsd1p2xatet5etpvexn02w99r5s0etd" timestamp="1463008051"&gt;2520&lt;/key&gt;&lt;/foreign-keys&gt;&lt;ref-type name="Book"&gt;6&lt;/ref-type&gt;&lt;contributors&gt;&lt;authors&gt;&lt;author&gt;Williams, George C&lt;/author&gt;&lt;/authors&gt;&lt;/contributors&gt;&lt;titles&gt;&lt;title&gt;Natural selection&lt;/title&gt;&lt;/titles&gt;&lt;dates&gt;&lt;year&gt;1992&lt;/year&gt;&lt;/dates&gt;&lt;publisher&gt;Oxford University Press&lt;/publisher&gt;&lt;isbn&gt;0195361571&lt;/isbn&gt;&lt;/record&gt;&lt;/Cite&gt;&lt;Cite&gt;&lt;Author&gt;Durham&lt;/Author&gt;&lt;Year&gt;1991&lt;/Year&gt;&lt;RecNum&gt;2541&lt;/RecNum&gt;&lt;record&gt;&lt;rec-number&gt;2541&lt;/rec-number&gt;&lt;foreign-keys&gt;&lt;key app="EN" db-id="es9ttvsd1p2xatet5etpvexn02w99r5s0etd" timestamp="1464818988"&gt;2541&lt;/key&gt;&lt;/foreign-keys&gt;&lt;ref-type name="Book"&gt;6&lt;/ref-type&gt;&lt;contributors&gt;&lt;authors&gt;&lt;author&gt;Durham, William H&lt;/author&gt;&lt;/authors&gt;&lt;/contributors&gt;&lt;titles&gt;&lt;title&gt;Coevolution: Genes, culture, and human diversity&lt;/title&gt;&lt;/titles&gt;&lt;dates&gt;&lt;year&gt;1991&lt;/year&gt;&lt;/dates&gt;&lt;publisher&gt;Stanford University Press&lt;/publisher&gt;&lt;isbn&gt;0804721564&lt;/isbn&gt;&lt;/record&gt;&lt;/Cite&gt;&lt;Cite&gt;&lt;Author&gt;Haig&lt;/Author&gt;&lt;Year&gt;2007&lt;/Year&gt;&lt;RecNum&gt;2570&lt;/RecNum&gt;&lt;record&gt;&lt;rec-number&gt;2570&lt;/rec-number&gt;&lt;foreign-keys&gt;&lt;key app="EN" db-id="es9ttvsd1p2xatet5etpvexn02w99r5s0etd" timestamp="1470843133"&gt;2570&lt;/key&gt;&lt;/foreign-keys&gt;&lt;ref-type name="Book Section"&gt;5&lt;/ref-type&gt;&lt;contributors&gt;&lt;authors&gt;&lt;author&gt;Haig, David&lt;/author&gt;&lt;/authors&gt;&lt;secondary-authors&gt;&lt;author&gt;Ridley, Mark&lt;/author&gt;&lt;/secondary-authors&gt;&lt;/contributors&gt;&lt;titles&gt;&lt;title&gt;The gene meme&lt;/title&gt;&lt;secondary-title&gt;Richard Dawkins: How a Scientist Changed the Way We Think &lt;/secondary-title&gt;&lt;/titles&gt;&lt;pages&gt;50-65&lt;/pages&gt;&lt;dates&gt;&lt;year&gt;2007&lt;/year&gt;&lt;/dates&gt;&lt;/record&gt;&lt;/Cite&gt;&lt;/EndNote&gt;</w:instrText>
      </w:r>
      <w:r w:rsidR="00EB16A0" w:rsidRPr="002127D9">
        <w:rPr>
          <w:rFonts w:asciiTheme="majorHAnsi" w:eastAsia="Calibri" w:hAnsiTheme="majorHAnsi" w:cstheme="majorHAnsi"/>
          <w:lang w:val="en-US"/>
        </w:rPr>
        <w:fldChar w:fldCharType="separate"/>
      </w:r>
      <w:r w:rsidR="00026439">
        <w:rPr>
          <w:rFonts w:asciiTheme="majorHAnsi" w:eastAsia="Calibri" w:hAnsiTheme="majorHAnsi" w:cstheme="majorHAnsi"/>
          <w:noProof/>
          <w:lang w:val="en-US"/>
        </w:rPr>
        <w:t>(Durham, 1991; Haig, 2007; Williams, 1992)</w:t>
      </w:r>
      <w:r w:rsidR="00EB16A0" w:rsidRPr="002127D9">
        <w:rPr>
          <w:rFonts w:asciiTheme="majorHAnsi" w:eastAsia="Calibri" w:hAnsiTheme="majorHAnsi" w:cstheme="majorHAnsi"/>
          <w:lang w:val="en-US"/>
        </w:rPr>
        <w:fldChar w:fldCharType="end"/>
      </w:r>
      <w:r w:rsidR="00EB16A0" w:rsidRPr="002127D9">
        <w:rPr>
          <w:rFonts w:asciiTheme="majorHAnsi" w:eastAsia="Calibri" w:hAnsiTheme="majorHAnsi" w:cstheme="majorHAnsi"/>
          <w:lang w:val="en-US"/>
        </w:rPr>
        <w:t xml:space="preserve">. </w:t>
      </w:r>
      <w:r w:rsidR="00AB5E01" w:rsidRPr="002127D9">
        <w:rPr>
          <w:rFonts w:asciiTheme="majorHAnsi" w:hAnsiTheme="majorHAnsi" w:cstheme="majorHAnsi"/>
          <w:lang w:val="en-US"/>
        </w:rPr>
        <w:t>It is tempting to think that the entity being copied is the physical DNA molecule</w:t>
      </w:r>
      <w:r w:rsidR="00DA53A7" w:rsidRPr="002127D9">
        <w:rPr>
          <w:rFonts w:asciiTheme="majorHAnsi" w:hAnsiTheme="majorHAnsi" w:cstheme="majorHAnsi"/>
          <w:lang w:val="en-US"/>
        </w:rPr>
        <w:t xml:space="preserve"> itself</w:t>
      </w:r>
      <w:r w:rsidR="00AB5E01" w:rsidRPr="002127D9">
        <w:rPr>
          <w:rFonts w:asciiTheme="majorHAnsi" w:hAnsiTheme="majorHAnsi" w:cstheme="majorHAnsi"/>
          <w:lang w:val="en-US"/>
        </w:rPr>
        <w:t xml:space="preserve">. </w:t>
      </w:r>
      <w:r w:rsidR="00DB25AC" w:rsidRPr="002127D9">
        <w:rPr>
          <w:rFonts w:asciiTheme="majorHAnsi" w:hAnsiTheme="majorHAnsi" w:cstheme="majorHAnsi"/>
          <w:lang w:val="en-US"/>
        </w:rPr>
        <w:t>DNA</w:t>
      </w:r>
      <w:r w:rsidR="00AB5E01" w:rsidRPr="002127D9">
        <w:rPr>
          <w:rFonts w:asciiTheme="majorHAnsi" w:hAnsiTheme="majorHAnsi" w:cstheme="majorHAnsi"/>
          <w:lang w:val="en-US"/>
        </w:rPr>
        <w:t xml:space="preserve">, after all, </w:t>
      </w:r>
      <w:r w:rsidR="00DB25AC" w:rsidRPr="002127D9">
        <w:rPr>
          <w:rFonts w:asciiTheme="majorHAnsi" w:hAnsiTheme="majorHAnsi" w:cstheme="majorHAnsi"/>
          <w:lang w:val="en-US"/>
        </w:rPr>
        <w:t xml:space="preserve">is </w:t>
      </w:r>
      <w:r w:rsidR="00AB5E01" w:rsidRPr="002127D9">
        <w:rPr>
          <w:rFonts w:asciiTheme="majorHAnsi" w:hAnsiTheme="majorHAnsi" w:cstheme="majorHAnsi"/>
          <w:lang w:val="en-US"/>
        </w:rPr>
        <w:t>a discrete and visible physical structure. But o</w:t>
      </w:r>
      <w:r w:rsidR="00AB5E01" w:rsidRPr="002127D9">
        <w:rPr>
          <w:rFonts w:asciiTheme="majorHAnsi" w:eastAsia="Calibri" w:hAnsiTheme="majorHAnsi" w:cstheme="majorHAnsi"/>
          <w:lang w:val="en-US"/>
        </w:rPr>
        <w:t xml:space="preserve">n the informational approach, the only thing that matters is that some abstract information (a digital sequence) is recreated in a different physical environment. </w:t>
      </w:r>
      <w:r w:rsidR="00EB16A0" w:rsidRPr="002127D9">
        <w:rPr>
          <w:rFonts w:asciiTheme="majorHAnsi" w:eastAsia="Calibri" w:hAnsiTheme="majorHAnsi" w:cstheme="majorHAnsi"/>
          <w:lang w:val="en-US"/>
        </w:rPr>
        <w:t xml:space="preserve">Even though </w:t>
      </w:r>
      <w:r w:rsidR="00BD26FF" w:rsidRPr="002127D9">
        <w:rPr>
          <w:rFonts w:asciiTheme="majorHAnsi" w:eastAsia="Calibri" w:hAnsiTheme="majorHAnsi" w:cstheme="majorHAnsi"/>
          <w:lang w:val="en-US"/>
        </w:rPr>
        <w:t xml:space="preserve">the </w:t>
      </w:r>
      <w:r w:rsidR="00EB16A0" w:rsidRPr="002127D9">
        <w:rPr>
          <w:rFonts w:asciiTheme="majorHAnsi" w:eastAsia="Calibri" w:hAnsiTheme="majorHAnsi" w:cstheme="majorHAnsi"/>
          <w:lang w:val="en-US"/>
        </w:rPr>
        <w:t xml:space="preserve">mechanism </w:t>
      </w:r>
      <w:r w:rsidR="00F20B12" w:rsidRPr="002127D9">
        <w:rPr>
          <w:rFonts w:asciiTheme="majorHAnsi" w:eastAsia="Calibri" w:hAnsiTheme="majorHAnsi" w:cstheme="majorHAnsi"/>
          <w:lang w:val="en-US"/>
        </w:rPr>
        <w:t xml:space="preserve">responsible for </w:t>
      </w:r>
      <w:r w:rsidR="000035FE" w:rsidRPr="002127D9">
        <w:rPr>
          <w:rFonts w:asciiTheme="majorHAnsi" w:eastAsia="Calibri" w:hAnsiTheme="majorHAnsi" w:cstheme="majorHAnsi"/>
          <w:lang w:val="en-US"/>
        </w:rPr>
        <w:t xml:space="preserve">replication </w:t>
      </w:r>
      <w:r w:rsidR="00983940" w:rsidRPr="002127D9">
        <w:rPr>
          <w:rFonts w:asciiTheme="majorHAnsi" w:eastAsia="Calibri" w:hAnsiTheme="majorHAnsi" w:cstheme="majorHAnsi"/>
          <w:lang w:val="en-US"/>
        </w:rPr>
        <w:t>of genes</w:t>
      </w:r>
      <w:r w:rsidR="00951CC2" w:rsidRPr="002127D9">
        <w:rPr>
          <w:rFonts w:asciiTheme="majorHAnsi" w:eastAsia="Calibri" w:hAnsiTheme="majorHAnsi" w:cstheme="majorHAnsi"/>
          <w:lang w:val="en-US"/>
        </w:rPr>
        <w:t xml:space="preserve"> </w:t>
      </w:r>
      <w:r w:rsidR="00EB16A0" w:rsidRPr="002127D9">
        <w:rPr>
          <w:rFonts w:asciiTheme="majorHAnsi" w:eastAsia="Calibri" w:hAnsiTheme="majorHAnsi" w:cstheme="majorHAnsi"/>
          <w:lang w:val="en-US"/>
        </w:rPr>
        <w:t xml:space="preserve">is relatively straightforward and simple, this is not </w:t>
      </w:r>
      <w:r w:rsidR="00D14372" w:rsidRPr="002127D9">
        <w:rPr>
          <w:rFonts w:asciiTheme="majorHAnsi" w:eastAsia="Calibri" w:hAnsiTheme="majorHAnsi" w:cstheme="majorHAnsi"/>
          <w:lang w:val="en-US"/>
        </w:rPr>
        <w:t xml:space="preserve">a </w:t>
      </w:r>
      <w:r w:rsidR="00840E36" w:rsidRPr="002127D9">
        <w:rPr>
          <w:rFonts w:asciiTheme="majorHAnsi" w:eastAsia="Calibri" w:hAnsiTheme="majorHAnsi" w:cstheme="majorHAnsi"/>
          <w:lang w:val="en-US"/>
        </w:rPr>
        <w:t xml:space="preserve">necessary </w:t>
      </w:r>
      <w:r w:rsidR="00D14372" w:rsidRPr="002127D9">
        <w:rPr>
          <w:rFonts w:asciiTheme="majorHAnsi" w:eastAsia="Calibri" w:hAnsiTheme="majorHAnsi" w:cstheme="majorHAnsi"/>
          <w:lang w:val="en-US"/>
        </w:rPr>
        <w:t xml:space="preserve">requirement to </w:t>
      </w:r>
      <w:r w:rsidR="00951CC2" w:rsidRPr="002127D9">
        <w:rPr>
          <w:rFonts w:asciiTheme="majorHAnsi" w:eastAsia="Calibri" w:hAnsiTheme="majorHAnsi" w:cstheme="majorHAnsi"/>
          <w:lang w:val="en-US"/>
        </w:rPr>
        <w:t xml:space="preserve">justify </w:t>
      </w:r>
      <w:r w:rsidR="00B91C05" w:rsidRPr="002127D9">
        <w:rPr>
          <w:rFonts w:asciiTheme="majorHAnsi" w:eastAsia="Calibri" w:hAnsiTheme="majorHAnsi" w:cstheme="majorHAnsi"/>
          <w:lang w:val="en-US"/>
        </w:rPr>
        <w:t xml:space="preserve">talk about </w:t>
      </w:r>
      <w:r w:rsidR="00EB16A0" w:rsidRPr="002127D9">
        <w:rPr>
          <w:rFonts w:asciiTheme="majorHAnsi" w:eastAsia="Calibri" w:hAnsiTheme="majorHAnsi" w:cstheme="majorHAnsi"/>
          <w:lang w:val="en-US"/>
        </w:rPr>
        <w:t xml:space="preserve">‘replication’. </w:t>
      </w:r>
    </w:p>
    <w:p w14:paraId="78C38B26" w14:textId="0A2DBF9C" w:rsidR="00D83273" w:rsidRPr="002127D9" w:rsidRDefault="00104C98" w:rsidP="00885C4D">
      <w:pPr>
        <w:jc w:val="both"/>
        <w:rPr>
          <w:rFonts w:asciiTheme="majorHAnsi" w:hAnsiTheme="majorHAnsi" w:cstheme="majorHAnsi"/>
          <w:lang w:val="en-US"/>
        </w:rPr>
      </w:pPr>
      <w:r w:rsidRPr="002127D9">
        <w:rPr>
          <w:rFonts w:asciiTheme="majorHAnsi" w:hAnsiTheme="majorHAnsi" w:cstheme="majorHAnsi"/>
          <w:lang w:val="en-US"/>
        </w:rPr>
        <w:t>A thought experiment will help to see this. I</w:t>
      </w:r>
      <w:r w:rsidR="00071E38" w:rsidRPr="002127D9">
        <w:rPr>
          <w:rFonts w:asciiTheme="majorHAnsi" w:hAnsiTheme="majorHAnsi" w:cstheme="majorHAnsi"/>
          <w:lang w:val="en-US"/>
        </w:rPr>
        <w:t xml:space="preserve">magine that </w:t>
      </w:r>
      <w:r w:rsidRPr="002127D9">
        <w:rPr>
          <w:rFonts w:asciiTheme="majorHAnsi" w:hAnsiTheme="majorHAnsi" w:cstheme="majorHAnsi"/>
          <w:lang w:val="en-US"/>
        </w:rPr>
        <w:t xml:space="preserve">the </w:t>
      </w:r>
      <w:r w:rsidR="00071E38" w:rsidRPr="002127D9">
        <w:rPr>
          <w:rFonts w:asciiTheme="majorHAnsi" w:hAnsiTheme="majorHAnsi" w:cstheme="majorHAnsi"/>
          <w:lang w:val="en-US"/>
        </w:rPr>
        <w:t xml:space="preserve">replication </w:t>
      </w:r>
      <w:r w:rsidRPr="002127D9">
        <w:rPr>
          <w:rFonts w:asciiTheme="majorHAnsi" w:hAnsiTheme="majorHAnsi" w:cstheme="majorHAnsi"/>
          <w:lang w:val="en-US"/>
        </w:rPr>
        <w:t xml:space="preserve">of genetic information </w:t>
      </w:r>
      <w:r w:rsidR="00071E38" w:rsidRPr="002127D9">
        <w:rPr>
          <w:rFonts w:asciiTheme="majorHAnsi" w:hAnsiTheme="majorHAnsi" w:cstheme="majorHAnsi"/>
          <w:lang w:val="en-US"/>
        </w:rPr>
        <w:t xml:space="preserve">in our bodies is carried out by </w:t>
      </w:r>
      <w:r w:rsidR="003975C6" w:rsidRPr="002127D9">
        <w:rPr>
          <w:rFonts w:asciiTheme="majorHAnsi" w:hAnsiTheme="majorHAnsi" w:cstheme="majorHAnsi"/>
          <w:lang w:val="en-US"/>
        </w:rPr>
        <w:t xml:space="preserve">a cohort of </w:t>
      </w:r>
      <w:r w:rsidR="00071E38" w:rsidRPr="002127D9">
        <w:rPr>
          <w:rFonts w:asciiTheme="majorHAnsi" w:hAnsiTheme="majorHAnsi" w:cstheme="majorHAnsi"/>
          <w:lang w:val="en-US"/>
        </w:rPr>
        <w:t xml:space="preserve">tiny agents. Let’s call them Redundancy Demons. During cell division, the demons unwind a DNA strand, communicate </w:t>
      </w:r>
      <w:r w:rsidR="002F4CDA" w:rsidRPr="002127D9">
        <w:rPr>
          <w:rFonts w:asciiTheme="majorHAnsi" w:hAnsiTheme="majorHAnsi" w:cstheme="majorHAnsi"/>
          <w:lang w:val="en-US"/>
        </w:rPr>
        <w:t xml:space="preserve">the sequence </w:t>
      </w:r>
      <w:r w:rsidR="00071E38" w:rsidRPr="002127D9">
        <w:rPr>
          <w:rFonts w:asciiTheme="majorHAnsi" w:hAnsiTheme="majorHAnsi" w:cstheme="majorHAnsi"/>
          <w:lang w:val="en-US"/>
        </w:rPr>
        <w:t xml:space="preserve">to each other, and then re-assemble a complement DNA string base by base </w:t>
      </w:r>
      <w:r w:rsidR="002F4CDA" w:rsidRPr="002127D9">
        <w:rPr>
          <w:rFonts w:asciiTheme="majorHAnsi" w:hAnsiTheme="majorHAnsi" w:cstheme="majorHAnsi"/>
          <w:lang w:val="en-US"/>
        </w:rPr>
        <w:t>(</w:t>
      </w:r>
      <w:r w:rsidR="00933903" w:rsidRPr="002127D9">
        <w:rPr>
          <w:rFonts w:asciiTheme="majorHAnsi" w:hAnsiTheme="majorHAnsi" w:cstheme="majorHAnsi"/>
          <w:lang w:val="en-US"/>
        </w:rPr>
        <w:t xml:space="preserve">think of </w:t>
      </w:r>
      <w:r w:rsidR="002F4CDA" w:rsidRPr="002127D9">
        <w:rPr>
          <w:rFonts w:asciiTheme="majorHAnsi" w:hAnsiTheme="majorHAnsi" w:cstheme="majorHAnsi"/>
          <w:lang w:val="en-US"/>
        </w:rPr>
        <w:t>plastic toy model</w:t>
      </w:r>
      <w:r w:rsidR="00FF18C4" w:rsidRPr="002127D9">
        <w:rPr>
          <w:rFonts w:asciiTheme="majorHAnsi" w:hAnsiTheme="majorHAnsi" w:cstheme="majorHAnsi"/>
          <w:lang w:val="en-US"/>
        </w:rPr>
        <w:t>s</w:t>
      </w:r>
      <w:r w:rsidR="002F4CDA" w:rsidRPr="002127D9">
        <w:rPr>
          <w:rFonts w:asciiTheme="majorHAnsi" w:hAnsiTheme="majorHAnsi" w:cstheme="majorHAnsi"/>
          <w:lang w:val="en-US"/>
        </w:rPr>
        <w:t xml:space="preserve"> </w:t>
      </w:r>
      <w:r w:rsidR="00F55C7E" w:rsidRPr="002127D9">
        <w:rPr>
          <w:rFonts w:asciiTheme="majorHAnsi" w:hAnsiTheme="majorHAnsi" w:cstheme="majorHAnsi"/>
          <w:lang w:val="en-US"/>
        </w:rPr>
        <w:t>of</w:t>
      </w:r>
      <w:r w:rsidR="002F4CDA" w:rsidRPr="002127D9">
        <w:rPr>
          <w:rFonts w:asciiTheme="majorHAnsi" w:hAnsiTheme="majorHAnsi" w:cstheme="majorHAnsi"/>
          <w:lang w:val="en-US"/>
        </w:rPr>
        <w:t xml:space="preserve"> DNA used for educational purposes)</w:t>
      </w:r>
      <w:r w:rsidR="00071E38" w:rsidRPr="002127D9">
        <w:rPr>
          <w:rFonts w:asciiTheme="majorHAnsi" w:hAnsiTheme="majorHAnsi" w:cstheme="majorHAnsi"/>
          <w:lang w:val="en-US"/>
        </w:rPr>
        <w:t xml:space="preserve">. </w:t>
      </w:r>
      <w:r w:rsidR="00E429CB" w:rsidRPr="002127D9">
        <w:rPr>
          <w:rFonts w:asciiTheme="majorHAnsi" w:hAnsiTheme="majorHAnsi" w:cstheme="majorHAnsi"/>
          <w:lang w:val="en-US"/>
        </w:rPr>
        <w:t xml:space="preserve">The Redundancy Demons </w:t>
      </w:r>
      <w:r w:rsidR="00B448D6" w:rsidRPr="002127D9">
        <w:rPr>
          <w:rFonts w:asciiTheme="majorHAnsi" w:hAnsiTheme="majorHAnsi" w:cstheme="majorHAnsi"/>
          <w:lang w:val="en-US"/>
        </w:rPr>
        <w:t>are extremely diligent and achieve almost perfect fidelity, just as in the actual world</w:t>
      </w:r>
      <w:r w:rsidR="00353C62" w:rsidRPr="002127D9">
        <w:rPr>
          <w:rFonts w:asciiTheme="majorHAnsi" w:hAnsiTheme="majorHAnsi" w:cstheme="majorHAnsi"/>
          <w:lang w:val="en-US"/>
        </w:rPr>
        <w:t xml:space="preserve"> we live in</w:t>
      </w:r>
      <w:r w:rsidR="00B448D6" w:rsidRPr="002127D9">
        <w:rPr>
          <w:rFonts w:asciiTheme="majorHAnsi" w:hAnsiTheme="majorHAnsi" w:cstheme="majorHAnsi"/>
          <w:lang w:val="en-US"/>
        </w:rPr>
        <w:t xml:space="preserve">. </w:t>
      </w:r>
      <w:r w:rsidR="0015718A" w:rsidRPr="002127D9">
        <w:rPr>
          <w:rFonts w:asciiTheme="majorHAnsi" w:hAnsiTheme="majorHAnsi" w:cstheme="majorHAnsi"/>
          <w:lang w:val="en-US"/>
        </w:rPr>
        <w:t xml:space="preserve">Does </w:t>
      </w:r>
      <w:r w:rsidR="002F4CDA" w:rsidRPr="002127D9">
        <w:rPr>
          <w:rFonts w:asciiTheme="majorHAnsi" w:hAnsiTheme="majorHAnsi" w:cstheme="majorHAnsi"/>
          <w:lang w:val="en-US"/>
        </w:rPr>
        <w:t xml:space="preserve">this </w:t>
      </w:r>
      <w:r w:rsidR="0015718A" w:rsidRPr="002127D9">
        <w:rPr>
          <w:rFonts w:asciiTheme="majorHAnsi" w:hAnsiTheme="majorHAnsi" w:cstheme="majorHAnsi"/>
          <w:lang w:val="en-US"/>
        </w:rPr>
        <w:t xml:space="preserve">qualify as </w:t>
      </w:r>
      <w:r w:rsidR="002F4CDA" w:rsidRPr="002127D9">
        <w:rPr>
          <w:rFonts w:asciiTheme="majorHAnsi" w:hAnsiTheme="majorHAnsi" w:cstheme="majorHAnsi"/>
          <w:lang w:val="en-US"/>
        </w:rPr>
        <w:t xml:space="preserve">replication? </w:t>
      </w:r>
      <w:r w:rsidR="002F4CDA" w:rsidRPr="002127D9">
        <w:rPr>
          <w:rFonts w:asciiTheme="majorHAnsi" w:hAnsiTheme="majorHAnsi" w:cstheme="majorHAnsi"/>
          <w:i/>
          <w:lang w:val="en-US"/>
        </w:rPr>
        <w:t>Ex hypothesi</w:t>
      </w:r>
      <w:r w:rsidR="002F4CDA" w:rsidRPr="002127D9">
        <w:rPr>
          <w:rFonts w:asciiTheme="majorHAnsi" w:hAnsiTheme="majorHAnsi" w:cstheme="majorHAnsi"/>
          <w:lang w:val="en-US"/>
        </w:rPr>
        <w:t>, the demons’ labor would be indistinguishable from “true</w:t>
      </w:r>
      <w:r w:rsidR="001E404B" w:rsidRPr="002127D9">
        <w:rPr>
          <w:rFonts w:asciiTheme="majorHAnsi" w:hAnsiTheme="majorHAnsi" w:cstheme="majorHAnsi"/>
          <w:lang w:val="en-US"/>
        </w:rPr>
        <w:t>”</w:t>
      </w:r>
      <w:r w:rsidR="002F4CDA" w:rsidRPr="002127D9">
        <w:rPr>
          <w:rFonts w:asciiTheme="majorHAnsi" w:hAnsiTheme="majorHAnsi" w:cstheme="majorHAnsi"/>
          <w:lang w:val="en-US"/>
        </w:rPr>
        <w:t xml:space="preserve"> replication. </w:t>
      </w:r>
      <w:r w:rsidR="001E10FD" w:rsidRPr="002127D9">
        <w:rPr>
          <w:rFonts w:asciiTheme="majorHAnsi" w:hAnsiTheme="majorHAnsi" w:cstheme="majorHAnsi"/>
          <w:lang w:val="en-US"/>
        </w:rPr>
        <w:t xml:space="preserve">It is logically possible that </w:t>
      </w:r>
      <w:r w:rsidR="00071E38" w:rsidRPr="002127D9">
        <w:rPr>
          <w:rFonts w:asciiTheme="majorHAnsi" w:hAnsiTheme="majorHAnsi" w:cstheme="majorHAnsi"/>
          <w:lang w:val="en-US"/>
        </w:rPr>
        <w:t xml:space="preserve">such demons </w:t>
      </w:r>
      <w:r w:rsidR="001E10FD" w:rsidRPr="002127D9">
        <w:rPr>
          <w:rFonts w:asciiTheme="majorHAnsi" w:hAnsiTheme="majorHAnsi" w:cstheme="majorHAnsi"/>
          <w:lang w:val="en-US"/>
        </w:rPr>
        <w:t xml:space="preserve">are at work as we speak, just as some </w:t>
      </w:r>
      <w:r w:rsidR="005C28A5" w:rsidRPr="002127D9">
        <w:rPr>
          <w:rFonts w:asciiTheme="majorHAnsi" w:hAnsiTheme="majorHAnsi" w:cstheme="majorHAnsi"/>
          <w:lang w:val="en-US"/>
        </w:rPr>
        <w:t xml:space="preserve">liberal </w:t>
      </w:r>
      <w:r w:rsidR="001E10FD" w:rsidRPr="002127D9">
        <w:rPr>
          <w:rFonts w:asciiTheme="majorHAnsi" w:hAnsiTheme="majorHAnsi" w:cstheme="majorHAnsi"/>
          <w:lang w:val="en-US"/>
        </w:rPr>
        <w:t xml:space="preserve">theologians have suggested </w:t>
      </w:r>
      <w:r w:rsidR="00CC46B1" w:rsidRPr="002127D9">
        <w:rPr>
          <w:rFonts w:asciiTheme="majorHAnsi" w:hAnsiTheme="majorHAnsi" w:cstheme="majorHAnsi"/>
          <w:lang w:val="en-US"/>
        </w:rPr>
        <w:t xml:space="preserve">that </w:t>
      </w:r>
      <w:r w:rsidR="00071E38" w:rsidRPr="002127D9">
        <w:rPr>
          <w:rFonts w:asciiTheme="majorHAnsi" w:hAnsiTheme="majorHAnsi" w:cstheme="majorHAnsi"/>
          <w:lang w:val="en-US"/>
        </w:rPr>
        <w:t xml:space="preserve">God </w:t>
      </w:r>
      <w:r w:rsidR="00477E38" w:rsidRPr="002127D9">
        <w:rPr>
          <w:rFonts w:asciiTheme="majorHAnsi" w:hAnsiTheme="majorHAnsi" w:cstheme="majorHAnsi"/>
          <w:lang w:val="en-US"/>
        </w:rPr>
        <w:t xml:space="preserve">is </w:t>
      </w:r>
      <w:r w:rsidR="001E10FD" w:rsidRPr="002127D9">
        <w:rPr>
          <w:rFonts w:asciiTheme="majorHAnsi" w:hAnsiTheme="majorHAnsi" w:cstheme="majorHAnsi"/>
          <w:lang w:val="en-US"/>
        </w:rPr>
        <w:t xml:space="preserve">secretly </w:t>
      </w:r>
      <w:r w:rsidR="00071E38" w:rsidRPr="002127D9">
        <w:rPr>
          <w:rFonts w:asciiTheme="majorHAnsi" w:hAnsiTheme="majorHAnsi" w:cstheme="majorHAnsi"/>
          <w:lang w:val="en-US"/>
        </w:rPr>
        <w:t xml:space="preserve">fiddling with our DNA, </w:t>
      </w:r>
      <w:r w:rsidR="00815E98" w:rsidRPr="002127D9">
        <w:rPr>
          <w:rFonts w:asciiTheme="majorHAnsi" w:hAnsiTheme="majorHAnsi" w:cstheme="majorHAnsi"/>
          <w:lang w:val="en-US"/>
        </w:rPr>
        <w:t xml:space="preserve">all the while </w:t>
      </w:r>
      <w:r w:rsidR="00071E38" w:rsidRPr="002127D9">
        <w:rPr>
          <w:rFonts w:asciiTheme="majorHAnsi" w:hAnsiTheme="majorHAnsi" w:cstheme="majorHAnsi"/>
          <w:lang w:val="en-US"/>
        </w:rPr>
        <w:t xml:space="preserve">making sure that </w:t>
      </w:r>
      <w:r w:rsidR="00595B82" w:rsidRPr="002127D9">
        <w:rPr>
          <w:rFonts w:asciiTheme="majorHAnsi" w:hAnsiTheme="majorHAnsi" w:cstheme="majorHAnsi"/>
          <w:lang w:val="en-US"/>
        </w:rPr>
        <w:t xml:space="preserve">He </w:t>
      </w:r>
      <w:r w:rsidR="00AC2EB9" w:rsidRPr="002127D9">
        <w:rPr>
          <w:rFonts w:asciiTheme="majorHAnsi" w:hAnsiTheme="majorHAnsi" w:cstheme="majorHAnsi"/>
          <w:lang w:val="en-US"/>
        </w:rPr>
        <w:t>stay</w:t>
      </w:r>
      <w:r w:rsidR="004A1610" w:rsidRPr="002127D9">
        <w:rPr>
          <w:rFonts w:asciiTheme="majorHAnsi" w:hAnsiTheme="majorHAnsi" w:cstheme="majorHAnsi"/>
          <w:lang w:val="en-US"/>
        </w:rPr>
        <w:t>s</w:t>
      </w:r>
      <w:r w:rsidR="00AC2EB9" w:rsidRPr="002127D9">
        <w:rPr>
          <w:rFonts w:asciiTheme="majorHAnsi" w:hAnsiTheme="majorHAnsi" w:cstheme="majorHAnsi"/>
          <w:lang w:val="en-US"/>
        </w:rPr>
        <w:t xml:space="preserve"> below the threshold of </w:t>
      </w:r>
      <w:r w:rsidR="00071E38" w:rsidRPr="002127D9">
        <w:rPr>
          <w:rFonts w:asciiTheme="majorHAnsi" w:hAnsiTheme="majorHAnsi" w:cstheme="majorHAnsi"/>
          <w:lang w:val="en-US"/>
        </w:rPr>
        <w:t xml:space="preserve">statistical </w:t>
      </w:r>
      <w:r w:rsidR="00AC2EB9" w:rsidRPr="002127D9">
        <w:rPr>
          <w:rFonts w:asciiTheme="majorHAnsi" w:hAnsiTheme="majorHAnsi" w:cstheme="majorHAnsi"/>
          <w:lang w:val="en-US"/>
        </w:rPr>
        <w:t>detectability</w:t>
      </w:r>
      <w:r w:rsidR="00C91DD4" w:rsidRPr="002127D9">
        <w:rPr>
          <w:rFonts w:asciiTheme="majorHAnsi" w:hAnsiTheme="majorHAnsi" w:cstheme="majorHAnsi"/>
          <w:lang w:val="en-US"/>
        </w:rPr>
        <w:t xml:space="preserve"> </w:t>
      </w:r>
      <w:r w:rsidR="00071E38" w:rsidRPr="002127D9">
        <w:rPr>
          <w:rFonts w:asciiTheme="majorHAnsi" w:hAnsiTheme="majorHAnsi" w:cstheme="majorHAnsi"/>
          <w:lang w:val="en-US"/>
        </w:rPr>
        <w:fldChar w:fldCharType="begin"/>
      </w:r>
      <w:r w:rsidR="00D77CEC" w:rsidRPr="002127D9">
        <w:rPr>
          <w:rFonts w:asciiTheme="majorHAnsi" w:hAnsiTheme="majorHAnsi" w:cstheme="majorHAnsi"/>
          <w:lang w:val="en-US"/>
        </w:rPr>
        <w:instrText xml:space="preserve"> ADDIN EN.CITE &lt;EndNote&gt;&lt;Cite&gt;&lt;Author&gt;Haught&lt;/Author&gt;&lt;Year&gt;2000&lt;/Year&gt;&lt;IDText&gt;God after Darwin : a theology of evolution&lt;/IDText&gt;&lt;DisplayText&gt;(Haught, 2000; Miller, 2000)&lt;/DisplayText&gt;&lt;record&gt;&lt;foreign-keys&gt;&lt;key app="EN" db-id="es9ttvsd1p2xatet5etpvexn02w99r5s0etd"&gt;375&lt;/key&gt;&lt;/foreign-keys&gt;&lt;isbn&gt;0813367239&lt;/isbn&gt;&lt;titles&gt;&lt;title&gt;God after Darwin : a theology of evolution&lt;/title&gt;&lt;/titles&gt;&lt;pages&gt;XIII, 221&lt;/pages&gt;&lt;call-num&gt;L27.24F947&lt;/call-num&gt;&lt;contributors&gt;&lt;authors&gt;&lt;author&gt;Haught, John F.&lt;/author&gt;&lt;/authors&gt;&lt;/contributors&gt;&lt;added-date format="utc"&gt;1374484573&lt;/added-date&gt;&lt;pub-location&gt;Boulder (Colo.)&lt;/pub-location&gt;&lt;ref-type name="Book"&gt;6&lt;/ref-type&gt;&lt;dates&gt;&lt;year&gt;2000&lt;/year&gt;&lt;/dates&gt;&lt;rec-number&gt;470&lt;/rec-number&gt;&lt;publisher&gt;Westview press&lt;/publisher&gt;&lt;last-updated-date format="utc"&gt;1374484573&lt;/last-updated-date&gt;&lt;accession-num&gt;000656231&lt;/accession-num&gt;&lt;/record&gt;&lt;/Cite&gt;&lt;Cite&gt;&lt;Author&gt;Miller&lt;/Author&gt;&lt;Year&gt;2000&lt;/Year&gt;&lt;IDText&gt;Finding Darwin&amp;apos;s God : a scientist&amp;apos;s search for common ground between God and evolution&lt;/IDText&gt;&lt;record&gt;&lt;foreign-keys&gt;&lt;key app="EN" db-id="es9ttvsd1p2xatet5etpvexn02w99r5s0etd"&gt;245&lt;/key&gt;&lt;/foreign-keys&gt;&lt;isbn&gt;0060175931&lt;/isbn&gt;&lt;titles&gt;&lt;title&gt;Finding Darwin&amp;apos;s God : a scientist&amp;apos;s search for common ground between God and evolution&lt;/title&gt;&lt;secondary-title&gt;Cliff Street books&lt;/secondary-title&gt;&lt;/titles&gt;&lt;pages&gt;XIII, 338 ill.&lt;/pages&gt;&lt;contributors&gt;&lt;authors&gt;&lt;author&gt;Miller, Kenneth R.&lt;/author&gt;&lt;/authors&gt;&lt;/contributors&gt;&lt;added-date format="utc"&gt;1374484561&lt;/added-date&gt;&lt;pub-location&gt;New York (N.Y.)&lt;/pub-location&gt;&lt;ref-type name="Book"&gt;6&lt;/ref-type&gt;&lt;dates&gt;&lt;year&gt;2000&lt;/year&gt;&lt;/dates&gt;&lt;rec-number&gt;362&lt;/rec-number&gt;&lt;publisher&gt;HarperCollins&lt;/publisher&gt;&lt;last-updated-date format="utc"&gt;1374484561&lt;/last-updated-date&gt;&lt;accession-num&gt;000697453&lt;/accession-num&gt;&lt;/record&gt;&lt;/Cite&gt;&lt;/EndNote&gt;</w:instrText>
      </w:r>
      <w:r w:rsidR="00071E38" w:rsidRPr="002127D9">
        <w:rPr>
          <w:rFonts w:asciiTheme="majorHAnsi" w:hAnsiTheme="majorHAnsi" w:cstheme="majorHAnsi"/>
          <w:lang w:val="en-US"/>
        </w:rPr>
        <w:fldChar w:fldCharType="separate"/>
      </w:r>
      <w:r w:rsidR="00D77CEC" w:rsidRPr="002127D9">
        <w:rPr>
          <w:rFonts w:asciiTheme="majorHAnsi" w:hAnsiTheme="majorHAnsi" w:cstheme="majorHAnsi"/>
          <w:noProof/>
          <w:lang w:val="en-US"/>
        </w:rPr>
        <w:t>(Haught, 2000; Miller, 2000)</w:t>
      </w:r>
      <w:r w:rsidR="00071E38" w:rsidRPr="002127D9">
        <w:rPr>
          <w:rFonts w:asciiTheme="majorHAnsi" w:hAnsiTheme="majorHAnsi" w:cstheme="majorHAnsi"/>
          <w:lang w:val="en-US"/>
        </w:rPr>
        <w:fldChar w:fldCharType="end"/>
      </w:r>
      <w:r w:rsidR="00071E38" w:rsidRPr="002127D9">
        <w:rPr>
          <w:rFonts w:asciiTheme="majorHAnsi" w:hAnsiTheme="majorHAnsi" w:cstheme="majorHAnsi"/>
          <w:lang w:val="en-US"/>
        </w:rPr>
        <w:t>.</w:t>
      </w:r>
      <w:r w:rsidR="002F4CDA" w:rsidRPr="002127D9">
        <w:rPr>
          <w:rFonts w:asciiTheme="majorHAnsi" w:hAnsiTheme="majorHAnsi" w:cstheme="majorHAnsi"/>
          <w:lang w:val="en-US"/>
        </w:rPr>
        <w:t xml:space="preserve"> </w:t>
      </w:r>
      <w:r w:rsidR="006E74AC" w:rsidRPr="002127D9">
        <w:rPr>
          <w:rFonts w:asciiTheme="majorHAnsi" w:hAnsiTheme="majorHAnsi" w:cstheme="majorHAnsi"/>
          <w:lang w:val="en-US"/>
        </w:rPr>
        <w:t>We could e</w:t>
      </w:r>
      <w:r w:rsidR="00A25A05" w:rsidRPr="002127D9">
        <w:rPr>
          <w:rFonts w:asciiTheme="majorHAnsi" w:hAnsiTheme="majorHAnsi" w:cstheme="majorHAnsi"/>
          <w:lang w:val="en-US"/>
        </w:rPr>
        <w:t xml:space="preserve">asily make our </w:t>
      </w:r>
      <w:r w:rsidR="005D0459" w:rsidRPr="002127D9">
        <w:rPr>
          <w:rFonts w:asciiTheme="majorHAnsi" w:hAnsiTheme="majorHAnsi" w:cstheme="majorHAnsi"/>
          <w:lang w:val="en-US"/>
        </w:rPr>
        <w:t>thought experiment</w:t>
      </w:r>
      <w:r w:rsidR="00A25A05" w:rsidRPr="002127D9">
        <w:rPr>
          <w:rFonts w:asciiTheme="majorHAnsi" w:hAnsiTheme="majorHAnsi" w:cstheme="majorHAnsi"/>
          <w:lang w:val="en-US"/>
        </w:rPr>
        <w:t xml:space="preserve"> more fa</w:t>
      </w:r>
      <w:r w:rsidR="006E74AC" w:rsidRPr="002127D9">
        <w:rPr>
          <w:rFonts w:asciiTheme="majorHAnsi" w:hAnsiTheme="majorHAnsi" w:cstheme="majorHAnsi"/>
          <w:lang w:val="en-US"/>
        </w:rPr>
        <w:t>nciful</w:t>
      </w:r>
      <w:r w:rsidR="005D0459" w:rsidRPr="002127D9">
        <w:rPr>
          <w:rFonts w:asciiTheme="majorHAnsi" w:hAnsiTheme="majorHAnsi" w:cstheme="majorHAnsi"/>
          <w:lang w:val="en-US"/>
        </w:rPr>
        <w:t>, without changing the</w:t>
      </w:r>
      <w:r w:rsidR="00BC3B2B" w:rsidRPr="002127D9">
        <w:rPr>
          <w:rFonts w:asciiTheme="majorHAnsi" w:hAnsiTheme="majorHAnsi" w:cstheme="majorHAnsi"/>
          <w:lang w:val="en-US"/>
        </w:rPr>
        <w:t xml:space="preserve"> basic point</w:t>
      </w:r>
      <w:r w:rsidR="006E74AC" w:rsidRPr="002127D9">
        <w:rPr>
          <w:rFonts w:asciiTheme="majorHAnsi" w:hAnsiTheme="majorHAnsi" w:cstheme="majorHAnsi"/>
          <w:lang w:val="en-US"/>
        </w:rPr>
        <w:t xml:space="preserve">. </w:t>
      </w:r>
      <w:r w:rsidR="00A25A05" w:rsidRPr="002127D9">
        <w:rPr>
          <w:rFonts w:asciiTheme="majorHAnsi" w:hAnsiTheme="majorHAnsi" w:cstheme="majorHAnsi"/>
          <w:lang w:val="en-US"/>
        </w:rPr>
        <w:t xml:space="preserve">Even if it </w:t>
      </w:r>
      <w:r w:rsidR="00D77CEC" w:rsidRPr="002127D9">
        <w:rPr>
          <w:rFonts w:asciiTheme="majorHAnsi" w:hAnsiTheme="majorHAnsi" w:cstheme="majorHAnsi"/>
          <w:lang w:val="en-US"/>
        </w:rPr>
        <w:t xml:space="preserve">were discovered that </w:t>
      </w:r>
      <w:r w:rsidR="00EF58CE" w:rsidRPr="002127D9">
        <w:rPr>
          <w:rFonts w:asciiTheme="majorHAnsi" w:hAnsiTheme="majorHAnsi" w:cstheme="majorHAnsi"/>
          <w:lang w:val="en-US"/>
        </w:rPr>
        <w:t xml:space="preserve">Redundancy Demons </w:t>
      </w:r>
      <w:r w:rsidR="00FA15C0" w:rsidRPr="002127D9">
        <w:rPr>
          <w:rFonts w:asciiTheme="majorHAnsi" w:hAnsiTheme="majorHAnsi" w:cstheme="majorHAnsi"/>
          <w:lang w:val="en-US"/>
        </w:rPr>
        <w:t>use a range of different molecules for encrypting the genetic information</w:t>
      </w:r>
      <w:r w:rsidR="00A25A05" w:rsidRPr="002127D9">
        <w:rPr>
          <w:rFonts w:asciiTheme="majorHAnsi" w:hAnsiTheme="majorHAnsi" w:cstheme="majorHAnsi"/>
          <w:lang w:val="en-US"/>
        </w:rPr>
        <w:t xml:space="preserve">, rather than the </w:t>
      </w:r>
      <w:r w:rsidR="00ED05AB" w:rsidRPr="002127D9">
        <w:rPr>
          <w:rFonts w:asciiTheme="majorHAnsi" w:hAnsiTheme="majorHAnsi" w:cstheme="majorHAnsi"/>
          <w:lang w:val="en-US"/>
        </w:rPr>
        <w:t>four known nucleo</w:t>
      </w:r>
      <w:r w:rsidR="00A25A05" w:rsidRPr="002127D9">
        <w:rPr>
          <w:rFonts w:asciiTheme="majorHAnsi" w:hAnsiTheme="majorHAnsi" w:cstheme="majorHAnsi"/>
          <w:lang w:val="en-US"/>
        </w:rPr>
        <w:t>base</w:t>
      </w:r>
      <w:r w:rsidR="00ED05AB" w:rsidRPr="002127D9">
        <w:rPr>
          <w:rFonts w:asciiTheme="majorHAnsi" w:hAnsiTheme="majorHAnsi" w:cstheme="majorHAnsi"/>
          <w:lang w:val="en-US"/>
        </w:rPr>
        <w:t>s (ACGT)</w:t>
      </w:r>
      <w:r w:rsidR="00A25A05" w:rsidRPr="002127D9">
        <w:rPr>
          <w:rFonts w:asciiTheme="majorHAnsi" w:hAnsiTheme="majorHAnsi" w:cstheme="majorHAnsi"/>
          <w:lang w:val="en-US"/>
        </w:rPr>
        <w:t xml:space="preserve">, </w:t>
      </w:r>
      <w:r w:rsidR="00610E58" w:rsidRPr="002127D9">
        <w:rPr>
          <w:rFonts w:asciiTheme="majorHAnsi" w:hAnsiTheme="majorHAnsi" w:cstheme="majorHAnsi"/>
          <w:lang w:val="en-US"/>
        </w:rPr>
        <w:t xml:space="preserve">that </w:t>
      </w:r>
      <w:r w:rsidR="00065F5E" w:rsidRPr="002127D9">
        <w:rPr>
          <w:rFonts w:asciiTheme="majorHAnsi" w:hAnsiTheme="majorHAnsi" w:cstheme="majorHAnsi"/>
          <w:lang w:val="en-US"/>
        </w:rPr>
        <w:t>would not make any difference</w:t>
      </w:r>
      <w:r w:rsidR="00881605" w:rsidRPr="002127D9">
        <w:rPr>
          <w:rFonts w:asciiTheme="majorHAnsi" w:hAnsiTheme="majorHAnsi" w:cstheme="majorHAnsi"/>
          <w:lang w:val="en-US"/>
        </w:rPr>
        <w:t xml:space="preserve"> in practice</w:t>
      </w:r>
      <w:r w:rsidR="00065F5E" w:rsidRPr="002127D9">
        <w:rPr>
          <w:rFonts w:asciiTheme="majorHAnsi" w:hAnsiTheme="majorHAnsi" w:cstheme="majorHAnsi"/>
          <w:lang w:val="en-US"/>
        </w:rPr>
        <w:t xml:space="preserve">, as long as </w:t>
      </w:r>
      <w:r w:rsidR="00FA15C0" w:rsidRPr="002127D9">
        <w:rPr>
          <w:rFonts w:asciiTheme="majorHAnsi" w:hAnsiTheme="majorHAnsi" w:cstheme="majorHAnsi"/>
          <w:lang w:val="en-US"/>
        </w:rPr>
        <w:t xml:space="preserve">information </w:t>
      </w:r>
      <w:r w:rsidR="00AF20F5" w:rsidRPr="002127D9">
        <w:rPr>
          <w:rFonts w:asciiTheme="majorHAnsi" w:hAnsiTheme="majorHAnsi" w:cstheme="majorHAnsi"/>
          <w:lang w:val="en-US"/>
        </w:rPr>
        <w:t xml:space="preserve">can still be </w:t>
      </w:r>
      <w:r w:rsidR="006A1D75" w:rsidRPr="002127D9">
        <w:rPr>
          <w:rFonts w:asciiTheme="majorHAnsi" w:hAnsiTheme="majorHAnsi" w:cstheme="majorHAnsi"/>
          <w:lang w:val="en-US"/>
        </w:rPr>
        <w:t xml:space="preserve">somehow </w:t>
      </w:r>
      <w:r w:rsidR="00233D01" w:rsidRPr="002127D9">
        <w:rPr>
          <w:rFonts w:asciiTheme="majorHAnsi" w:hAnsiTheme="majorHAnsi" w:cstheme="majorHAnsi"/>
          <w:lang w:val="en-US"/>
        </w:rPr>
        <w:t xml:space="preserve">transcribed to the </w:t>
      </w:r>
      <w:r w:rsidR="009A176C" w:rsidRPr="002127D9">
        <w:rPr>
          <w:rFonts w:asciiTheme="majorHAnsi" w:hAnsiTheme="majorHAnsi" w:cstheme="majorHAnsi"/>
          <w:lang w:val="en-US"/>
        </w:rPr>
        <w:t>right amino acid sequences</w:t>
      </w:r>
      <w:r w:rsidR="00065F5E" w:rsidRPr="002127D9">
        <w:rPr>
          <w:rFonts w:asciiTheme="majorHAnsi" w:hAnsiTheme="majorHAnsi" w:cstheme="majorHAnsi"/>
          <w:lang w:val="en-US"/>
        </w:rPr>
        <w:t>.</w:t>
      </w:r>
      <w:r w:rsidR="00FA15C0" w:rsidRPr="002127D9">
        <w:rPr>
          <w:rFonts w:asciiTheme="majorHAnsi" w:hAnsiTheme="majorHAnsi" w:cstheme="majorHAnsi"/>
          <w:lang w:val="en-US"/>
        </w:rPr>
        <w:t xml:space="preserve"> </w:t>
      </w:r>
      <w:r w:rsidR="0036720D" w:rsidRPr="002127D9">
        <w:rPr>
          <w:rFonts w:asciiTheme="majorHAnsi" w:hAnsiTheme="majorHAnsi" w:cstheme="majorHAnsi"/>
          <w:lang w:val="en-US"/>
        </w:rPr>
        <w:t xml:space="preserve">And what </w:t>
      </w:r>
      <w:r w:rsidR="00FA15C0" w:rsidRPr="002127D9">
        <w:rPr>
          <w:rFonts w:asciiTheme="majorHAnsi" w:hAnsiTheme="majorHAnsi" w:cstheme="majorHAnsi"/>
          <w:lang w:val="en-US"/>
        </w:rPr>
        <w:t xml:space="preserve">if they used tiny </w:t>
      </w:r>
      <w:r w:rsidR="002F4CDA" w:rsidRPr="002127D9">
        <w:rPr>
          <w:rFonts w:asciiTheme="majorHAnsi" w:hAnsiTheme="majorHAnsi" w:cstheme="majorHAnsi"/>
          <w:lang w:val="en-US"/>
        </w:rPr>
        <w:t>Enigma machines</w:t>
      </w:r>
      <w:r w:rsidR="008C7106" w:rsidRPr="002127D9">
        <w:rPr>
          <w:rFonts w:asciiTheme="majorHAnsi" w:hAnsiTheme="majorHAnsi" w:cstheme="majorHAnsi"/>
          <w:lang w:val="en-US"/>
        </w:rPr>
        <w:t xml:space="preserve"> for secrecy</w:t>
      </w:r>
      <w:r w:rsidR="002F4CDA" w:rsidRPr="002127D9">
        <w:rPr>
          <w:rFonts w:asciiTheme="majorHAnsi" w:hAnsiTheme="majorHAnsi" w:cstheme="majorHAnsi"/>
          <w:lang w:val="en-US"/>
        </w:rPr>
        <w:t xml:space="preserve">, decoding the information in each transmission event? </w:t>
      </w:r>
      <w:r w:rsidR="003335C5" w:rsidRPr="002127D9">
        <w:rPr>
          <w:rFonts w:asciiTheme="majorHAnsi" w:hAnsiTheme="majorHAnsi" w:cstheme="majorHAnsi"/>
          <w:lang w:val="en-US"/>
        </w:rPr>
        <w:t xml:space="preserve">None of </w:t>
      </w:r>
      <w:r w:rsidR="002A2794" w:rsidRPr="002127D9">
        <w:rPr>
          <w:rFonts w:asciiTheme="majorHAnsi" w:hAnsiTheme="majorHAnsi" w:cstheme="majorHAnsi"/>
          <w:lang w:val="en-US"/>
        </w:rPr>
        <w:t xml:space="preserve">this </w:t>
      </w:r>
      <w:r w:rsidR="00FE3C6A" w:rsidRPr="002127D9">
        <w:rPr>
          <w:rFonts w:asciiTheme="majorHAnsi" w:hAnsiTheme="majorHAnsi" w:cstheme="majorHAnsi"/>
          <w:lang w:val="en-US"/>
        </w:rPr>
        <w:t xml:space="preserve">would </w:t>
      </w:r>
      <w:r w:rsidR="00A27240" w:rsidRPr="002127D9">
        <w:rPr>
          <w:rFonts w:asciiTheme="majorHAnsi" w:hAnsiTheme="majorHAnsi" w:cstheme="majorHAnsi"/>
          <w:lang w:val="en-US"/>
        </w:rPr>
        <w:t>m</w:t>
      </w:r>
      <w:r w:rsidR="003335C5" w:rsidRPr="002127D9">
        <w:rPr>
          <w:rFonts w:asciiTheme="majorHAnsi" w:hAnsiTheme="majorHAnsi" w:cstheme="majorHAnsi"/>
          <w:lang w:val="en-US"/>
        </w:rPr>
        <w:t xml:space="preserve">ake </w:t>
      </w:r>
      <w:r w:rsidR="00FE3C6A" w:rsidRPr="002127D9">
        <w:rPr>
          <w:rFonts w:asciiTheme="majorHAnsi" w:hAnsiTheme="majorHAnsi" w:cstheme="majorHAnsi"/>
          <w:lang w:val="en-US"/>
        </w:rPr>
        <w:t xml:space="preserve">a </w:t>
      </w:r>
      <w:r w:rsidR="003335C5" w:rsidRPr="002127D9">
        <w:rPr>
          <w:rFonts w:asciiTheme="majorHAnsi" w:hAnsiTheme="majorHAnsi" w:cstheme="majorHAnsi"/>
          <w:lang w:val="en-US"/>
        </w:rPr>
        <w:t>differenc</w:t>
      </w:r>
      <w:r w:rsidR="00DB6565" w:rsidRPr="002127D9">
        <w:rPr>
          <w:rFonts w:asciiTheme="majorHAnsi" w:hAnsiTheme="majorHAnsi" w:cstheme="majorHAnsi"/>
          <w:lang w:val="en-US"/>
        </w:rPr>
        <w:t>e</w:t>
      </w:r>
      <w:r w:rsidR="000002D6" w:rsidRPr="002127D9">
        <w:rPr>
          <w:rFonts w:asciiTheme="majorHAnsi" w:hAnsiTheme="majorHAnsi" w:cstheme="majorHAnsi"/>
          <w:lang w:val="en-US"/>
        </w:rPr>
        <w:t xml:space="preserve"> </w:t>
      </w:r>
      <w:r w:rsidR="003E257B" w:rsidRPr="002127D9">
        <w:rPr>
          <w:rFonts w:asciiTheme="majorHAnsi" w:hAnsiTheme="majorHAnsi" w:cstheme="majorHAnsi"/>
          <w:lang w:val="en-US"/>
        </w:rPr>
        <w:t>for the information</w:t>
      </w:r>
      <w:r w:rsidR="00291B49" w:rsidRPr="002127D9">
        <w:rPr>
          <w:rFonts w:asciiTheme="majorHAnsi" w:hAnsiTheme="majorHAnsi" w:cstheme="majorHAnsi"/>
          <w:lang w:val="en-US"/>
        </w:rPr>
        <w:t>al</w:t>
      </w:r>
      <w:r w:rsidR="003E257B" w:rsidRPr="002127D9">
        <w:rPr>
          <w:rFonts w:asciiTheme="majorHAnsi" w:hAnsiTheme="majorHAnsi" w:cstheme="majorHAnsi"/>
          <w:lang w:val="en-US"/>
        </w:rPr>
        <w:t xml:space="preserve"> view, </w:t>
      </w:r>
      <w:r w:rsidR="00291B49" w:rsidRPr="002127D9">
        <w:rPr>
          <w:rFonts w:asciiTheme="majorHAnsi" w:hAnsiTheme="majorHAnsi" w:cstheme="majorHAnsi"/>
          <w:lang w:val="en-US"/>
        </w:rPr>
        <w:t xml:space="preserve">and none of it </w:t>
      </w:r>
      <w:r w:rsidR="00291B49" w:rsidRPr="002127D9">
        <w:rPr>
          <w:rFonts w:asciiTheme="majorHAnsi" w:hAnsiTheme="majorHAnsi" w:cstheme="majorHAnsi"/>
          <w:lang w:val="en-US"/>
        </w:rPr>
        <w:lastRenderedPageBreak/>
        <w:t xml:space="preserve">would compromise </w:t>
      </w:r>
      <w:r w:rsidR="000002D6" w:rsidRPr="002127D9">
        <w:rPr>
          <w:rFonts w:asciiTheme="majorHAnsi" w:hAnsiTheme="majorHAnsi" w:cstheme="majorHAnsi"/>
          <w:lang w:val="en-US"/>
        </w:rPr>
        <w:t xml:space="preserve">the </w:t>
      </w:r>
      <w:r w:rsidR="00291B49" w:rsidRPr="002127D9">
        <w:rPr>
          <w:rFonts w:asciiTheme="majorHAnsi" w:hAnsiTheme="majorHAnsi" w:cstheme="majorHAnsi"/>
          <w:lang w:val="en-US"/>
        </w:rPr>
        <w:t xml:space="preserve">evolutionary </w:t>
      </w:r>
      <w:r w:rsidR="000002D6" w:rsidRPr="002127D9">
        <w:rPr>
          <w:rFonts w:asciiTheme="majorHAnsi" w:hAnsiTheme="majorHAnsi" w:cstheme="majorHAnsi"/>
          <w:lang w:val="en-US"/>
        </w:rPr>
        <w:t>algo</w:t>
      </w:r>
      <w:r w:rsidR="001E1B8E" w:rsidRPr="002127D9">
        <w:rPr>
          <w:rFonts w:asciiTheme="majorHAnsi" w:hAnsiTheme="majorHAnsi" w:cstheme="majorHAnsi"/>
          <w:lang w:val="en-US"/>
        </w:rPr>
        <w:t>rithm of variation and selection</w:t>
      </w:r>
      <w:r w:rsidR="00DB6565" w:rsidRPr="002127D9">
        <w:rPr>
          <w:rFonts w:asciiTheme="majorHAnsi" w:hAnsiTheme="majorHAnsi" w:cstheme="majorHAnsi"/>
          <w:lang w:val="en-US"/>
        </w:rPr>
        <w:t>: to all intents and purposes, what is going on is still “</w:t>
      </w:r>
      <w:r w:rsidR="003335C5" w:rsidRPr="002127D9">
        <w:rPr>
          <w:rFonts w:asciiTheme="majorHAnsi" w:hAnsiTheme="majorHAnsi" w:cstheme="majorHAnsi"/>
          <w:lang w:val="en-US"/>
        </w:rPr>
        <w:t>replication</w:t>
      </w:r>
      <w:r w:rsidR="00DB6565" w:rsidRPr="002127D9">
        <w:rPr>
          <w:rFonts w:asciiTheme="majorHAnsi" w:hAnsiTheme="majorHAnsi" w:cstheme="majorHAnsi"/>
          <w:lang w:val="en-US"/>
        </w:rPr>
        <w:t>”</w:t>
      </w:r>
      <w:r w:rsidR="003335C5" w:rsidRPr="002127D9">
        <w:rPr>
          <w:rFonts w:asciiTheme="majorHAnsi" w:hAnsiTheme="majorHAnsi" w:cstheme="majorHAnsi"/>
          <w:lang w:val="en-US"/>
        </w:rPr>
        <w:t>.</w:t>
      </w:r>
    </w:p>
    <w:p w14:paraId="7C572838" w14:textId="726E7070" w:rsidR="000C7DEC" w:rsidRPr="002127D9" w:rsidRDefault="000C7DEC" w:rsidP="00885C4D">
      <w:pPr>
        <w:jc w:val="both"/>
        <w:rPr>
          <w:rFonts w:asciiTheme="majorHAnsi" w:hAnsiTheme="majorHAnsi" w:cstheme="majorHAnsi"/>
          <w:b/>
          <w:lang w:val="en-US"/>
        </w:rPr>
      </w:pPr>
      <w:r w:rsidRPr="002127D9">
        <w:rPr>
          <w:rFonts w:asciiTheme="majorHAnsi" w:hAnsiTheme="majorHAnsi" w:cstheme="majorHAnsi"/>
          <w:b/>
          <w:lang w:val="en-US"/>
        </w:rPr>
        <w:t>Level of resolution</w:t>
      </w:r>
    </w:p>
    <w:p w14:paraId="304B8BE0" w14:textId="181C670A" w:rsidR="003430BC" w:rsidRPr="002127D9" w:rsidRDefault="00844407" w:rsidP="003430BC">
      <w:pPr>
        <w:jc w:val="both"/>
        <w:rPr>
          <w:rFonts w:asciiTheme="majorHAnsi" w:hAnsiTheme="majorHAnsi" w:cstheme="majorHAnsi"/>
          <w:lang w:val="en-US"/>
        </w:rPr>
      </w:pPr>
      <w:r w:rsidRPr="002127D9">
        <w:rPr>
          <w:rFonts w:asciiTheme="majorHAnsi" w:hAnsiTheme="majorHAnsi" w:cstheme="majorHAnsi"/>
          <w:lang w:val="en-US"/>
        </w:rPr>
        <w:t>What are the Redundancy Demons copying? Information of course</w:t>
      </w:r>
      <w:r w:rsidR="00190FF8" w:rsidRPr="002127D9">
        <w:rPr>
          <w:rFonts w:asciiTheme="majorHAnsi" w:hAnsiTheme="majorHAnsi" w:cstheme="majorHAnsi"/>
          <w:lang w:val="en-US"/>
        </w:rPr>
        <w:t xml:space="preserve">, just like </w:t>
      </w:r>
      <w:r w:rsidR="00B85075" w:rsidRPr="002127D9">
        <w:rPr>
          <w:rFonts w:asciiTheme="majorHAnsi" w:hAnsiTheme="majorHAnsi" w:cstheme="majorHAnsi"/>
          <w:lang w:val="en-US"/>
        </w:rPr>
        <w:t xml:space="preserve">natural </w:t>
      </w:r>
      <w:r w:rsidR="00190FF8" w:rsidRPr="002127D9">
        <w:rPr>
          <w:rFonts w:asciiTheme="majorHAnsi" w:hAnsiTheme="majorHAnsi" w:cstheme="majorHAnsi"/>
          <w:lang w:val="en-US"/>
        </w:rPr>
        <w:t>DNA copying mechanism</w:t>
      </w:r>
      <w:r w:rsidR="003D730C" w:rsidRPr="002127D9">
        <w:rPr>
          <w:rFonts w:asciiTheme="majorHAnsi" w:hAnsiTheme="majorHAnsi" w:cstheme="majorHAnsi"/>
          <w:lang w:val="en-US"/>
        </w:rPr>
        <w:t>s</w:t>
      </w:r>
      <w:r w:rsidR="00190FF8" w:rsidRPr="002127D9">
        <w:rPr>
          <w:rFonts w:asciiTheme="majorHAnsi" w:hAnsiTheme="majorHAnsi" w:cstheme="majorHAnsi"/>
          <w:lang w:val="en-US"/>
        </w:rPr>
        <w:t xml:space="preserve"> in the real world</w:t>
      </w:r>
      <w:r w:rsidRPr="002127D9">
        <w:rPr>
          <w:rFonts w:asciiTheme="majorHAnsi" w:hAnsiTheme="majorHAnsi" w:cstheme="majorHAnsi"/>
          <w:lang w:val="en-US"/>
        </w:rPr>
        <w:t xml:space="preserve">. But information </w:t>
      </w:r>
      <w:r w:rsidR="00210E14" w:rsidRPr="002127D9">
        <w:rPr>
          <w:rFonts w:asciiTheme="majorHAnsi" w:hAnsiTheme="majorHAnsi" w:cstheme="majorHAnsi"/>
          <w:lang w:val="en-US"/>
        </w:rPr>
        <w:t xml:space="preserve">is not a given in the world. It </w:t>
      </w:r>
      <w:r w:rsidRPr="002127D9">
        <w:rPr>
          <w:rFonts w:asciiTheme="majorHAnsi" w:hAnsiTheme="majorHAnsi" w:cstheme="majorHAnsi"/>
          <w:lang w:val="en-US"/>
        </w:rPr>
        <w:t xml:space="preserve">needs to identified, </w:t>
      </w:r>
      <w:r w:rsidR="00210E14" w:rsidRPr="002127D9">
        <w:rPr>
          <w:rFonts w:asciiTheme="majorHAnsi" w:hAnsiTheme="majorHAnsi" w:cstheme="majorHAnsi"/>
          <w:lang w:val="en-US"/>
        </w:rPr>
        <w:t xml:space="preserve">and this can happen </w:t>
      </w:r>
      <w:r w:rsidRPr="002127D9">
        <w:rPr>
          <w:rFonts w:asciiTheme="majorHAnsi" w:hAnsiTheme="majorHAnsi" w:cstheme="majorHAnsi"/>
          <w:lang w:val="en-US"/>
        </w:rPr>
        <w:t xml:space="preserve">at different levels of resolution. </w:t>
      </w:r>
      <w:r w:rsidR="003430BC" w:rsidRPr="002127D9">
        <w:rPr>
          <w:rFonts w:asciiTheme="majorHAnsi" w:hAnsiTheme="majorHAnsi" w:cstheme="majorHAnsi"/>
          <w:lang w:val="en-US"/>
        </w:rPr>
        <w:t xml:space="preserve">Even </w:t>
      </w:r>
      <w:r w:rsidR="00236A2D" w:rsidRPr="002127D9">
        <w:rPr>
          <w:rFonts w:asciiTheme="majorHAnsi" w:hAnsiTheme="majorHAnsi" w:cstheme="majorHAnsi"/>
          <w:lang w:val="en-US"/>
        </w:rPr>
        <w:t xml:space="preserve">in </w:t>
      </w:r>
      <w:r w:rsidR="009A13BA" w:rsidRPr="002127D9">
        <w:rPr>
          <w:rFonts w:asciiTheme="majorHAnsi" w:hAnsiTheme="majorHAnsi" w:cstheme="majorHAnsi"/>
          <w:lang w:val="en-US"/>
        </w:rPr>
        <w:t xml:space="preserve">this </w:t>
      </w:r>
      <w:r w:rsidR="003430BC" w:rsidRPr="002127D9">
        <w:rPr>
          <w:rFonts w:asciiTheme="majorHAnsi" w:hAnsiTheme="majorHAnsi" w:cstheme="majorHAnsi"/>
          <w:lang w:val="en-US"/>
        </w:rPr>
        <w:t>paradigm case of replication</w:t>
      </w:r>
      <w:r w:rsidR="00BC6D2B" w:rsidRPr="002127D9">
        <w:rPr>
          <w:rFonts w:asciiTheme="majorHAnsi" w:hAnsiTheme="majorHAnsi" w:cstheme="majorHAnsi"/>
          <w:lang w:val="en-US"/>
        </w:rPr>
        <w:t xml:space="preserve">, </w:t>
      </w:r>
      <w:r w:rsidR="003430BC" w:rsidRPr="002127D9">
        <w:rPr>
          <w:rFonts w:asciiTheme="majorHAnsi" w:hAnsiTheme="majorHAnsi" w:cstheme="majorHAnsi"/>
          <w:lang w:val="en-US"/>
        </w:rPr>
        <w:t>we need to settle on the right level of analysis to identify information. If we say that two chromosome in two different cells</w:t>
      </w:r>
      <w:r w:rsidR="006E43B7" w:rsidRPr="002127D9">
        <w:rPr>
          <w:rFonts w:asciiTheme="majorHAnsi" w:hAnsiTheme="majorHAnsi" w:cstheme="majorHAnsi"/>
          <w:lang w:val="en-US"/>
        </w:rPr>
        <w:t xml:space="preserve"> </w:t>
      </w:r>
      <w:r w:rsidR="003430BC" w:rsidRPr="002127D9">
        <w:rPr>
          <w:rFonts w:asciiTheme="majorHAnsi" w:hAnsiTheme="majorHAnsi" w:cstheme="majorHAnsi"/>
          <w:lang w:val="en-US"/>
        </w:rPr>
        <w:t xml:space="preserve">are </w:t>
      </w:r>
      <w:r w:rsidR="00E820F1" w:rsidRPr="002127D9">
        <w:rPr>
          <w:rFonts w:asciiTheme="majorHAnsi" w:hAnsiTheme="majorHAnsi" w:cstheme="majorHAnsi"/>
          <w:lang w:val="en-US"/>
        </w:rPr>
        <w:t>“</w:t>
      </w:r>
      <w:r w:rsidR="003430BC" w:rsidRPr="002127D9">
        <w:rPr>
          <w:rFonts w:asciiTheme="majorHAnsi" w:hAnsiTheme="majorHAnsi" w:cstheme="majorHAnsi"/>
          <w:lang w:val="en-US"/>
        </w:rPr>
        <w:t>replicas</w:t>
      </w:r>
      <w:r w:rsidR="00E820F1" w:rsidRPr="002127D9">
        <w:rPr>
          <w:rFonts w:asciiTheme="majorHAnsi" w:hAnsiTheme="majorHAnsi" w:cstheme="majorHAnsi"/>
          <w:lang w:val="en-US"/>
        </w:rPr>
        <w:t>”</w:t>
      </w:r>
      <w:r w:rsidR="003430BC" w:rsidRPr="002127D9">
        <w:rPr>
          <w:rFonts w:asciiTheme="majorHAnsi" w:hAnsiTheme="majorHAnsi" w:cstheme="majorHAnsi"/>
          <w:lang w:val="en-US"/>
        </w:rPr>
        <w:t xml:space="preserve"> of one another, </w:t>
      </w:r>
      <w:r w:rsidR="00FA0885" w:rsidRPr="002127D9">
        <w:rPr>
          <w:rFonts w:asciiTheme="majorHAnsi" w:hAnsiTheme="majorHAnsi" w:cstheme="majorHAnsi"/>
          <w:lang w:val="en-US"/>
        </w:rPr>
        <w:t xml:space="preserve">when the process of </w:t>
      </w:r>
      <w:r w:rsidR="006E43B7" w:rsidRPr="002127D9">
        <w:rPr>
          <w:rFonts w:asciiTheme="majorHAnsi" w:hAnsiTheme="majorHAnsi" w:cstheme="majorHAnsi"/>
          <w:lang w:val="en-US"/>
        </w:rPr>
        <w:t>regular (mitotic) cell division</w:t>
      </w:r>
      <w:r w:rsidR="00FA0885" w:rsidRPr="002127D9">
        <w:rPr>
          <w:rFonts w:asciiTheme="majorHAnsi" w:hAnsiTheme="majorHAnsi" w:cstheme="majorHAnsi"/>
          <w:lang w:val="en-US"/>
        </w:rPr>
        <w:t xml:space="preserve"> has been completed</w:t>
      </w:r>
      <w:r w:rsidR="006E43B7" w:rsidRPr="002127D9">
        <w:rPr>
          <w:rFonts w:asciiTheme="majorHAnsi" w:hAnsiTheme="majorHAnsi" w:cstheme="majorHAnsi"/>
          <w:lang w:val="en-US"/>
        </w:rPr>
        <w:t xml:space="preserve">, </w:t>
      </w:r>
      <w:r w:rsidR="003430BC" w:rsidRPr="002127D9">
        <w:rPr>
          <w:rFonts w:asciiTheme="majorHAnsi" w:hAnsiTheme="majorHAnsi" w:cstheme="majorHAnsi"/>
          <w:lang w:val="en-US"/>
        </w:rPr>
        <w:t xml:space="preserve">we don’t mean to say that they are </w:t>
      </w:r>
      <w:r w:rsidR="003430BC" w:rsidRPr="002127D9">
        <w:rPr>
          <w:rFonts w:asciiTheme="majorHAnsi" w:hAnsiTheme="majorHAnsi" w:cstheme="majorHAnsi"/>
          <w:i/>
          <w:lang w:val="en-US"/>
        </w:rPr>
        <w:t xml:space="preserve">exactly </w:t>
      </w:r>
      <w:r w:rsidR="003430BC" w:rsidRPr="002127D9">
        <w:rPr>
          <w:rFonts w:asciiTheme="majorHAnsi" w:hAnsiTheme="majorHAnsi" w:cstheme="majorHAnsi"/>
          <w:lang w:val="en-US"/>
        </w:rPr>
        <w:t xml:space="preserve">alike. In fact, there will be plenty of differences between them: they are wound up and folded in a different way, </w:t>
      </w:r>
      <w:r w:rsidR="002A1104" w:rsidRPr="002127D9">
        <w:rPr>
          <w:rFonts w:asciiTheme="majorHAnsi" w:hAnsiTheme="majorHAnsi" w:cstheme="majorHAnsi"/>
          <w:lang w:val="en-US"/>
        </w:rPr>
        <w:t xml:space="preserve">they </w:t>
      </w:r>
      <w:r w:rsidR="003430BC" w:rsidRPr="002127D9">
        <w:rPr>
          <w:rFonts w:asciiTheme="majorHAnsi" w:hAnsiTheme="majorHAnsi" w:cstheme="majorHAnsi"/>
          <w:lang w:val="en-US"/>
        </w:rPr>
        <w:t xml:space="preserve">have a different spatial orientation, and their molecules are arranged in countless different ways. Two chromosomes are only “replicas” of each other to the extent that both can be seen as embodying a certain amount of abstract information in the way their base pairs are arranged along their doubled helix, abstracting away from everything else. There is much more “information” in a chromosome than that which resides in the </w:t>
      </w:r>
      <w:r w:rsidR="005D358C" w:rsidRPr="002127D9">
        <w:rPr>
          <w:rFonts w:asciiTheme="majorHAnsi" w:hAnsiTheme="majorHAnsi" w:cstheme="majorHAnsi"/>
          <w:lang w:val="en-US"/>
        </w:rPr>
        <w:t xml:space="preserve">one-dimensional </w:t>
      </w:r>
      <w:r w:rsidR="003430BC" w:rsidRPr="002127D9">
        <w:rPr>
          <w:rFonts w:asciiTheme="majorHAnsi" w:hAnsiTheme="majorHAnsi" w:cstheme="majorHAnsi"/>
          <w:lang w:val="en-US"/>
        </w:rPr>
        <w:t xml:space="preserve">arrangement of their base pairs, but that information is not preserved during dell division, so we ignore it. It is a difference that doesn’t make a difference </w:t>
      </w:r>
      <w:r w:rsidR="003430BC" w:rsidRPr="002127D9">
        <w:rPr>
          <w:rFonts w:asciiTheme="majorHAnsi" w:hAnsiTheme="majorHAnsi" w:cstheme="majorHAnsi"/>
          <w:lang w:val="en-US"/>
        </w:rPr>
        <w:fldChar w:fldCharType="begin"/>
      </w:r>
      <w:r w:rsidR="003430BC" w:rsidRPr="002127D9">
        <w:rPr>
          <w:rFonts w:asciiTheme="majorHAnsi" w:hAnsiTheme="majorHAnsi" w:cstheme="majorHAnsi"/>
          <w:lang w:val="en-US"/>
        </w:rPr>
        <w:instrText xml:space="preserve"> ADDIN EN.CITE &lt;EndNote&gt;&lt;Cite&gt;&lt;Author&gt;Dennett&lt;/Author&gt;&lt;Year&gt;2017&lt;/Year&gt;&lt;IDText&gt;From Bacteria to Bach and Back: The Evolution of Minds&lt;/IDText&gt;&lt;DisplayText&gt;(Dennett, 2017)&lt;/DisplayText&gt;&lt;record&gt;&lt;urls&gt;&lt;related-urls&gt;&lt;url&gt;https://books.google.be/books?id=iHtEvgAACAAJ&lt;/url&gt;&lt;/related-urls&gt;&lt;/urls&gt;&lt;isbn&gt;9780241003565&lt;/isbn&gt;&lt;titles&gt;&lt;title&gt;From Bacteria to Bach and Back: The Evolution of Minds&lt;/title&gt;&lt;short-title&gt;From Bacteria to Bach and Back: The Evolution of Minds&lt;/short-title&gt;&lt;/titles&gt;&lt;contributors&gt;&lt;authors&gt;&lt;author&gt;Dennett, Daniel C.&lt;/author&gt;&lt;/authors&gt;&lt;/contributors&gt;&lt;added-date format="utc"&gt;1497975540&lt;/added-date&gt;&lt;ref-type name="Book"&gt;6&lt;/ref-type&gt;&lt;dates&gt;&lt;year&gt;2017&lt;/year&gt;&lt;/dates&gt;&lt;rec-number&gt;2251&lt;/rec-number&gt;&lt;publisher&gt;Penguin Books, Limited&lt;/publisher&gt;&lt;last-updated-date format="utc"&gt;1498056377&lt;/last-updated-date&gt;&lt;/record&gt;&lt;/Cite&gt;&lt;/EndNote&gt;</w:instrText>
      </w:r>
      <w:r w:rsidR="003430BC" w:rsidRPr="002127D9">
        <w:rPr>
          <w:rFonts w:asciiTheme="majorHAnsi" w:hAnsiTheme="majorHAnsi" w:cstheme="majorHAnsi"/>
          <w:lang w:val="en-US"/>
        </w:rPr>
        <w:fldChar w:fldCharType="separate"/>
      </w:r>
      <w:r w:rsidR="003430BC" w:rsidRPr="002127D9">
        <w:rPr>
          <w:rFonts w:asciiTheme="majorHAnsi" w:hAnsiTheme="majorHAnsi" w:cstheme="majorHAnsi"/>
          <w:noProof/>
          <w:lang w:val="en-US"/>
        </w:rPr>
        <w:t>(Dennett, 2017)</w:t>
      </w:r>
      <w:r w:rsidR="003430BC" w:rsidRPr="002127D9">
        <w:rPr>
          <w:rFonts w:asciiTheme="majorHAnsi" w:hAnsiTheme="majorHAnsi" w:cstheme="majorHAnsi"/>
          <w:lang w:val="en-US"/>
        </w:rPr>
        <w:fldChar w:fldCharType="end"/>
      </w:r>
      <w:r w:rsidR="00413FF7" w:rsidRPr="002127D9">
        <w:rPr>
          <w:rFonts w:asciiTheme="majorHAnsi" w:hAnsiTheme="majorHAnsi" w:cstheme="majorHAnsi"/>
          <w:lang w:val="en-US"/>
        </w:rPr>
        <w:t>.</w:t>
      </w:r>
    </w:p>
    <w:p w14:paraId="5A300D33" w14:textId="52C3D95D" w:rsidR="007A21C1" w:rsidRPr="002127D9" w:rsidRDefault="00413FF7" w:rsidP="00885C4D">
      <w:pPr>
        <w:jc w:val="both"/>
        <w:rPr>
          <w:rFonts w:asciiTheme="majorHAnsi" w:hAnsiTheme="majorHAnsi" w:cstheme="majorHAnsi"/>
          <w:lang w:val="en-US"/>
        </w:rPr>
      </w:pPr>
      <w:r w:rsidRPr="002127D9">
        <w:rPr>
          <w:rFonts w:asciiTheme="majorHAnsi" w:hAnsiTheme="majorHAnsi" w:cstheme="majorHAnsi"/>
          <w:lang w:val="en-US"/>
        </w:rPr>
        <w:t xml:space="preserve">Now let’s apply these same points to the cultural realm. </w:t>
      </w:r>
      <w:r w:rsidR="003A1839" w:rsidRPr="002127D9">
        <w:rPr>
          <w:rFonts w:asciiTheme="majorHAnsi" w:hAnsiTheme="majorHAnsi" w:cstheme="majorHAnsi"/>
          <w:lang w:val="en-US"/>
        </w:rPr>
        <w:t>If you identify cultural representation</w:t>
      </w:r>
      <w:r w:rsidR="006E3EF4" w:rsidRPr="002127D9">
        <w:rPr>
          <w:rFonts w:asciiTheme="majorHAnsi" w:hAnsiTheme="majorHAnsi" w:cstheme="majorHAnsi"/>
          <w:lang w:val="en-US"/>
        </w:rPr>
        <w:t>s</w:t>
      </w:r>
      <w:r w:rsidR="003A1839" w:rsidRPr="002127D9">
        <w:rPr>
          <w:rFonts w:asciiTheme="majorHAnsi" w:hAnsiTheme="majorHAnsi" w:cstheme="majorHAnsi"/>
          <w:lang w:val="en-US"/>
        </w:rPr>
        <w:t xml:space="preserve"> with some sort of physical substrate</w:t>
      </w:r>
      <w:r w:rsidR="00F53107" w:rsidRPr="002127D9">
        <w:rPr>
          <w:rFonts w:asciiTheme="majorHAnsi" w:hAnsiTheme="majorHAnsi" w:cstheme="majorHAnsi"/>
          <w:lang w:val="en-US"/>
        </w:rPr>
        <w:t>,</w:t>
      </w:r>
      <w:r w:rsidR="003A1839" w:rsidRPr="002127D9">
        <w:rPr>
          <w:rFonts w:asciiTheme="majorHAnsi" w:hAnsiTheme="majorHAnsi" w:cstheme="majorHAnsi"/>
          <w:lang w:val="en-US"/>
        </w:rPr>
        <w:t xml:space="preserve"> you will look in vain for simple replication machinery that makes copies of those material entities, in the way that DNA strands unwind and assemble a replica. But on an informational approach, </w:t>
      </w:r>
      <w:r w:rsidR="001572C2" w:rsidRPr="002127D9">
        <w:rPr>
          <w:rFonts w:asciiTheme="majorHAnsi" w:hAnsiTheme="majorHAnsi" w:cstheme="majorHAnsi"/>
          <w:lang w:val="en-US"/>
        </w:rPr>
        <w:t>this is not necessary. W</w:t>
      </w:r>
      <w:r w:rsidR="003676C7" w:rsidRPr="002127D9">
        <w:rPr>
          <w:rFonts w:asciiTheme="majorHAnsi" w:hAnsiTheme="majorHAnsi" w:cstheme="majorHAnsi"/>
          <w:lang w:val="en-US"/>
        </w:rPr>
        <w:t xml:space="preserve">hat </w:t>
      </w:r>
      <w:r w:rsidR="00A34877" w:rsidRPr="002127D9">
        <w:rPr>
          <w:rFonts w:asciiTheme="majorHAnsi" w:hAnsiTheme="majorHAnsi" w:cstheme="majorHAnsi"/>
          <w:lang w:val="en-US"/>
        </w:rPr>
        <w:t>matters is that some piece of information is somehow transmitted from one physical carrier to the next, no matter how roundabout and circuitous the mechanism</w:t>
      </w:r>
      <w:r w:rsidR="009C62DB" w:rsidRPr="002127D9">
        <w:rPr>
          <w:rFonts w:asciiTheme="majorHAnsi" w:hAnsiTheme="majorHAnsi" w:cstheme="majorHAnsi"/>
          <w:lang w:val="en-US"/>
        </w:rPr>
        <w:t>, and no matter how different the physical carrier</w:t>
      </w:r>
      <w:r w:rsidR="00F74909" w:rsidRPr="002127D9">
        <w:rPr>
          <w:rFonts w:asciiTheme="majorHAnsi" w:hAnsiTheme="majorHAnsi" w:cstheme="majorHAnsi"/>
          <w:lang w:val="en-US"/>
        </w:rPr>
        <w:t>s</w:t>
      </w:r>
      <w:r w:rsidR="00A34877" w:rsidRPr="002127D9">
        <w:rPr>
          <w:rFonts w:asciiTheme="majorHAnsi" w:hAnsiTheme="majorHAnsi" w:cstheme="majorHAnsi"/>
          <w:lang w:val="en-US"/>
        </w:rPr>
        <w:t xml:space="preserve">. </w:t>
      </w:r>
      <w:r w:rsidR="004F2B2C" w:rsidRPr="002127D9">
        <w:rPr>
          <w:rFonts w:asciiTheme="majorHAnsi" w:hAnsiTheme="majorHAnsi" w:cstheme="majorHAnsi"/>
          <w:lang w:val="en-US"/>
        </w:rPr>
        <w:t>And here as elsewhere, information can be found at different levels of resolution</w:t>
      </w:r>
      <w:r w:rsidR="00F81249" w:rsidRPr="002127D9">
        <w:rPr>
          <w:rFonts w:asciiTheme="majorHAnsi" w:hAnsiTheme="majorHAnsi" w:cstheme="majorHAnsi"/>
          <w:lang w:val="en-US"/>
        </w:rPr>
        <w:t xml:space="preserve"> </w:t>
      </w:r>
      <w:r w:rsidR="00F81249" w:rsidRPr="002127D9">
        <w:rPr>
          <w:rFonts w:asciiTheme="majorHAnsi" w:hAnsiTheme="majorHAnsi" w:cstheme="majorHAnsi"/>
          <w:lang w:val="en-US"/>
        </w:rPr>
        <w:fldChar w:fldCharType="begin"/>
      </w:r>
      <w:r w:rsidR="00026439">
        <w:rPr>
          <w:rFonts w:asciiTheme="majorHAnsi" w:hAnsiTheme="majorHAnsi" w:cstheme="majorHAnsi"/>
          <w:lang w:val="en-US"/>
        </w:rPr>
        <w:instrText xml:space="preserve"> ADDIN EN.CITE &lt;EndNote&gt;&lt;Cite&gt;&lt;Author&gt;Acerbi&lt;/Author&gt;&lt;Year&gt;2015&lt;/Year&gt;&lt;IDText&gt;If we are all cultural Darwinians what’s the fuss about? Clarifying recent disagreements in the field of cultural evolution&lt;/IDText&gt;&lt;DisplayText&gt;(Acerbi &amp;amp; Mesoudi, 2015)&lt;/DisplayText&gt;&lt;record&gt;&lt;isbn&gt;0169-3867&lt;/isbn&gt;&lt;titles&gt;&lt;title&gt;If we are all cultural Darwinians what’s the fuss about? Clarifying recent disagreements in the field of cultural evolution&lt;/title&gt;&lt;secondary-title&gt;Biology &amp;amp; philosophy&lt;/secondary-title&gt;&lt;/titles&gt;&lt;pages&gt;481-503&lt;/pages&gt;&lt;number&gt;4&lt;/number&gt;&lt;contributors&gt;&lt;authors&gt;&lt;author&gt;Acerbi, Alberto&lt;/author&gt;&lt;author&gt;Mesoudi, Alex&lt;/author&gt;&lt;/authors&gt;&lt;/contributors&gt;&lt;added-date format="utc"&gt;1506607686&lt;/added-date&gt;&lt;ref-type name="Journal Article"&gt;17&lt;/ref-type&gt;&lt;dates&gt;&lt;year&gt;2015&lt;/year&gt;&lt;/dates&gt;&lt;rec-number&gt;3822&lt;/rec-number&gt;&lt;publisher&gt;Springer&lt;/publisher&gt;&lt;last-updated-date format="utc"&gt;1506607686&lt;/last-updated-date&gt;&lt;volume&gt;30&lt;/volume&gt;&lt;/record&gt;&lt;/Cite&gt;&lt;/EndNote&gt;</w:instrText>
      </w:r>
      <w:r w:rsidR="00F81249" w:rsidRPr="002127D9">
        <w:rPr>
          <w:rFonts w:asciiTheme="majorHAnsi" w:hAnsiTheme="majorHAnsi" w:cstheme="majorHAnsi"/>
          <w:lang w:val="en-US"/>
        </w:rPr>
        <w:fldChar w:fldCharType="separate"/>
      </w:r>
      <w:r w:rsidR="00026439">
        <w:rPr>
          <w:rFonts w:asciiTheme="majorHAnsi" w:hAnsiTheme="majorHAnsi" w:cstheme="majorHAnsi"/>
          <w:noProof/>
          <w:lang w:val="en-US"/>
        </w:rPr>
        <w:t>(Acerbi &amp; Mesoudi, 2015)</w:t>
      </w:r>
      <w:r w:rsidR="00F81249" w:rsidRPr="002127D9">
        <w:rPr>
          <w:rFonts w:asciiTheme="majorHAnsi" w:hAnsiTheme="majorHAnsi" w:cstheme="majorHAnsi"/>
          <w:lang w:val="en-US"/>
        </w:rPr>
        <w:fldChar w:fldCharType="end"/>
      </w:r>
      <w:r w:rsidR="004F2B2C" w:rsidRPr="002127D9">
        <w:rPr>
          <w:rFonts w:asciiTheme="majorHAnsi" w:hAnsiTheme="majorHAnsi" w:cstheme="majorHAnsi"/>
          <w:lang w:val="en-US"/>
        </w:rPr>
        <w:t xml:space="preserve">. </w:t>
      </w:r>
    </w:p>
    <w:p w14:paraId="3F4D6AD4" w14:textId="3BE07335" w:rsidR="00303612" w:rsidRPr="002127D9" w:rsidRDefault="009A3888" w:rsidP="00885C4D">
      <w:pPr>
        <w:jc w:val="both"/>
        <w:rPr>
          <w:rFonts w:asciiTheme="majorHAnsi" w:hAnsiTheme="majorHAnsi" w:cstheme="majorHAnsi"/>
          <w:lang w:val="en-US"/>
        </w:rPr>
      </w:pPr>
      <w:r w:rsidRPr="002127D9">
        <w:rPr>
          <w:rFonts w:asciiTheme="majorHAnsi" w:hAnsiTheme="majorHAnsi" w:cstheme="majorHAnsi"/>
          <w:lang w:val="en-US"/>
        </w:rPr>
        <w:t>When we say</w:t>
      </w:r>
      <w:r w:rsidR="00736592" w:rsidRPr="002127D9">
        <w:rPr>
          <w:rFonts w:asciiTheme="majorHAnsi" w:hAnsiTheme="majorHAnsi" w:cstheme="majorHAnsi"/>
          <w:lang w:val="en-US"/>
        </w:rPr>
        <w:t>, upon hearing someone tel</w:t>
      </w:r>
      <w:r w:rsidR="008B65C6" w:rsidRPr="002127D9">
        <w:rPr>
          <w:rFonts w:asciiTheme="majorHAnsi" w:hAnsiTheme="majorHAnsi" w:cstheme="majorHAnsi"/>
          <w:lang w:val="en-US"/>
        </w:rPr>
        <w:t>l</w:t>
      </w:r>
      <w:r w:rsidR="00736592" w:rsidRPr="002127D9">
        <w:rPr>
          <w:rFonts w:asciiTheme="majorHAnsi" w:hAnsiTheme="majorHAnsi" w:cstheme="majorHAnsi"/>
          <w:lang w:val="en-US"/>
        </w:rPr>
        <w:t xml:space="preserve"> a joke, that we have heard “it” before</w:t>
      </w:r>
      <w:r w:rsidRPr="002127D9">
        <w:rPr>
          <w:rFonts w:asciiTheme="majorHAnsi" w:hAnsiTheme="majorHAnsi" w:cstheme="majorHAnsi"/>
          <w:lang w:val="en-US"/>
        </w:rPr>
        <w:t>, we have implicitly adopted a certain level of abstraction.</w:t>
      </w:r>
      <w:r w:rsidR="00736592" w:rsidRPr="002127D9">
        <w:rPr>
          <w:rFonts w:asciiTheme="majorHAnsi" w:hAnsiTheme="majorHAnsi" w:cstheme="majorHAnsi"/>
          <w:lang w:val="en-US"/>
        </w:rPr>
        <w:t xml:space="preserve"> </w:t>
      </w:r>
      <w:r w:rsidRPr="002127D9">
        <w:rPr>
          <w:rFonts w:asciiTheme="majorHAnsi" w:hAnsiTheme="majorHAnsi" w:cstheme="majorHAnsi"/>
          <w:lang w:val="en-US"/>
        </w:rPr>
        <w:t xml:space="preserve">We are not talking about the </w:t>
      </w:r>
      <w:r w:rsidR="00736592" w:rsidRPr="002127D9">
        <w:rPr>
          <w:rFonts w:asciiTheme="majorHAnsi" w:hAnsiTheme="majorHAnsi" w:cstheme="majorHAnsi"/>
          <w:lang w:val="en-US"/>
        </w:rPr>
        <w:t xml:space="preserve">specific wording, or acoustic qualities, or even the language </w:t>
      </w:r>
      <w:r w:rsidR="00655D46" w:rsidRPr="002127D9">
        <w:rPr>
          <w:rFonts w:asciiTheme="majorHAnsi" w:hAnsiTheme="majorHAnsi" w:cstheme="majorHAnsi"/>
          <w:lang w:val="en-US"/>
        </w:rPr>
        <w:t xml:space="preserve">the joke </w:t>
      </w:r>
      <w:r w:rsidR="00736592" w:rsidRPr="002127D9">
        <w:rPr>
          <w:rFonts w:asciiTheme="majorHAnsi" w:hAnsiTheme="majorHAnsi" w:cstheme="majorHAnsi"/>
          <w:lang w:val="en-US"/>
        </w:rPr>
        <w:t xml:space="preserve">was spoken in. </w:t>
      </w:r>
      <w:r w:rsidR="006B244C" w:rsidRPr="002127D9">
        <w:rPr>
          <w:rFonts w:asciiTheme="majorHAnsi" w:hAnsiTheme="majorHAnsi" w:cstheme="majorHAnsi"/>
          <w:lang w:val="en-US"/>
        </w:rPr>
        <w:t xml:space="preserve">We recognize </w:t>
      </w:r>
      <w:r w:rsidR="00736592" w:rsidRPr="002127D9">
        <w:rPr>
          <w:rFonts w:asciiTheme="majorHAnsi" w:hAnsiTheme="majorHAnsi" w:cstheme="majorHAnsi"/>
          <w:lang w:val="en-US"/>
        </w:rPr>
        <w:t xml:space="preserve">two representations as instantiating the </w:t>
      </w:r>
      <w:r w:rsidR="00736592" w:rsidRPr="002127D9">
        <w:rPr>
          <w:rFonts w:asciiTheme="majorHAnsi" w:hAnsiTheme="majorHAnsi" w:cstheme="majorHAnsi"/>
          <w:i/>
          <w:lang w:val="en-US"/>
        </w:rPr>
        <w:t xml:space="preserve">same </w:t>
      </w:r>
      <w:r w:rsidR="006B244C" w:rsidRPr="002127D9">
        <w:rPr>
          <w:rFonts w:asciiTheme="majorHAnsi" w:hAnsiTheme="majorHAnsi" w:cstheme="majorHAnsi"/>
          <w:lang w:val="en-US"/>
        </w:rPr>
        <w:t>joke in virtue of some higher-level semantic similarities</w:t>
      </w:r>
      <w:r w:rsidR="00736592" w:rsidRPr="002127D9">
        <w:rPr>
          <w:rFonts w:asciiTheme="majorHAnsi" w:hAnsiTheme="majorHAnsi" w:cstheme="majorHAnsi"/>
          <w:lang w:val="en-US"/>
        </w:rPr>
        <w:t xml:space="preserve">. If we </w:t>
      </w:r>
      <w:r w:rsidR="00776039" w:rsidRPr="002127D9">
        <w:rPr>
          <w:rFonts w:asciiTheme="majorHAnsi" w:hAnsiTheme="majorHAnsi" w:cstheme="majorHAnsi"/>
          <w:lang w:val="en-US"/>
        </w:rPr>
        <w:t xml:space="preserve">want to amuse </w:t>
      </w:r>
      <w:r w:rsidR="006E4843" w:rsidRPr="002127D9">
        <w:rPr>
          <w:rFonts w:asciiTheme="majorHAnsi" w:hAnsiTheme="majorHAnsi" w:cstheme="majorHAnsi"/>
          <w:lang w:val="en-US"/>
        </w:rPr>
        <w:t xml:space="preserve">a friend </w:t>
      </w:r>
      <w:r w:rsidR="00776039" w:rsidRPr="002127D9">
        <w:rPr>
          <w:rFonts w:asciiTheme="majorHAnsi" w:hAnsiTheme="majorHAnsi" w:cstheme="majorHAnsi"/>
          <w:lang w:val="en-US"/>
        </w:rPr>
        <w:t xml:space="preserve">with </w:t>
      </w:r>
      <w:r w:rsidR="00B504CF" w:rsidRPr="002127D9">
        <w:rPr>
          <w:rFonts w:asciiTheme="majorHAnsi" w:hAnsiTheme="majorHAnsi" w:cstheme="majorHAnsi"/>
          <w:lang w:val="en-US"/>
        </w:rPr>
        <w:t xml:space="preserve">a </w:t>
      </w:r>
      <w:r w:rsidR="00736592" w:rsidRPr="002127D9">
        <w:rPr>
          <w:rFonts w:asciiTheme="majorHAnsi" w:hAnsiTheme="majorHAnsi" w:cstheme="majorHAnsi"/>
          <w:lang w:val="en-US"/>
        </w:rPr>
        <w:t>joke</w:t>
      </w:r>
      <w:r w:rsidR="00B504CF" w:rsidRPr="002127D9">
        <w:rPr>
          <w:rFonts w:asciiTheme="majorHAnsi" w:hAnsiTheme="majorHAnsi" w:cstheme="majorHAnsi"/>
          <w:lang w:val="en-US"/>
        </w:rPr>
        <w:t xml:space="preserve"> we heard before</w:t>
      </w:r>
      <w:r w:rsidR="00736592" w:rsidRPr="002127D9">
        <w:rPr>
          <w:rFonts w:asciiTheme="majorHAnsi" w:hAnsiTheme="majorHAnsi" w:cstheme="majorHAnsi"/>
          <w:lang w:val="en-US"/>
        </w:rPr>
        <w:t xml:space="preserve">, we </w:t>
      </w:r>
      <w:r w:rsidR="00776039" w:rsidRPr="002127D9">
        <w:rPr>
          <w:rFonts w:asciiTheme="majorHAnsi" w:hAnsiTheme="majorHAnsi" w:cstheme="majorHAnsi"/>
          <w:lang w:val="en-US"/>
        </w:rPr>
        <w:t xml:space="preserve">are not interested in </w:t>
      </w:r>
      <w:r w:rsidR="00736592" w:rsidRPr="002127D9">
        <w:rPr>
          <w:rFonts w:asciiTheme="majorHAnsi" w:hAnsiTheme="majorHAnsi" w:cstheme="majorHAnsi"/>
          <w:lang w:val="en-US"/>
        </w:rPr>
        <w:t xml:space="preserve">'replicating' the exact wording, but </w:t>
      </w:r>
      <w:r w:rsidR="00776039" w:rsidRPr="002127D9">
        <w:rPr>
          <w:rFonts w:asciiTheme="majorHAnsi" w:hAnsiTheme="majorHAnsi" w:cstheme="majorHAnsi"/>
          <w:lang w:val="en-US"/>
        </w:rPr>
        <w:t xml:space="preserve">we tell </w:t>
      </w:r>
      <w:r w:rsidR="00736592" w:rsidRPr="002127D9">
        <w:rPr>
          <w:rFonts w:asciiTheme="majorHAnsi" w:hAnsiTheme="majorHAnsi" w:cstheme="majorHAnsi"/>
          <w:lang w:val="en-US"/>
        </w:rPr>
        <w:t xml:space="preserve">the story in our own words. </w:t>
      </w:r>
      <w:r w:rsidR="00303612" w:rsidRPr="002127D9">
        <w:rPr>
          <w:rFonts w:asciiTheme="majorHAnsi" w:hAnsiTheme="majorHAnsi" w:cstheme="majorHAnsi"/>
          <w:lang w:val="en-US"/>
        </w:rPr>
        <w:t xml:space="preserve">At the highest level of abstraction, we may even identify a joke as the </w:t>
      </w:r>
      <w:r w:rsidR="00303612" w:rsidRPr="002127D9">
        <w:rPr>
          <w:rFonts w:asciiTheme="majorHAnsi" w:hAnsiTheme="majorHAnsi" w:cstheme="majorHAnsi"/>
          <w:i/>
          <w:lang w:val="en-US"/>
        </w:rPr>
        <w:t>same</w:t>
      </w:r>
      <w:r w:rsidR="00303612" w:rsidRPr="002127D9">
        <w:rPr>
          <w:rFonts w:asciiTheme="majorHAnsi" w:hAnsiTheme="majorHAnsi" w:cstheme="majorHAnsi"/>
          <w:lang w:val="en-US"/>
        </w:rPr>
        <w:t xml:space="preserve"> o</w:t>
      </w:r>
      <w:r w:rsidR="00E4692B" w:rsidRPr="002127D9">
        <w:rPr>
          <w:rFonts w:asciiTheme="majorHAnsi" w:hAnsiTheme="majorHAnsi" w:cstheme="majorHAnsi"/>
          <w:lang w:val="en-US"/>
        </w:rPr>
        <w:t xml:space="preserve">ne if it has a different storyline, but a similar set-up and comic effect. </w:t>
      </w:r>
      <w:r w:rsidR="00E4692B" w:rsidRPr="002127D9">
        <w:rPr>
          <w:rFonts w:asciiTheme="majorHAnsi" w:hAnsiTheme="majorHAnsi" w:cstheme="majorHAnsi"/>
          <w:lang w:val="en-GB"/>
        </w:rPr>
        <w:t>In Peter De Vries’s version of our mathem</w:t>
      </w:r>
      <w:r w:rsidR="005B69EA" w:rsidRPr="002127D9">
        <w:rPr>
          <w:rFonts w:asciiTheme="majorHAnsi" w:hAnsiTheme="majorHAnsi" w:cstheme="majorHAnsi"/>
          <w:lang w:val="en-GB"/>
        </w:rPr>
        <w:t>at</w:t>
      </w:r>
      <w:r w:rsidR="00E4692B" w:rsidRPr="002127D9">
        <w:rPr>
          <w:rFonts w:asciiTheme="majorHAnsi" w:hAnsiTheme="majorHAnsi" w:cstheme="majorHAnsi"/>
          <w:lang w:val="en-GB"/>
        </w:rPr>
        <w:t>ician</w:t>
      </w:r>
      <w:r w:rsidR="005B69EA" w:rsidRPr="002127D9">
        <w:rPr>
          <w:rFonts w:asciiTheme="majorHAnsi" w:hAnsiTheme="majorHAnsi" w:cstheme="majorHAnsi"/>
          <w:lang w:val="en-GB"/>
        </w:rPr>
        <w:t>s</w:t>
      </w:r>
      <w:r w:rsidR="00E4692B" w:rsidRPr="002127D9">
        <w:rPr>
          <w:rFonts w:asciiTheme="majorHAnsi" w:hAnsiTheme="majorHAnsi" w:cstheme="majorHAnsi"/>
          <w:lang w:val="en-GB"/>
        </w:rPr>
        <w:t xml:space="preserve"> joke, the number system </w:t>
      </w:r>
      <w:r w:rsidR="005B69EA" w:rsidRPr="002127D9">
        <w:rPr>
          <w:rFonts w:asciiTheme="majorHAnsi" w:hAnsiTheme="majorHAnsi" w:cstheme="majorHAnsi"/>
          <w:lang w:val="en-GB"/>
        </w:rPr>
        <w:t xml:space="preserve">has been </w:t>
      </w:r>
      <w:r w:rsidR="00E4692B" w:rsidRPr="002127D9">
        <w:rPr>
          <w:rFonts w:asciiTheme="majorHAnsi" w:hAnsiTheme="majorHAnsi" w:cstheme="majorHAnsi"/>
          <w:lang w:val="en-GB"/>
        </w:rPr>
        <w:t xml:space="preserve">devised by prison inmates. </w:t>
      </w:r>
      <w:r w:rsidR="009972A3" w:rsidRPr="002127D9">
        <w:rPr>
          <w:rFonts w:asciiTheme="majorHAnsi" w:hAnsiTheme="majorHAnsi" w:cstheme="majorHAnsi"/>
          <w:lang w:val="en-GB"/>
        </w:rPr>
        <w:t xml:space="preserve">At the end of the joke, </w:t>
      </w:r>
      <w:r w:rsidR="00CF560D" w:rsidRPr="002127D9">
        <w:rPr>
          <w:rFonts w:asciiTheme="majorHAnsi" w:hAnsiTheme="majorHAnsi" w:cstheme="majorHAnsi"/>
          <w:lang w:val="en-GB"/>
        </w:rPr>
        <w:t>after a similar</w:t>
      </w:r>
      <w:r w:rsidR="00BD45D6" w:rsidRPr="002127D9">
        <w:rPr>
          <w:rFonts w:asciiTheme="majorHAnsi" w:hAnsiTheme="majorHAnsi" w:cstheme="majorHAnsi"/>
          <w:lang w:val="en-GB"/>
        </w:rPr>
        <w:t xml:space="preserve"> </w:t>
      </w:r>
      <w:r w:rsidR="00CF560D" w:rsidRPr="002127D9">
        <w:rPr>
          <w:rFonts w:asciiTheme="majorHAnsi" w:hAnsiTheme="majorHAnsi" w:cstheme="majorHAnsi"/>
          <w:lang w:val="en-GB"/>
        </w:rPr>
        <w:t xml:space="preserve">build-up of </w:t>
      </w:r>
      <w:r w:rsidR="00BD45D6" w:rsidRPr="002127D9">
        <w:rPr>
          <w:rFonts w:asciiTheme="majorHAnsi" w:hAnsiTheme="majorHAnsi" w:cstheme="majorHAnsi"/>
          <w:lang w:val="en-GB"/>
        </w:rPr>
        <w:t xml:space="preserve">shouting </w:t>
      </w:r>
      <w:r w:rsidR="00CF560D" w:rsidRPr="002127D9">
        <w:rPr>
          <w:rFonts w:asciiTheme="majorHAnsi" w:hAnsiTheme="majorHAnsi" w:cstheme="majorHAnsi"/>
          <w:lang w:val="en-GB"/>
        </w:rPr>
        <w:t>out</w:t>
      </w:r>
      <w:r w:rsidR="00BD45D6" w:rsidRPr="002127D9">
        <w:rPr>
          <w:rFonts w:asciiTheme="majorHAnsi" w:hAnsiTheme="majorHAnsi" w:cstheme="majorHAnsi"/>
          <w:lang w:val="en-GB"/>
        </w:rPr>
        <w:t xml:space="preserve"> </w:t>
      </w:r>
      <w:r w:rsidR="006B1EC3" w:rsidRPr="002127D9">
        <w:rPr>
          <w:rFonts w:asciiTheme="majorHAnsi" w:hAnsiTheme="majorHAnsi" w:cstheme="majorHAnsi"/>
          <w:lang w:val="en-GB"/>
        </w:rPr>
        <w:t xml:space="preserve">different </w:t>
      </w:r>
      <w:r w:rsidR="00BD45D6" w:rsidRPr="002127D9">
        <w:rPr>
          <w:rFonts w:asciiTheme="majorHAnsi" w:hAnsiTheme="majorHAnsi" w:cstheme="majorHAnsi"/>
          <w:lang w:val="en-GB"/>
        </w:rPr>
        <w:t>numbers</w:t>
      </w:r>
      <w:r w:rsidR="00CF560D" w:rsidRPr="002127D9">
        <w:rPr>
          <w:rFonts w:asciiTheme="majorHAnsi" w:hAnsiTheme="majorHAnsi" w:cstheme="majorHAnsi"/>
          <w:lang w:val="en-GB"/>
        </w:rPr>
        <w:t xml:space="preserve">, </w:t>
      </w:r>
      <w:r w:rsidR="009972A3" w:rsidRPr="002127D9">
        <w:rPr>
          <w:rFonts w:asciiTheme="majorHAnsi" w:hAnsiTheme="majorHAnsi" w:cstheme="majorHAnsi"/>
          <w:lang w:val="en-GB"/>
        </w:rPr>
        <w:t xml:space="preserve">a </w:t>
      </w:r>
      <w:r w:rsidR="00E4692B" w:rsidRPr="002127D9">
        <w:rPr>
          <w:rFonts w:asciiTheme="majorHAnsi" w:hAnsiTheme="majorHAnsi" w:cstheme="majorHAnsi"/>
          <w:lang w:val="en-GB"/>
        </w:rPr>
        <w:t xml:space="preserve">newbie </w:t>
      </w:r>
      <w:r w:rsidR="002476C9" w:rsidRPr="002127D9">
        <w:rPr>
          <w:rFonts w:asciiTheme="majorHAnsi" w:hAnsiTheme="majorHAnsi" w:cstheme="majorHAnsi"/>
          <w:lang w:val="en-GB"/>
        </w:rPr>
        <w:t xml:space="preserve">calls </w:t>
      </w:r>
      <w:r w:rsidR="00E4692B" w:rsidRPr="002127D9">
        <w:rPr>
          <w:rFonts w:asciiTheme="majorHAnsi" w:hAnsiTheme="majorHAnsi" w:cstheme="majorHAnsi"/>
          <w:lang w:val="en-GB"/>
        </w:rPr>
        <w:t xml:space="preserve">out a number from his cell, but </w:t>
      </w:r>
      <w:r w:rsidR="007A2FDA" w:rsidRPr="002127D9">
        <w:rPr>
          <w:rFonts w:asciiTheme="majorHAnsi" w:hAnsiTheme="majorHAnsi" w:cstheme="majorHAnsi"/>
          <w:lang w:val="en-GB"/>
        </w:rPr>
        <w:t xml:space="preserve">he </w:t>
      </w:r>
      <w:r w:rsidR="00E4692B" w:rsidRPr="002127D9">
        <w:rPr>
          <w:rFonts w:asciiTheme="majorHAnsi" w:hAnsiTheme="majorHAnsi" w:cstheme="majorHAnsi"/>
          <w:lang w:val="en-GB"/>
        </w:rPr>
        <w:t>is met with dead silence. “The newcomer asked his cell partner, a seasoned inmate who had just got through explaining the system to him, ‘What’s the matter? Isn’t that a good story?’ ‘Oh, sure,’ the cellmate answered, ‘b</w:t>
      </w:r>
      <w:r w:rsidR="005B69EA" w:rsidRPr="002127D9">
        <w:rPr>
          <w:rFonts w:asciiTheme="majorHAnsi" w:hAnsiTheme="majorHAnsi" w:cstheme="majorHAnsi"/>
          <w:lang w:val="en-GB"/>
        </w:rPr>
        <w:t>u</w:t>
      </w:r>
      <w:r w:rsidR="00E4692B" w:rsidRPr="002127D9">
        <w:rPr>
          <w:rFonts w:asciiTheme="majorHAnsi" w:hAnsiTheme="majorHAnsi" w:cstheme="majorHAnsi"/>
          <w:lang w:val="en-GB"/>
        </w:rPr>
        <w:t xml:space="preserve">t he don’t tell it right.’” </w:t>
      </w:r>
      <w:r w:rsidR="00406508" w:rsidRPr="002127D9">
        <w:rPr>
          <w:rFonts w:asciiTheme="majorHAnsi" w:hAnsiTheme="majorHAnsi" w:cstheme="majorHAnsi"/>
          <w:lang w:val="en-GB"/>
        </w:rPr>
        <w:fldChar w:fldCharType="begin"/>
      </w:r>
      <w:r w:rsidR="00A82426" w:rsidRPr="002127D9">
        <w:rPr>
          <w:rFonts w:asciiTheme="majorHAnsi" w:hAnsiTheme="majorHAnsi" w:cstheme="majorHAnsi"/>
          <w:lang w:val="en-GB"/>
        </w:rPr>
        <w:instrText xml:space="preserve"> ADDIN EN.CITE &lt;EndNote&gt;&lt;Cite&gt;&lt;Author&gt;De Vries&lt;/Author&gt;&lt;Year&gt;1958&lt;/Year&gt;&lt;IDText&gt;The Mackerel Plaza: A Novel&lt;/IDText&gt;&lt;Suffix&gt;`, loc. 551&lt;/Suffix&gt;&lt;DisplayText&gt;(De Vries, 1958, loc. 551)&lt;/DisplayText&gt;&lt;record&gt;&lt;urls&gt;&lt;related-urls&gt;&lt;url&gt;https://books.google.be/books?id=qLJiBAAAQBAJ&lt;/url&gt;&lt;/related-urls&gt;&lt;/urls&gt;&lt;isbn&gt;9781497669581&lt;/isbn&gt;&lt;titles&gt;&lt;title&gt;The Mackerel Plaza: A Novel&lt;/title&gt;&lt;/titles&gt;&lt;contributors&gt;&lt;authors&gt;&lt;author&gt;De Vries, Peter&lt;/author&gt;&lt;/authors&gt;&lt;/contributors&gt;&lt;added-date format="utc"&gt;1508311665&lt;/added-date&gt;&lt;ref-type name="Book"&gt;6&lt;/ref-type&gt;&lt;dates&gt;&lt;year&gt;1958&lt;/year&gt;&lt;/dates&gt;&lt;rec-number&gt;3843&lt;/rec-number&gt;&lt;publisher&gt;Open Road: Amazon e-book edition&lt;/publisher&gt;&lt;last-updated-date format="utc"&gt;1508311841&lt;/last-updated-date&gt;&lt;/record&gt;&lt;/Cite&gt;&lt;/EndNote&gt;</w:instrText>
      </w:r>
      <w:r w:rsidR="00406508" w:rsidRPr="002127D9">
        <w:rPr>
          <w:rFonts w:asciiTheme="majorHAnsi" w:hAnsiTheme="majorHAnsi" w:cstheme="majorHAnsi"/>
          <w:lang w:val="en-GB"/>
        </w:rPr>
        <w:fldChar w:fldCharType="separate"/>
      </w:r>
      <w:r w:rsidR="00A82426" w:rsidRPr="002127D9">
        <w:rPr>
          <w:rFonts w:asciiTheme="majorHAnsi" w:hAnsiTheme="majorHAnsi" w:cstheme="majorHAnsi"/>
          <w:noProof/>
          <w:lang w:val="en-GB"/>
        </w:rPr>
        <w:t>(De Vries, 1958, loc. 551)</w:t>
      </w:r>
      <w:r w:rsidR="00406508" w:rsidRPr="002127D9">
        <w:rPr>
          <w:rFonts w:asciiTheme="majorHAnsi" w:hAnsiTheme="majorHAnsi" w:cstheme="majorHAnsi"/>
          <w:lang w:val="en-GB"/>
        </w:rPr>
        <w:fldChar w:fldCharType="end"/>
      </w:r>
      <w:r w:rsidR="00406508" w:rsidRPr="002127D9">
        <w:rPr>
          <w:rFonts w:asciiTheme="majorHAnsi" w:hAnsiTheme="majorHAnsi" w:cstheme="majorHAnsi"/>
          <w:lang w:val="en-GB"/>
        </w:rPr>
        <w:t xml:space="preserve"> </w:t>
      </w:r>
      <w:r w:rsidR="004F0A9F" w:rsidRPr="002127D9">
        <w:rPr>
          <w:rFonts w:asciiTheme="majorHAnsi" w:hAnsiTheme="majorHAnsi" w:cstheme="majorHAnsi"/>
          <w:lang w:val="en-US"/>
        </w:rPr>
        <w:t xml:space="preserve">When I read this joke, I immediately recognized it as basically the “same” joke as the one I heard before about the mathematicians. But that </w:t>
      </w:r>
      <w:r w:rsidR="00A82426" w:rsidRPr="002127D9">
        <w:rPr>
          <w:rFonts w:asciiTheme="majorHAnsi" w:hAnsiTheme="majorHAnsi" w:cstheme="majorHAnsi"/>
          <w:lang w:val="en-US"/>
        </w:rPr>
        <w:t xml:space="preserve">relation of </w:t>
      </w:r>
      <w:r w:rsidR="004F0A9F" w:rsidRPr="002127D9">
        <w:rPr>
          <w:rFonts w:asciiTheme="majorHAnsi" w:hAnsiTheme="majorHAnsi" w:cstheme="majorHAnsi"/>
          <w:lang w:val="en-US"/>
        </w:rPr>
        <w:t xml:space="preserve">identity is </w:t>
      </w:r>
      <w:r w:rsidR="006C20A6" w:rsidRPr="002127D9">
        <w:rPr>
          <w:rFonts w:asciiTheme="majorHAnsi" w:hAnsiTheme="majorHAnsi" w:cstheme="majorHAnsi"/>
          <w:lang w:val="en-US"/>
        </w:rPr>
        <w:t xml:space="preserve">only </w:t>
      </w:r>
      <w:r w:rsidR="004F0A9F" w:rsidRPr="002127D9">
        <w:rPr>
          <w:rFonts w:asciiTheme="majorHAnsi" w:hAnsiTheme="majorHAnsi" w:cstheme="majorHAnsi"/>
          <w:lang w:val="en-US"/>
        </w:rPr>
        <w:t>situate</w:t>
      </w:r>
      <w:r w:rsidR="006C20A6" w:rsidRPr="002127D9">
        <w:rPr>
          <w:rFonts w:asciiTheme="majorHAnsi" w:hAnsiTheme="majorHAnsi" w:cstheme="majorHAnsi"/>
          <w:lang w:val="en-US"/>
        </w:rPr>
        <w:t>d</w:t>
      </w:r>
      <w:r w:rsidR="004F0A9F" w:rsidRPr="002127D9">
        <w:rPr>
          <w:rFonts w:asciiTheme="majorHAnsi" w:hAnsiTheme="majorHAnsi" w:cstheme="majorHAnsi"/>
          <w:lang w:val="en-US"/>
        </w:rPr>
        <w:t xml:space="preserve"> at the highest possible level of abstraction.</w:t>
      </w:r>
    </w:p>
    <w:p w14:paraId="0746D5B5" w14:textId="6485CA10" w:rsidR="006467B8" w:rsidRPr="002127D9" w:rsidRDefault="0046160B" w:rsidP="00885C4D">
      <w:pPr>
        <w:jc w:val="both"/>
        <w:rPr>
          <w:rFonts w:asciiTheme="majorHAnsi" w:hAnsiTheme="majorHAnsi" w:cstheme="majorHAnsi"/>
          <w:lang w:val="en-US"/>
        </w:rPr>
      </w:pPr>
      <w:r w:rsidRPr="002127D9">
        <w:rPr>
          <w:rFonts w:asciiTheme="majorHAnsi" w:hAnsiTheme="majorHAnsi" w:cstheme="majorHAnsi"/>
          <w:lang w:val="en-US"/>
        </w:rPr>
        <w:t xml:space="preserve">This is the context of our everyday understanding of jokes, but we can imagine other contexts. </w:t>
      </w:r>
      <w:r w:rsidR="00C30233" w:rsidRPr="002127D9">
        <w:rPr>
          <w:rFonts w:asciiTheme="majorHAnsi" w:hAnsiTheme="majorHAnsi" w:cstheme="majorHAnsi"/>
          <w:lang w:val="en-US"/>
        </w:rPr>
        <w:t xml:space="preserve">Several </w:t>
      </w:r>
      <w:r w:rsidR="002B3A51" w:rsidRPr="002127D9">
        <w:rPr>
          <w:rFonts w:asciiTheme="majorHAnsi" w:hAnsiTheme="majorHAnsi" w:cstheme="majorHAnsi"/>
          <w:lang w:val="en-US"/>
        </w:rPr>
        <w:t xml:space="preserve">physical </w:t>
      </w:r>
      <w:r w:rsidR="00C30233" w:rsidRPr="002127D9">
        <w:rPr>
          <w:rFonts w:asciiTheme="majorHAnsi" w:hAnsiTheme="majorHAnsi" w:cstheme="majorHAnsi"/>
          <w:lang w:val="en-US"/>
        </w:rPr>
        <w:t xml:space="preserve">copies of </w:t>
      </w:r>
      <w:r w:rsidR="00C30233" w:rsidRPr="002127D9">
        <w:rPr>
          <w:rFonts w:asciiTheme="majorHAnsi" w:hAnsiTheme="majorHAnsi" w:cstheme="majorHAnsi"/>
          <w:i/>
          <w:lang w:val="en-US"/>
        </w:rPr>
        <w:t>The Mackerel Plaza</w:t>
      </w:r>
      <w:r w:rsidR="00C30233" w:rsidRPr="002127D9">
        <w:rPr>
          <w:rFonts w:asciiTheme="majorHAnsi" w:hAnsiTheme="majorHAnsi" w:cstheme="majorHAnsi"/>
          <w:lang w:val="en-US"/>
        </w:rPr>
        <w:t xml:space="preserve"> contain an exact word-for-word copy of the joke about the </w:t>
      </w:r>
      <w:r w:rsidR="0084030F" w:rsidRPr="002127D9">
        <w:rPr>
          <w:rFonts w:asciiTheme="majorHAnsi" w:hAnsiTheme="majorHAnsi" w:cstheme="majorHAnsi"/>
          <w:lang w:val="en-US"/>
        </w:rPr>
        <w:t xml:space="preserve">inmates and their </w:t>
      </w:r>
      <w:r w:rsidR="00C30233" w:rsidRPr="002127D9">
        <w:rPr>
          <w:rFonts w:asciiTheme="majorHAnsi" w:hAnsiTheme="majorHAnsi" w:cstheme="majorHAnsi"/>
          <w:lang w:val="en-US"/>
        </w:rPr>
        <w:t>numbered jokes</w:t>
      </w:r>
      <w:r w:rsidR="00D97DA0" w:rsidRPr="002127D9">
        <w:rPr>
          <w:rFonts w:asciiTheme="majorHAnsi" w:hAnsiTheme="majorHAnsi" w:cstheme="majorHAnsi"/>
          <w:lang w:val="en-US"/>
        </w:rPr>
        <w:t xml:space="preserve"> (as does my Kindle e-book)</w:t>
      </w:r>
      <w:r w:rsidR="00A712F2" w:rsidRPr="002127D9">
        <w:rPr>
          <w:rFonts w:asciiTheme="majorHAnsi" w:hAnsiTheme="majorHAnsi" w:cstheme="majorHAnsi"/>
          <w:lang w:val="en-US"/>
        </w:rPr>
        <w:t>. T</w:t>
      </w:r>
      <w:r w:rsidR="00C30233" w:rsidRPr="002127D9">
        <w:rPr>
          <w:rFonts w:asciiTheme="majorHAnsi" w:hAnsiTheme="majorHAnsi" w:cstheme="majorHAnsi"/>
          <w:lang w:val="en-US"/>
        </w:rPr>
        <w:t xml:space="preserve">he book </w:t>
      </w:r>
      <w:r w:rsidR="00A712F2" w:rsidRPr="002127D9">
        <w:rPr>
          <w:rFonts w:asciiTheme="majorHAnsi" w:hAnsiTheme="majorHAnsi" w:cstheme="majorHAnsi"/>
          <w:lang w:val="en-US"/>
        </w:rPr>
        <w:t xml:space="preserve">itself </w:t>
      </w:r>
      <w:r w:rsidR="00C30233" w:rsidRPr="002127D9">
        <w:rPr>
          <w:rFonts w:asciiTheme="majorHAnsi" w:hAnsiTheme="majorHAnsi" w:cstheme="majorHAnsi"/>
          <w:lang w:val="en-US"/>
        </w:rPr>
        <w:t xml:space="preserve">abstracts away from the </w:t>
      </w:r>
      <w:r w:rsidR="007041BB" w:rsidRPr="002127D9">
        <w:rPr>
          <w:rFonts w:asciiTheme="majorHAnsi" w:hAnsiTheme="majorHAnsi" w:cstheme="majorHAnsi"/>
          <w:lang w:val="en-US"/>
        </w:rPr>
        <w:t xml:space="preserve">verbal </w:t>
      </w:r>
      <w:r w:rsidR="00C30233" w:rsidRPr="002127D9">
        <w:rPr>
          <w:rFonts w:asciiTheme="majorHAnsi" w:hAnsiTheme="majorHAnsi" w:cstheme="majorHAnsi"/>
          <w:lang w:val="en-US"/>
        </w:rPr>
        <w:t>delivery of the joke</w:t>
      </w:r>
      <w:r w:rsidR="00A712F2" w:rsidRPr="002127D9">
        <w:rPr>
          <w:rFonts w:asciiTheme="majorHAnsi" w:hAnsiTheme="majorHAnsi" w:cstheme="majorHAnsi"/>
          <w:lang w:val="en-US"/>
        </w:rPr>
        <w:t xml:space="preserve"> (even though that, coincidentally, </w:t>
      </w:r>
      <w:r w:rsidR="006319B5" w:rsidRPr="002127D9">
        <w:rPr>
          <w:rFonts w:asciiTheme="majorHAnsi" w:hAnsiTheme="majorHAnsi" w:cstheme="majorHAnsi"/>
          <w:lang w:val="en-US"/>
        </w:rPr>
        <w:t xml:space="preserve">provides </w:t>
      </w:r>
      <w:r w:rsidR="00A712F2" w:rsidRPr="002127D9">
        <w:rPr>
          <w:rFonts w:asciiTheme="majorHAnsi" w:hAnsiTheme="majorHAnsi" w:cstheme="majorHAnsi"/>
          <w:lang w:val="en-US"/>
        </w:rPr>
        <w:t>the very punchline)</w:t>
      </w:r>
      <w:r w:rsidR="00C30233" w:rsidRPr="002127D9">
        <w:rPr>
          <w:rFonts w:asciiTheme="majorHAnsi" w:hAnsiTheme="majorHAnsi" w:cstheme="majorHAnsi"/>
          <w:lang w:val="en-US"/>
        </w:rPr>
        <w:t xml:space="preserve">. </w:t>
      </w:r>
      <w:r w:rsidRPr="002127D9">
        <w:rPr>
          <w:rFonts w:asciiTheme="majorHAnsi" w:hAnsiTheme="majorHAnsi" w:cstheme="majorHAnsi"/>
          <w:lang w:val="en-US"/>
        </w:rPr>
        <w:t>If professional comedian</w:t>
      </w:r>
      <w:r w:rsidR="00CE46B9" w:rsidRPr="002127D9">
        <w:rPr>
          <w:rFonts w:asciiTheme="majorHAnsi" w:hAnsiTheme="majorHAnsi" w:cstheme="majorHAnsi"/>
          <w:lang w:val="en-US"/>
        </w:rPr>
        <w:t>s</w:t>
      </w:r>
      <w:r w:rsidRPr="002127D9">
        <w:rPr>
          <w:rFonts w:asciiTheme="majorHAnsi" w:hAnsiTheme="majorHAnsi" w:cstheme="majorHAnsi"/>
          <w:lang w:val="en-US"/>
        </w:rPr>
        <w:t xml:space="preserve"> </w:t>
      </w:r>
      <w:r w:rsidR="00B933EC" w:rsidRPr="002127D9">
        <w:rPr>
          <w:rFonts w:asciiTheme="majorHAnsi" w:hAnsiTheme="majorHAnsi" w:cstheme="majorHAnsi"/>
          <w:lang w:val="en-US"/>
        </w:rPr>
        <w:t>learn jokes from each other</w:t>
      </w:r>
      <w:r w:rsidRPr="002127D9">
        <w:rPr>
          <w:rFonts w:asciiTheme="majorHAnsi" w:hAnsiTheme="majorHAnsi" w:cstheme="majorHAnsi"/>
          <w:lang w:val="en-US"/>
        </w:rPr>
        <w:t xml:space="preserve">, </w:t>
      </w:r>
      <w:r w:rsidR="00DD7874" w:rsidRPr="002127D9">
        <w:rPr>
          <w:rFonts w:asciiTheme="majorHAnsi" w:hAnsiTheme="majorHAnsi" w:cstheme="majorHAnsi"/>
          <w:lang w:val="en-US"/>
        </w:rPr>
        <w:t xml:space="preserve">they </w:t>
      </w:r>
      <w:r w:rsidRPr="002127D9">
        <w:rPr>
          <w:rFonts w:asciiTheme="majorHAnsi" w:hAnsiTheme="majorHAnsi" w:cstheme="majorHAnsi"/>
          <w:lang w:val="en-US"/>
        </w:rPr>
        <w:t xml:space="preserve">will </w:t>
      </w:r>
      <w:r w:rsidR="00BF26A2" w:rsidRPr="002127D9">
        <w:rPr>
          <w:rFonts w:asciiTheme="majorHAnsi" w:hAnsiTheme="majorHAnsi" w:cstheme="majorHAnsi"/>
          <w:lang w:val="en-US"/>
        </w:rPr>
        <w:t xml:space="preserve">often </w:t>
      </w:r>
      <w:r w:rsidRPr="002127D9">
        <w:rPr>
          <w:rFonts w:asciiTheme="majorHAnsi" w:hAnsiTheme="majorHAnsi" w:cstheme="majorHAnsi"/>
          <w:lang w:val="en-US"/>
        </w:rPr>
        <w:t xml:space="preserve">pay attention to </w:t>
      </w:r>
      <w:r w:rsidR="00DD7874" w:rsidRPr="002127D9">
        <w:rPr>
          <w:rFonts w:asciiTheme="majorHAnsi" w:hAnsiTheme="majorHAnsi" w:cstheme="majorHAnsi"/>
          <w:lang w:val="en-US"/>
        </w:rPr>
        <w:t xml:space="preserve">nuances of </w:t>
      </w:r>
      <w:r w:rsidRPr="002127D9">
        <w:rPr>
          <w:rFonts w:asciiTheme="majorHAnsi" w:hAnsiTheme="majorHAnsi" w:cstheme="majorHAnsi"/>
          <w:lang w:val="en-US"/>
        </w:rPr>
        <w:t>intonation, phrasing and pitch</w:t>
      </w:r>
      <w:r w:rsidR="00DC3226" w:rsidRPr="002127D9">
        <w:rPr>
          <w:rFonts w:asciiTheme="majorHAnsi" w:hAnsiTheme="majorHAnsi" w:cstheme="majorHAnsi"/>
          <w:lang w:val="en-US"/>
        </w:rPr>
        <w:t xml:space="preserve">, </w:t>
      </w:r>
      <w:r w:rsidR="00EE072E" w:rsidRPr="002127D9">
        <w:rPr>
          <w:rFonts w:asciiTheme="majorHAnsi" w:hAnsiTheme="majorHAnsi" w:cstheme="majorHAnsi"/>
          <w:lang w:val="en-US"/>
        </w:rPr>
        <w:t>although</w:t>
      </w:r>
      <w:r w:rsidR="00DC3226" w:rsidRPr="002127D9">
        <w:rPr>
          <w:rFonts w:asciiTheme="majorHAnsi" w:hAnsiTheme="majorHAnsi" w:cstheme="majorHAnsi"/>
          <w:lang w:val="en-US"/>
        </w:rPr>
        <w:t xml:space="preserve"> </w:t>
      </w:r>
      <w:r w:rsidR="00DD7874" w:rsidRPr="002127D9">
        <w:rPr>
          <w:rFonts w:asciiTheme="majorHAnsi" w:hAnsiTheme="majorHAnsi" w:cstheme="majorHAnsi"/>
          <w:lang w:val="en-US"/>
        </w:rPr>
        <w:t xml:space="preserve">they </w:t>
      </w:r>
      <w:r w:rsidR="00DC3226" w:rsidRPr="002127D9">
        <w:rPr>
          <w:rFonts w:asciiTheme="majorHAnsi" w:hAnsiTheme="majorHAnsi" w:cstheme="majorHAnsi"/>
          <w:lang w:val="en-US"/>
        </w:rPr>
        <w:t xml:space="preserve">will probably not </w:t>
      </w:r>
      <w:r w:rsidR="005C238E" w:rsidRPr="002127D9">
        <w:rPr>
          <w:rFonts w:asciiTheme="majorHAnsi" w:hAnsiTheme="majorHAnsi" w:cstheme="majorHAnsi"/>
          <w:lang w:val="en-US"/>
        </w:rPr>
        <w:t xml:space="preserve">be interested in </w:t>
      </w:r>
      <w:r w:rsidR="00C25427" w:rsidRPr="002127D9">
        <w:rPr>
          <w:rFonts w:asciiTheme="majorHAnsi" w:hAnsiTheme="majorHAnsi" w:cstheme="majorHAnsi"/>
          <w:lang w:val="en-US"/>
        </w:rPr>
        <w:t xml:space="preserve">the </w:t>
      </w:r>
      <w:r w:rsidR="005C238E" w:rsidRPr="002127D9">
        <w:rPr>
          <w:rFonts w:asciiTheme="majorHAnsi" w:hAnsiTheme="majorHAnsi" w:cstheme="majorHAnsi"/>
          <w:lang w:val="en-US"/>
        </w:rPr>
        <w:t xml:space="preserve">exact </w:t>
      </w:r>
      <w:r w:rsidR="00C25427" w:rsidRPr="002127D9">
        <w:rPr>
          <w:rFonts w:asciiTheme="majorHAnsi" w:hAnsiTheme="majorHAnsi" w:cstheme="majorHAnsi"/>
          <w:lang w:val="en-US"/>
        </w:rPr>
        <w:t>wordin</w:t>
      </w:r>
      <w:r w:rsidR="00775979" w:rsidRPr="002127D9">
        <w:rPr>
          <w:rFonts w:asciiTheme="majorHAnsi" w:hAnsiTheme="majorHAnsi" w:cstheme="majorHAnsi"/>
          <w:lang w:val="en-US"/>
        </w:rPr>
        <w:t>g</w:t>
      </w:r>
      <w:r w:rsidRPr="002127D9">
        <w:rPr>
          <w:rFonts w:asciiTheme="majorHAnsi" w:hAnsiTheme="majorHAnsi" w:cstheme="majorHAnsi"/>
          <w:lang w:val="en-US"/>
        </w:rPr>
        <w:t xml:space="preserve">. </w:t>
      </w:r>
      <w:r w:rsidR="00A62D5D" w:rsidRPr="002127D9">
        <w:rPr>
          <w:rFonts w:asciiTheme="majorHAnsi" w:hAnsiTheme="majorHAnsi" w:cstheme="majorHAnsi"/>
          <w:lang w:val="en-US"/>
        </w:rPr>
        <w:t xml:space="preserve">If </w:t>
      </w:r>
      <w:r w:rsidR="00A62D5D" w:rsidRPr="002127D9">
        <w:rPr>
          <w:rFonts w:asciiTheme="majorHAnsi" w:hAnsiTheme="majorHAnsi" w:cstheme="majorHAnsi"/>
          <w:i/>
          <w:lang w:val="en-US"/>
        </w:rPr>
        <w:t xml:space="preserve">The Mackerel Plaza </w:t>
      </w:r>
      <w:r w:rsidR="00A62D5D" w:rsidRPr="002127D9">
        <w:rPr>
          <w:rFonts w:asciiTheme="majorHAnsi" w:hAnsiTheme="majorHAnsi" w:cstheme="majorHAnsi"/>
          <w:lang w:val="en-US"/>
        </w:rPr>
        <w:t xml:space="preserve">is </w:t>
      </w:r>
      <w:r w:rsidR="00E75C9D" w:rsidRPr="002127D9">
        <w:rPr>
          <w:rFonts w:asciiTheme="majorHAnsi" w:hAnsiTheme="majorHAnsi" w:cstheme="majorHAnsi"/>
          <w:lang w:val="en-US"/>
        </w:rPr>
        <w:t xml:space="preserve">ever </w:t>
      </w:r>
      <w:r w:rsidR="00A62D5D" w:rsidRPr="002127D9">
        <w:rPr>
          <w:rFonts w:asciiTheme="majorHAnsi" w:hAnsiTheme="majorHAnsi" w:cstheme="majorHAnsi"/>
          <w:lang w:val="en-US"/>
        </w:rPr>
        <w:t xml:space="preserve">made into a </w:t>
      </w:r>
      <w:r w:rsidR="00094BA2" w:rsidRPr="002127D9">
        <w:rPr>
          <w:rFonts w:asciiTheme="majorHAnsi" w:hAnsiTheme="majorHAnsi" w:cstheme="majorHAnsi"/>
          <w:lang w:val="en-US"/>
        </w:rPr>
        <w:t xml:space="preserve">stage </w:t>
      </w:r>
      <w:r w:rsidR="00A62D5D" w:rsidRPr="002127D9">
        <w:rPr>
          <w:rFonts w:asciiTheme="majorHAnsi" w:hAnsiTheme="majorHAnsi" w:cstheme="majorHAnsi"/>
          <w:lang w:val="en-US"/>
        </w:rPr>
        <w:t xml:space="preserve">play, then the actor playing the Reverend Mackerel may want to give </w:t>
      </w:r>
      <w:r w:rsidR="006D592C" w:rsidRPr="002127D9">
        <w:rPr>
          <w:rFonts w:asciiTheme="majorHAnsi" w:hAnsiTheme="majorHAnsi" w:cstheme="majorHAnsi"/>
          <w:lang w:val="en-US"/>
        </w:rPr>
        <w:t>an exact word</w:t>
      </w:r>
      <w:r w:rsidR="00A62D5D" w:rsidRPr="002127D9">
        <w:rPr>
          <w:rFonts w:asciiTheme="majorHAnsi" w:hAnsiTheme="majorHAnsi" w:cstheme="majorHAnsi"/>
          <w:lang w:val="en-US"/>
        </w:rPr>
        <w:t xml:space="preserve">-for-word </w:t>
      </w:r>
      <w:r w:rsidR="00A16BA0" w:rsidRPr="002127D9">
        <w:rPr>
          <w:rFonts w:asciiTheme="majorHAnsi" w:hAnsiTheme="majorHAnsi" w:cstheme="majorHAnsi"/>
          <w:lang w:val="en-US"/>
        </w:rPr>
        <w:t xml:space="preserve">verbal </w:t>
      </w:r>
      <w:r w:rsidR="00A62D5D" w:rsidRPr="002127D9">
        <w:rPr>
          <w:rFonts w:asciiTheme="majorHAnsi" w:hAnsiTheme="majorHAnsi" w:cstheme="majorHAnsi"/>
          <w:lang w:val="en-US"/>
        </w:rPr>
        <w:t>delivery of the jok</w:t>
      </w:r>
      <w:r w:rsidR="00AB7B76" w:rsidRPr="002127D9">
        <w:rPr>
          <w:rFonts w:asciiTheme="majorHAnsi" w:hAnsiTheme="majorHAnsi" w:cstheme="majorHAnsi"/>
          <w:lang w:val="en-US"/>
        </w:rPr>
        <w:t>e</w:t>
      </w:r>
      <w:r w:rsidR="00A62D5D" w:rsidRPr="002127D9">
        <w:rPr>
          <w:rFonts w:asciiTheme="majorHAnsi" w:hAnsiTheme="majorHAnsi" w:cstheme="majorHAnsi"/>
          <w:lang w:val="en-US"/>
        </w:rPr>
        <w:t xml:space="preserve">. </w:t>
      </w:r>
      <w:r w:rsidR="000071CA" w:rsidRPr="002127D9">
        <w:rPr>
          <w:rFonts w:asciiTheme="majorHAnsi" w:hAnsiTheme="majorHAnsi" w:cstheme="majorHAnsi"/>
          <w:lang w:val="en-US"/>
        </w:rPr>
        <w:t>M</w:t>
      </w:r>
      <w:r w:rsidRPr="002127D9">
        <w:rPr>
          <w:rFonts w:asciiTheme="majorHAnsi" w:hAnsiTheme="majorHAnsi" w:cstheme="majorHAnsi"/>
          <w:lang w:val="en-US"/>
        </w:rPr>
        <w:t>nemonist</w:t>
      </w:r>
      <w:r w:rsidR="00202F4B" w:rsidRPr="002127D9">
        <w:rPr>
          <w:rFonts w:asciiTheme="majorHAnsi" w:hAnsiTheme="majorHAnsi" w:cstheme="majorHAnsi"/>
          <w:lang w:val="en-US"/>
        </w:rPr>
        <w:t>s</w:t>
      </w:r>
      <w:r w:rsidRPr="002127D9">
        <w:rPr>
          <w:rFonts w:asciiTheme="majorHAnsi" w:hAnsiTheme="majorHAnsi" w:cstheme="majorHAnsi"/>
          <w:lang w:val="en-US"/>
        </w:rPr>
        <w:t xml:space="preserve"> </w:t>
      </w:r>
      <w:r w:rsidR="000071CA" w:rsidRPr="002127D9">
        <w:rPr>
          <w:rFonts w:asciiTheme="majorHAnsi" w:hAnsiTheme="majorHAnsi" w:cstheme="majorHAnsi"/>
          <w:lang w:val="en-US"/>
        </w:rPr>
        <w:t xml:space="preserve">like the famous </w:t>
      </w:r>
      <w:r w:rsidRPr="002127D9">
        <w:rPr>
          <w:rFonts w:asciiTheme="majorHAnsi" w:hAnsiTheme="majorHAnsi" w:cstheme="majorHAnsi"/>
          <w:lang w:val="en-US"/>
        </w:rPr>
        <w:t xml:space="preserve">Solomon Shereshevsky </w:t>
      </w:r>
      <w:r w:rsidR="00C46E3C" w:rsidRPr="002127D9">
        <w:rPr>
          <w:rFonts w:asciiTheme="majorHAnsi" w:hAnsiTheme="majorHAnsi" w:cstheme="majorHAnsi"/>
          <w:lang w:val="en-US"/>
        </w:rPr>
        <w:t xml:space="preserve">are </w:t>
      </w:r>
      <w:r w:rsidR="00C46E3C" w:rsidRPr="002127D9">
        <w:rPr>
          <w:rFonts w:asciiTheme="majorHAnsi" w:hAnsiTheme="majorHAnsi" w:cstheme="majorHAnsi"/>
          <w:lang w:val="en-US"/>
        </w:rPr>
        <w:lastRenderedPageBreak/>
        <w:t>capable of</w:t>
      </w:r>
      <w:r w:rsidR="000071CA" w:rsidRPr="002127D9">
        <w:rPr>
          <w:rFonts w:asciiTheme="majorHAnsi" w:hAnsiTheme="majorHAnsi" w:cstheme="majorHAnsi"/>
          <w:lang w:val="en-US"/>
        </w:rPr>
        <w:t xml:space="preserve"> </w:t>
      </w:r>
      <w:r w:rsidRPr="002127D9">
        <w:rPr>
          <w:rFonts w:asciiTheme="majorHAnsi" w:hAnsiTheme="majorHAnsi" w:cstheme="majorHAnsi"/>
          <w:lang w:val="en-US"/>
        </w:rPr>
        <w:t>repeat</w:t>
      </w:r>
      <w:r w:rsidR="00C46E3C" w:rsidRPr="002127D9">
        <w:rPr>
          <w:rFonts w:asciiTheme="majorHAnsi" w:hAnsiTheme="majorHAnsi" w:cstheme="majorHAnsi"/>
          <w:lang w:val="en-US"/>
        </w:rPr>
        <w:t>ing</w:t>
      </w:r>
      <w:r w:rsidRPr="002127D9">
        <w:rPr>
          <w:rFonts w:asciiTheme="majorHAnsi" w:hAnsiTheme="majorHAnsi" w:cstheme="majorHAnsi"/>
          <w:lang w:val="en-US"/>
        </w:rPr>
        <w:t xml:space="preserve"> </w:t>
      </w:r>
      <w:r w:rsidR="002D49BD" w:rsidRPr="002127D9">
        <w:rPr>
          <w:rFonts w:asciiTheme="majorHAnsi" w:hAnsiTheme="majorHAnsi" w:cstheme="majorHAnsi"/>
          <w:lang w:val="en-US"/>
        </w:rPr>
        <w:t>several pages of texts</w:t>
      </w:r>
      <w:r w:rsidRPr="002127D9">
        <w:rPr>
          <w:rFonts w:asciiTheme="majorHAnsi" w:hAnsiTheme="majorHAnsi" w:cstheme="majorHAnsi"/>
          <w:lang w:val="en-US"/>
        </w:rPr>
        <w:t xml:space="preserve"> verbatim, after having heard them once</w:t>
      </w:r>
      <w:r w:rsidR="00202F4B" w:rsidRPr="002127D9">
        <w:rPr>
          <w:rFonts w:asciiTheme="majorHAnsi" w:hAnsiTheme="majorHAnsi" w:cstheme="majorHAnsi"/>
          <w:lang w:val="en-US"/>
        </w:rPr>
        <w:t xml:space="preserve">, </w:t>
      </w:r>
      <w:r w:rsidR="00126035" w:rsidRPr="002127D9">
        <w:rPr>
          <w:rFonts w:asciiTheme="majorHAnsi" w:hAnsiTheme="majorHAnsi" w:cstheme="majorHAnsi"/>
          <w:lang w:val="en-US"/>
        </w:rPr>
        <w:t>though</w:t>
      </w:r>
      <w:r w:rsidR="00202F4B" w:rsidRPr="002127D9">
        <w:rPr>
          <w:rFonts w:asciiTheme="majorHAnsi" w:hAnsiTheme="majorHAnsi" w:cstheme="majorHAnsi"/>
          <w:lang w:val="en-US"/>
        </w:rPr>
        <w:t xml:space="preserve"> they have difficulties extracting the gist of story</w:t>
      </w:r>
      <w:r w:rsidR="00D95B69" w:rsidRPr="002127D9">
        <w:rPr>
          <w:rFonts w:asciiTheme="majorHAnsi" w:hAnsiTheme="majorHAnsi" w:cstheme="majorHAnsi"/>
          <w:lang w:val="en-US"/>
        </w:rPr>
        <w:t xml:space="preserve"> and relating it in their own words</w:t>
      </w:r>
      <w:r w:rsidRPr="002127D9">
        <w:rPr>
          <w:rFonts w:asciiTheme="majorHAnsi" w:hAnsiTheme="majorHAnsi" w:cstheme="majorHAnsi"/>
          <w:lang w:val="en-US"/>
        </w:rPr>
        <w:t xml:space="preserve">. If someone like Shereshevsky recounts a joke he heard from someone else, he will </w:t>
      </w:r>
      <w:r w:rsidR="00225070" w:rsidRPr="002127D9">
        <w:rPr>
          <w:rFonts w:asciiTheme="majorHAnsi" w:hAnsiTheme="majorHAnsi" w:cstheme="majorHAnsi"/>
          <w:lang w:val="en-US"/>
        </w:rPr>
        <w:t xml:space="preserve">be able to </w:t>
      </w:r>
      <w:r w:rsidRPr="002127D9">
        <w:rPr>
          <w:rFonts w:asciiTheme="majorHAnsi" w:hAnsiTheme="majorHAnsi" w:cstheme="majorHAnsi"/>
          <w:lang w:val="en-US"/>
        </w:rPr>
        <w:t>‘replicate’ at the level of individual words and phrases</w:t>
      </w:r>
      <w:r w:rsidR="00E4125E" w:rsidRPr="002127D9">
        <w:rPr>
          <w:rFonts w:asciiTheme="majorHAnsi" w:hAnsiTheme="majorHAnsi" w:cstheme="majorHAnsi"/>
          <w:lang w:val="en-US"/>
        </w:rPr>
        <w:t>, but he will be una</w:t>
      </w:r>
      <w:r w:rsidR="00FC7A13" w:rsidRPr="002127D9">
        <w:rPr>
          <w:rFonts w:asciiTheme="majorHAnsi" w:hAnsiTheme="majorHAnsi" w:cstheme="majorHAnsi"/>
          <w:lang w:val="en-US"/>
        </w:rPr>
        <w:t xml:space="preserve">ble to replicate it at the level </w:t>
      </w:r>
      <w:r w:rsidR="00E4125E" w:rsidRPr="002127D9">
        <w:rPr>
          <w:rFonts w:asciiTheme="majorHAnsi" w:hAnsiTheme="majorHAnsi" w:cstheme="majorHAnsi"/>
          <w:lang w:val="en-US"/>
        </w:rPr>
        <w:t>of resolution that most of us focus on.</w:t>
      </w:r>
      <w:r w:rsidR="00225070" w:rsidRPr="002127D9">
        <w:rPr>
          <w:rFonts w:asciiTheme="majorHAnsi" w:hAnsiTheme="majorHAnsi" w:cstheme="majorHAnsi"/>
          <w:lang w:val="en-US"/>
        </w:rPr>
        <w:t xml:space="preserve"> And of course we can make a sound recording of a specific delivery of a joke, which replicates the jokes at an ever finer-grained level.</w:t>
      </w:r>
    </w:p>
    <w:p w14:paraId="0C9B3B16" w14:textId="1E7BFB38" w:rsidR="00DA3668" w:rsidRPr="002127D9" w:rsidRDefault="00874B70" w:rsidP="00885C4D">
      <w:pPr>
        <w:jc w:val="both"/>
        <w:rPr>
          <w:rFonts w:asciiTheme="majorHAnsi" w:hAnsiTheme="majorHAnsi" w:cstheme="majorHAnsi"/>
          <w:b/>
          <w:lang w:val="en-US"/>
        </w:rPr>
      </w:pPr>
      <w:r w:rsidRPr="002127D9">
        <w:rPr>
          <w:rFonts w:asciiTheme="majorHAnsi" w:hAnsiTheme="majorHAnsi" w:cstheme="majorHAnsi"/>
          <w:b/>
          <w:lang w:val="en-US"/>
        </w:rPr>
        <w:t>Replicate after reading</w:t>
      </w:r>
    </w:p>
    <w:p w14:paraId="24446DB7" w14:textId="00194B2D" w:rsidR="00C70C61" w:rsidRPr="002127D9" w:rsidRDefault="00307391" w:rsidP="00885C4D">
      <w:pPr>
        <w:jc w:val="both"/>
        <w:rPr>
          <w:rFonts w:asciiTheme="majorHAnsi" w:hAnsiTheme="majorHAnsi" w:cstheme="majorHAnsi"/>
          <w:lang w:val="en-US"/>
        </w:rPr>
      </w:pPr>
      <w:r w:rsidRPr="002127D9">
        <w:rPr>
          <w:rFonts w:asciiTheme="majorHAnsi" w:hAnsiTheme="majorHAnsi" w:cstheme="majorHAnsi"/>
          <w:lang w:val="en-US"/>
        </w:rPr>
        <w:t xml:space="preserve">If we </w:t>
      </w:r>
      <w:r w:rsidR="00DA3668" w:rsidRPr="002127D9">
        <w:rPr>
          <w:rFonts w:asciiTheme="majorHAnsi" w:hAnsiTheme="majorHAnsi" w:cstheme="majorHAnsi"/>
          <w:lang w:val="en-US"/>
        </w:rPr>
        <w:t>now (1) adopt an abstract definition of information and (2) distinguish between different levels of abstraction</w:t>
      </w:r>
      <w:r w:rsidR="0084403E" w:rsidRPr="002127D9">
        <w:rPr>
          <w:rFonts w:asciiTheme="majorHAnsi" w:hAnsiTheme="majorHAnsi" w:cstheme="majorHAnsi"/>
          <w:lang w:val="en-US"/>
        </w:rPr>
        <w:t>, we can resolve the issue</w:t>
      </w:r>
      <w:r w:rsidR="00E079EA" w:rsidRPr="002127D9">
        <w:rPr>
          <w:rFonts w:asciiTheme="majorHAnsi" w:hAnsiTheme="majorHAnsi" w:cstheme="majorHAnsi"/>
          <w:lang w:val="en-US"/>
        </w:rPr>
        <w:t xml:space="preserve"> of evocation vs. extraction in the cultural realm</w:t>
      </w:r>
      <w:r w:rsidR="00DA3668" w:rsidRPr="002127D9">
        <w:rPr>
          <w:rFonts w:asciiTheme="majorHAnsi" w:hAnsiTheme="majorHAnsi" w:cstheme="majorHAnsi"/>
          <w:lang w:val="en-US"/>
        </w:rPr>
        <w:t xml:space="preserve">. </w:t>
      </w:r>
      <w:r w:rsidRPr="002127D9">
        <w:rPr>
          <w:rFonts w:asciiTheme="majorHAnsi" w:hAnsiTheme="majorHAnsi" w:cstheme="majorHAnsi"/>
          <w:lang w:val="en-US"/>
        </w:rPr>
        <w:t xml:space="preserve">In several publications, Sperber has argued that replication </w:t>
      </w:r>
      <w:r w:rsidR="004B41F1" w:rsidRPr="002127D9">
        <w:rPr>
          <w:rFonts w:asciiTheme="majorHAnsi" w:hAnsiTheme="majorHAnsi" w:cstheme="majorHAnsi"/>
          <w:lang w:val="en-US"/>
        </w:rPr>
        <w:t xml:space="preserve">in the cultural domain </w:t>
      </w:r>
      <w:r w:rsidRPr="002127D9">
        <w:rPr>
          <w:rFonts w:asciiTheme="majorHAnsi" w:hAnsiTheme="majorHAnsi" w:cstheme="majorHAnsi"/>
          <w:lang w:val="en-US"/>
        </w:rPr>
        <w:t xml:space="preserve">is not impossible, but should be seen as a </w:t>
      </w:r>
      <w:r w:rsidRPr="002127D9">
        <w:rPr>
          <w:rFonts w:asciiTheme="majorHAnsi" w:hAnsiTheme="majorHAnsi" w:cstheme="majorHAnsi"/>
          <w:i/>
          <w:lang w:val="en-US"/>
        </w:rPr>
        <w:t>limiting case</w:t>
      </w:r>
      <w:r w:rsidRPr="002127D9">
        <w:rPr>
          <w:rFonts w:asciiTheme="majorHAnsi" w:hAnsiTheme="majorHAnsi" w:cstheme="majorHAnsi"/>
          <w:lang w:val="en-US"/>
        </w:rPr>
        <w:t xml:space="preserve"> of the more general mechanism of cultural attraction: “there are cases of actual memes, though much fewer than is often thought. Chain-letters, for instance, fit the definition.” </w:t>
      </w:r>
      <w:r w:rsidRPr="002127D9">
        <w:rPr>
          <w:rFonts w:asciiTheme="majorHAnsi" w:hAnsiTheme="majorHAnsi" w:cstheme="majorHAnsi"/>
          <w:lang w:val="en-US"/>
        </w:rPr>
        <w:fldChar w:fldCharType="begin"/>
      </w:r>
      <w:r w:rsidRPr="002127D9">
        <w:rPr>
          <w:rFonts w:asciiTheme="majorHAnsi" w:hAnsiTheme="majorHAnsi" w:cstheme="majorHAnsi"/>
          <w:lang w:val="en-US"/>
        </w:rPr>
        <w:instrText xml:space="preserve"> ADDIN EN.CITE &lt;EndNote&gt;&lt;Cite&gt;&lt;Author&gt;Sperber&lt;/Author&gt;&lt;Year&gt;2000&lt;/Year&gt;&lt;RecNum&gt;902&lt;/RecNum&gt;&lt;Pages&gt;163&lt;/Pages&gt;&lt;DisplayText&gt;(Sperber, 2000, p. 163)&lt;/DisplayText&gt;&lt;record&gt;&lt;rec-number&gt;902&lt;/rec-number&gt;&lt;foreign-keys&gt;&lt;key app="EN" db-id="es9ttvsd1p2xatet5etpvexn02w99r5s0etd" timestamp="1279610835"&gt;902&lt;/key&gt;&lt;key app="ENWeb" db-id="R7BYawrtmCYAAAKmfKA"&gt;892&lt;/key&gt;&lt;/foreign-keys&gt;&lt;ref-type name="Book Section"&gt;5&lt;/ref-type&gt;&lt;contributors&gt;&lt;authors&gt;&lt;author&gt;Sperber, Dan&lt;/author&gt;&lt;/authors&gt;&lt;secondary-authors&gt;&lt;author&gt;Aunger, Robert&lt;/author&gt;&lt;/secondary-authors&gt;&lt;/contributors&gt;&lt;titles&gt;&lt;title&gt;An objection to the memetic approach to culture&lt;/title&gt;&lt;secondary-title&gt;Darwinizing culture: The status of memetics as a science&lt;/secondary-title&gt;&lt;/titles&gt;&lt;periodical&gt;&lt;full-title&gt;Darwinizing culture: the status of memetics as a science&lt;/full-title&gt;&lt;/periodical&gt;&lt;pages&gt;163-173&lt;/pages&gt;&lt;dates&gt;&lt;year&gt;2000&lt;/year&gt;&lt;/dates&gt;&lt;pub-location&gt;Oxford&lt;/pub-location&gt;&lt;publisher&gt;Oxford University Press&lt;/publisher&gt;&lt;/record&gt;&lt;/Cite&gt;&lt;/EndNote&gt;</w:instrText>
      </w:r>
      <w:r w:rsidRPr="002127D9">
        <w:rPr>
          <w:rFonts w:asciiTheme="majorHAnsi" w:hAnsiTheme="majorHAnsi" w:cstheme="majorHAnsi"/>
          <w:lang w:val="en-US"/>
        </w:rPr>
        <w:fldChar w:fldCharType="separate"/>
      </w:r>
      <w:r w:rsidRPr="002127D9">
        <w:rPr>
          <w:rFonts w:asciiTheme="majorHAnsi" w:hAnsiTheme="majorHAnsi" w:cstheme="majorHAnsi"/>
          <w:noProof/>
          <w:lang w:val="en-US"/>
        </w:rPr>
        <w:t>(Sperber, 2000, p. 163)</w:t>
      </w:r>
      <w:r w:rsidRPr="002127D9">
        <w:rPr>
          <w:rFonts w:asciiTheme="majorHAnsi" w:hAnsiTheme="majorHAnsi" w:cstheme="majorHAnsi"/>
          <w:lang w:val="en-US"/>
        </w:rPr>
        <w:fldChar w:fldCharType="end"/>
      </w:r>
      <w:r w:rsidRPr="002127D9">
        <w:rPr>
          <w:rFonts w:asciiTheme="majorHAnsi" w:hAnsiTheme="majorHAnsi" w:cstheme="majorHAnsi"/>
          <w:lang w:val="en-US"/>
        </w:rPr>
        <w:t xml:space="preserve">. </w:t>
      </w:r>
    </w:p>
    <w:p w14:paraId="5126618A" w14:textId="77777777" w:rsidR="005243D2" w:rsidRPr="002127D9" w:rsidRDefault="00132F54" w:rsidP="00885C4D">
      <w:pPr>
        <w:jc w:val="both"/>
        <w:rPr>
          <w:rFonts w:asciiTheme="majorHAnsi" w:hAnsiTheme="majorHAnsi" w:cstheme="majorHAnsi"/>
          <w:lang w:val="en-US"/>
        </w:rPr>
      </w:pPr>
      <w:r w:rsidRPr="002127D9">
        <w:rPr>
          <w:rFonts w:asciiTheme="majorHAnsi" w:hAnsiTheme="majorHAnsi" w:cstheme="majorHAnsi"/>
          <w:lang w:val="en-US"/>
        </w:rPr>
        <w:t>We agree that chain letters can be treated as ‘memes’ that replicate in a cultural environment.</w:t>
      </w:r>
      <w:r w:rsidR="00C70C61" w:rsidRPr="002127D9">
        <w:rPr>
          <w:rFonts w:asciiTheme="majorHAnsi" w:hAnsiTheme="majorHAnsi" w:cstheme="majorHAnsi"/>
          <w:lang w:val="en-US"/>
        </w:rPr>
        <w:t xml:space="preserve"> </w:t>
      </w:r>
      <w:r w:rsidR="00307391" w:rsidRPr="002127D9">
        <w:rPr>
          <w:rFonts w:asciiTheme="majorHAnsi" w:hAnsiTheme="majorHAnsi" w:cstheme="majorHAnsi"/>
          <w:lang w:val="en-US"/>
        </w:rPr>
        <w:t xml:space="preserve">But in virtue of what </w:t>
      </w:r>
      <w:r w:rsidR="0084403E" w:rsidRPr="002127D9">
        <w:rPr>
          <w:rFonts w:asciiTheme="majorHAnsi" w:hAnsiTheme="majorHAnsi" w:cstheme="majorHAnsi"/>
          <w:lang w:val="en-US"/>
        </w:rPr>
        <w:t xml:space="preserve">do </w:t>
      </w:r>
      <w:r w:rsidR="00307391" w:rsidRPr="002127D9">
        <w:rPr>
          <w:rFonts w:asciiTheme="majorHAnsi" w:hAnsiTheme="majorHAnsi" w:cstheme="majorHAnsi"/>
          <w:lang w:val="en-US"/>
        </w:rPr>
        <w:t xml:space="preserve">we treat one chain letter as a replica of another, as </w:t>
      </w:r>
      <w:r w:rsidR="00E06684" w:rsidRPr="002127D9">
        <w:rPr>
          <w:rFonts w:asciiTheme="majorHAnsi" w:hAnsiTheme="majorHAnsi" w:cstheme="majorHAnsi"/>
          <w:lang w:val="en-US"/>
        </w:rPr>
        <w:t xml:space="preserve">an </w:t>
      </w:r>
      <w:r w:rsidR="00307391" w:rsidRPr="002127D9">
        <w:rPr>
          <w:rFonts w:asciiTheme="majorHAnsi" w:hAnsiTheme="majorHAnsi" w:cstheme="majorHAnsi"/>
          <w:lang w:val="en-US"/>
        </w:rPr>
        <w:t xml:space="preserve">instantiation of the same ‘meme’? </w:t>
      </w:r>
      <w:r w:rsidR="00C023F4" w:rsidRPr="002127D9">
        <w:rPr>
          <w:rFonts w:asciiTheme="majorHAnsi" w:hAnsiTheme="majorHAnsi" w:cstheme="majorHAnsi"/>
          <w:lang w:val="en-US"/>
        </w:rPr>
        <w:t xml:space="preserve">Two </w:t>
      </w:r>
      <w:r w:rsidR="00F362DD" w:rsidRPr="002127D9">
        <w:rPr>
          <w:rFonts w:asciiTheme="majorHAnsi" w:hAnsiTheme="majorHAnsi" w:cstheme="majorHAnsi"/>
          <w:lang w:val="en-US"/>
        </w:rPr>
        <w:t xml:space="preserve">token </w:t>
      </w:r>
      <w:r w:rsidR="00C023F4" w:rsidRPr="002127D9">
        <w:rPr>
          <w:rFonts w:asciiTheme="majorHAnsi" w:hAnsiTheme="majorHAnsi" w:cstheme="majorHAnsi"/>
          <w:lang w:val="en-US"/>
        </w:rPr>
        <w:t xml:space="preserve">letters </w:t>
      </w:r>
      <w:r w:rsidR="00DE1CF4" w:rsidRPr="002127D9">
        <w:rPr>
          <w:rFonts w:asciiTheme="majorHAnsi" w:hAnsiTheme="majorHAnsi" w:cstheme="majorHAnsi"/>
          <w:lang w:val="en-US"/>
        </w:rPr>
        <w:t xml:space="preserve">of the same type </w:t>
      </w:r>
      <w:r w:rsidR="00C023F4" w:rsidRPr="002127D9">
        <w:rPr>
          <w:rFonts w:asciiTheme="majorHAnsi" w:hAnsiTheme="majorHAnsi" w:cstheme="majorHAnsi"/>
          <w:lang w:val="en-US"/>
        </w:rPr>
        <w:t>can be different in numerous ways</w:t>
      </w:r>
      <w:r w:rsidR="005528E1" w:rsidRPr="002127D9">
        <w:rPr>
          <w:rFonts w:asciiTheme="majorHAnsi" w:hAnsiTheme="majorHAnsi" w:cstheme="majorHAnsi"/>
          <w:lang w:val="en-US"/>
        </w:rPr>
        <w:t>.</w:t>
      </w:r>
      <w:r w:rsidR="00DC6680" w:rsidRPr="002127D9">
        <w:rPr>
          <w:rFonts w:asciiTheme="majorHAnsi" w:hAnsiTheme="majorHAnsi" w:cstheme="majorHAnsi"/>
          <w:lang w:val="en-US"/>
        </w:rPr>
        <w:t xml:space="preserve"> </w:t>
      </w:r>
      <w:r w:rsidR="00970201" w:rsidRPr="002127D9">
        <w:rPr>
          <w:rFonts w:asciiTheme="majorHAnsi" w:hAnsiTheme="majorHAnsi" w:cstheme="majorHAnsi"/>
          <w:lang w:val="en-US"/>
        </w:rPr>
        <w:t xml:space="preserve">In </w:t>
      </w:r>
      <w:r w:rsidR="005528E1" w:rsidRPr="002127D9">
        <w:rPr>
          <w:rFonts w:asciiTheme="majorHAnsi" w:hAnsiTheme="majorHAnsi" w:cstheme="majorHAnsi"/>
          <w:lang w:val="en-US"/>
        </w:rPr>
        <w:t>everyday talk</w:t>
      </w:r>
      <w:r w:rsidR="00921E28" w:rsidRPr="002127D9">
        <w:rPr>
          <w:rFonts w:asciiTheme="majorHAnsi" w:hAnsiTheme="majorHAnsi" w:cstheme="majorHAnsi"/>
          <w:lang w:val="en-US"/>
        </w:rPr>
        <w:t xml:space="preserve"> about chain letters</w:t>
      </w:r>
      <w:r w:rsidR="005528E1" w:rsidRPr="002127D9">
        <w:rPr>
          <w:rFonts w:asciiTheme="majorHAnsi" w:hAnsiTheme="majorHAnsi" w:cstheme="majorHAnsi"/>
          <w:lang w:val="en-US"/>
        </w:rPr>
        <w:t xml:space="preserve">, </w:t>
      </w:r>
      <w:r w:rsidR="00A15676" w:rsidRPr="002127D9">
        <w:rPr>
          <w:rFonts w:asciiTheme="majorHAnsi" w:hAnsiTheme="majorHAnsi" w:cstheme="majorHAnsi"/>
          <w:lang w:val="en-US"/>
        </w:rPr>
        <w:t xml:space="preserve">we </w:t>
      </w:r>
      <w:r w:rsidR="00FB0B9B" w:rsidRPr="002127D9">
        <w:rPr>
          <w:rFonts w:asciiTheme="majorHAnsi" w:hAnsiTheme="majorHAnsi" w:cstheme="majorHAnsi"/>
          <w:lang w:val="en-US"/>
        </w:rPr>
        <w:t xml:space="preserve">abstract away from </w:t>
      </w:r>
      <w:r w:rsidR="00C541E3" w:rsidRPr="002127D9">
        <w:rPr>
          <w:rFonts w:asciiTheme="majorHAnsi" w:hAnsiTheme="majorHAnsi" w:cstheme="majorHAnsi"/>
          <w:lang w:val="en-US"/>
        </w:rPr>
        <w:t>type of ink, font, letter spacing, quality of paper</w:t>
      </w:r>
      <w:r w:rsidR="00907926" w:rsidRPr="002127D9">
        <w:rPr>
          <w:rFonts w:asciiTheme="majorHAnsi" w:hAnsiTheme="majorHAnsi" w:cstheme="majorHAnsi"/>
          <w:lang w:val="en-US"/>
        </w:rPr>
        <w:t>, et</w:t>
      </w:r>
      <w:r w:rsidR="00F82084" w:rsidRPr="002127D9">
        <w:rPr>
          <w:rFonts w:asciiTheme="majorHAnsi" w:hAnsiTheme="majorHAnsi" w:cstheme="majorHAnsi"/>
          <w:lang w:val="en-US"/>
        </w:rPr>
        <w:t>c</w:t>
      </w:r>
      <w:r w:rsidR="00C541E3" w:rsidRPr="002127D9">
        <w:rPr>
          <w:rFonts w:asciiTheme="majorHAnsi" w:hAnsiTheme="majorHAnsi" w:cstheme="majorHAnsi"/>
          <w:lang w:val="en-US"/>
        </w:rPr>
        <w:t xml:space="preserve">. </w:t>
      </w:r>
      <w:r w:rsidR="00671EC1" w:rsidRPr="002127D9">
        <w:rPr>
          <w:rFonts w:asciiTheme="majorHAnsi" w:hAnsiTheme="majorHAnsi" w:cstheme="majorHAnsi"/>
          <w:lang w:val="en-US"/>
        </w:rPr>
        <w:t xml:space="preserve">In some contexts, we can move up to a higher level of abstraction: if I translate a chain letter </w:t>
      </w:r>
      <w:r w:rsidR="00D16024" w:rsidRPr="002127D9">
        <w:rPr>
          <w:rFonts w:asciiTheme="majorHAnsi" w:hAnsiTheme="majorHAnsi" w:cstheme="majorHAnsi"/>
          <w:lang w:val="en-US"/>
        </w:rPr>
        <w:t>in</w:t>
      </w:r>
      <w:r w:rsidR="00671EC1" w:rsidRPr="002127D9">
        <w:rPr>
          <w:rFonts w:asciiTheme="majorHAnsi" w:hAnsiTheme="majorHAnsi" w:cstheme="majorHAnsi"/>
          <w:lang w:val="en-US"/>
        </w:rPr>
        <w:t xml:space="preserve">to a different language, or rephrase it in my own wording, we would </w:t>
      </w:r>
      <w:r w:rsidR="00773D60" w:rsidRPr="002127D9">
        <w:rPr>
          <w:rFonts w:asciiTheme="majorHAnsi" w:hAnsiTheme="majorHAnsi" w:cstheme="majorHAnsi"/>
          <w:lang w:val="en-US"/>
        </w:rPr>
        <w:t xml:space="preserve">still </w:t>
      </w:r>
      <w:r w:rsidR="004A4E2A" w:rsidRPr="002127D9">
        <w:rPr>
          <w:rFonts w:asciiTheme="majorHAnsi" w:hAnsiTheme="majorHAnsi" w:cstheme="majorHAnsi"/>
          <w:lang w:val="en-US"/>
        </w:rPr>
        <w:t xml:space="preserve">arguably call it </w:t>
      </w:r>
      <w:r w:rsidR="00671EC1" w:rsidRPr="002127D9">
        <w:rPr>
          <w:rFonts w:asciiTheme="majorHAnsi" w:hAnsiTheme="majorHAnsi" w:cstheme="majorHAnsi"/>
          <w:lang w:val="en-US"/>
        </w:rPr>
        <w:t>the ‘same’ chain letter (for instance, because it threatens the reader with the same</w:t>
      </w:r>
      <w:r w:rsidR="00671EC1" w:rsidRPr="002127D9">
        <w:rPr>
          <w:rFonts w:asciiTheme="majorHAnsi" w:hAnsiTheme="majorHAnsi" w:cstheme="majorHAnsi"/>
          <w:lang w:val="en-GB"/>
        </w:rPr>
        <w:t xml:space="preserve"> evil curse)</w:t>
      </w:r>
      <w:r w:rsidR="00671EC1" w:rsidRPr="002127D9">
        <w:rPr>
          <w:rFonts w:asciiTheme="majorHAnsi" w:hAnsiTheme="majorHAnsi" w:cstheme="majorHAnsi"/>
          <w:lang w:val="en-US"/>
        </w:rPr>
        <w:t xml:space="preserve">. </w:t>
      </w:r>
      <w:r w:rsidR="004A37E1" w:rsidRPr="002127D9">
        <w:rPr>
          <w:rFonts w:asciiTheme="majorHAnsi" w:hAnsiTheme="majorHAnsi" w:cstheme="majorHAnsi"/>
          <w:lang w:val="en-US"/>
        </w:rPr>
        <w:t xml:space="preserve">Popular understanding of chain letters </w:t>
      </w:r>
      <w:r w:rsidR="00A1050C" w:rsidRPr="002127D9">
        <w:rPr>
          <w:rFonts w:asciiTheme="majorHAnsi" w:hAnsiTheme="majorHAnsi" w:cstheme="majorHAnsi"/>
          <w:lang w:val="en-US"/>
        </w:rPr>
        <w:t>also abstract</w:t>
      </w:r>
      <w:r w:rsidR="004A37E1" w:rsidRPr="002127D9">
        <w:rPr>
          <w:rFonts w:asciiTheme="majorHAnsi" w:hAnsiTheme="majorHAnsi" w:cstheme="majorHAnsi"/>
          <w:lang w:val="en-US"/>
        </w:rPr>
        <w:t>s</w:t>
      </w:r>
      <w:r w:rsidR="00A1050C" w:rsidRPr="002127D9">
        <w:rPr>
          <w:rFonts w:asciiTheme="majorHAnsi" w:hAnsiTheme="majorHAnsi" w:cstheme="majorHAnsi"/>
          <w:lang w:val="en-US"/>
        </w:rPr>
        <w:t xml:space="preserve"> away from the exact physical </w:t>
      </w:r>
      <w:r w:rsidR="00836817" w:rsidRPr="002127D9">
        <w:rPr>
          <w:rFonts w:asciiTheme="majorHAnsi" w:hAnsiTheme="majorHAnsi" w:cstheme="majorHAnsi"/>
          <w:lang w:val="en-US"/>
        </w:rPr>
        <w:t xml:space="preserve">copying </w:t>
      </w:r>
      <w:r w:rsidR="00A1050C" w:rsidRPr="002127D9">
        <w:rPr>
          <w:rFonts w:asciiTheme="majorHAnsi" w:hAnsiTheme="majorHAnsi" w:cstheme="majorHAnsi"/>
          <w:lang w:val="en-US"/>
        </w:rPr>
        <w:t>mechanism</w:t>
      </w:r>
      <w:r w:rsidR="000A1A79" w:rsidRPr="002127D9">
        <w:rPr>
          <w:rFonts w:asciiTheme="majorHAnsi" w:hAnsiTheme="majorHAnsi" w:cstheme="majorHAnsi"/>
          <w:lang w:val="en-US"/>
        </w:rPr>
        <w:t xml:space="preserve">. </w:t>
      </w:r>
      <w:r w:rsidR="00D04940" w:rsidRPr="002127D9">
        <w:rPr>
          <w:rFonts w:asciiTheme="majorHAnsi" w:hAnsiTheme="majorHAnsi" w:cstheme="majorHAnsi"/>
          <w:lang w:val="en-US"/>
        </w:rPr>
        <w:t xml:space="preserve">Many </w:t>
      </w:r>
      <w:r w:rsidR="000A1A79" w:rsidRPr="002127D9">
        <w:rPr>
          <w:rFonts w:asciiTheme="majorHAnsi" w:hAnsiTheme="majorHAnsi" w:cstheme="majorHAnsi"/>
          <w:lang w:val="en-US"/>
        </w:rPr>
        <w:t>chain letters contain explicit instruction</w:t>
      </w:r>
      <w:r w:rsidR="00E43652" w:rsidRPr="002127D9">
        <w:rPr>
          <w:rFonts w:asciiTheme="majorHAnsi" w:hAnsiTheme="majorHAnsi" w:cstheme="majorHAnsi"/>
          <w:lang w:val="en-US"/>
        </w:rPr>
        <w:t>s</w:t>
      </w:r>
      <w:r w:rsidR="000A1A79" w:rsidRPr="002127D9">
        <w:rPr>
          <w:rFonts w:asciiTheme="majorHAnsi" w:hAnsiTheme="majorHAnsi" w:cstheme="majorHAnsi"/>
          <w:lang w:val="en-US"/>
        </w:rPr>
        <w:t xml:space="preserve"> to ‘copy’ the letter and send it to a certain number of people, but </w:t>
      </w:r>
      <w:r w:rsidR="00431BA1" w:rsidRPr="002127D9">
        <w:rPr>
          <w:rFonts w:asciiTheme="majorHAnsi" w:hAnsiTheme="majorHAnsi" w:cstheme="majorHAnsi"/>
          <w:lang w:val="en-US"/>
        </w:rPr>
        <w:t xml:space="preserve">often </w:t>
      </w:r>
      <w:r w:rsidR="00734958" w:rsidRPr="002127D9">
        <w:rPr>
          <w:rFonts w:asciiTheme="majorHAnsi" w:hAnsiTheme="majorHAnsi" w:cstheme="majorHAnsi"/>
          <w:lang w:val="en-US"/>
        </w:rPr>
        <w:t xml:space="preserve">do </w:t>
      </w:r>
      <w:r w:rsidR="000A1A79" w:rsidRPr="002127D9">
        <w:rPr>
          <w:rFonts w:asciiTheme="majorHAnsi" w:hAnsiTheme="majorHAnsi" w:cstheme="majorHAnsi"/>
          <w:lang w:val="en-US"/>
        </w:rPr>
        <w:t xml:space="preserve">not specify the copying mechanism, </w:t>
      </w:r>
      <w:r w:rsidR="006B38C6" w:rsidRPr="002127D9">
        <w:rPr>
          <w:rFonts w:asciiTheme="majorHAnsi" w:hAnsiTheme="majorHAnsi" w:cstheme="majorHAnsi"/>
          <w:lang w:val="en-US"/>
        </w:rPr>
        <w:t>n</w:t>
      </w:r>
      <w:r w:rsidR="000A1A79" w:rsidRPr="002127D9">
        <w:rPr>
          <w:rFonts w:asciiTheme="majorHAnsi" w:hAnsiTheme="majorHAnsi" w:cstheme="majorHAnsi"/>
          <w:lang w:val="en-US"/>
        </w:rPr>
        <w:t xml:space="preserve">or the physical substrate to be used. </w:t>
      </w:r>
      <w:r w:rsidR="00143F1B" w:rsidRPr="002127D9">
        <w:rPr>
          <w:rFonts w:asciiTheme="majorHAnsi" w:hAnsiTheme="majorHAnsi" w:cstheme="majorHAnsi"/>
          <w:lang w:val="en-US"/>
        </w:rPr>
        <w:t>Chain letter memes do not “care”</w:t>
      </w:r>
      <w:r w:rsidR="004D5984" w:rsidRPr="002127D9">
        <w:rPr>
          <w:rFonts w:asciiTheme="majorHAnsi" w:hAnsiTheme="majorHAnsi" w:cstheme="majorHAnsi"/>
          <w:lang w:val="en-US"/>
        </w:rPr>
        <w:t xml:space="preserve"> about such trifles</w:t>
      </w:r>
      <w:r w:rsidR="00143F1B" w:rsidRPr="002127D9">
        <w:rPr>
          <w:rFonts w:asciiTheme="majorHAnsi" w:hAnsiTheme="majorHAnsi" w:cstheme="majorHAnsi"/>
          <w:lang w:val="en-US"/>
        </w:rPr>
        <w:t xml:space="preserve">, </w:t>
      </w:r>
      <w:r w:rsidR="003565CC" w:rsidRPr="002127D9">
        <w:rPr>
          <w:rFonts w:asciiTheme="majorHAnsi" w:hAnsiTheme="majorHAnsi" w:cstheme="majorHAnsi"/>
          <w:lang w:val="en-US"/>
        </w:rPr>
        <w:t xml:space="preserve">as long as they make it to the next generation. They </w:t>
      </w:r>
      <w:r w:rsidR="00143F1B" w:rsidRPr="002127D9">
        <w:rPr>
          <w:rFonts w:asciiTheme="majorHAnsi" w:hAnsiTheme="majorHAnsi" w:cstheme="majorHAnsi"/>
          <w:lang w:val="en-US"/>
        </w:rPr>
        <w:t xml:space="preserve">leave </w:t>
      </w:r>
      <w:r w:rsidR="003565CC" w:rsidRPr="002127D9">
        <w:rPr>
          <w:rFonts w:asciiTheme="majorHAnsi" w:hAnsiTheme="majorHAnsi" w:cstheme="majorHAnsi"/>
          <w:lang w:val="en-US"/>
        </w:rPr>
        <w:t xml:space="preserve">the </w:t>
      </w:r>
      <w:r w:rsidR="006D33B3" w:rsidRPr="002127D9">
        <w:rPr>
          <w:rFonts w:asciiTheme="majorHAnsi" w:hAnsiTheme="majorHAnsi" w:cstheme="majorHAnsi"/>
          <w:lang w:val="en-US"/>
        </w:rPr>
        <w:t xml:space="preserve">choice of </w:t>
      </w:r>
      <w:r w:rsidR="00212179" w:rsidRPr="002127D9">
        <w:rPr>
          <w:rFonts w:asciiTheme="majorHAnsi" w:hAnsiTheme="majorHAnsi" w:cstheme="majorHAnsi"/>
          <w:lang w:val="en-US"/>
        </w:rPr>
        <w:t xml:space="preserve">physical implementation </w:t>
      </w:r>
      <w:r w:rsidR="00143F1B" w:rsidRPr="002127D9">
        <w:rPr>
          <w:rFonts w:asciiTheme="majorHAnsi" w:hAnsiTheme="majorHAnsi" w:cstheme="majorHAnsi"/>
          <w:lang w:val="en-US"/>
        </w:rPr>
        <w:t xml:space="preserve">to </w:t>
      </w:r>
      <w:r w:rsidR="00EC6426" w:rsidRPr="002127D9">
        <w:rPr>
          <w:rFonts w:asciiTheme="majorHAnsi" w:hAnsiTheme="majorHAnsi" w:cstheme="majorHAnsi"/>
          <w:lang w:val="en-US"/>
        </w:rPr>
        <w:t xml:space="preserve">their </w:t>
      </w:r>
      <w:r w:rsidR="00A17A27" w:rsidRPr="002127D9">
        <w:rPr>
          <w:rFonts w:asciiTheme="majorHAnsi" w:hAnsiTheme="majorHAnsi" w:cstheme="majorHAnsi"/>
          <w:lang w:val="en-US"/>
        </w:rPr>
        <w:t>willing executioners</w:t>
      </w:r>
      <w:r w:rsidR="00EC6426" w:rsidRPr="002127D9">
        <w:rPr>
          <w:rFonts w:asciiTheme="majorHAnsi" w:hAnsiTheme="majorHAnsi" w:cstheme="majorHAnsi"/>
          <w:lang w:val="en-US"/>
        </w:rPr>
        <w:t xml:space="preserve">. </w:t>
      </w:r>
    </w:p>
    <w:p w14:paraId="77871D82" w14:textId="4EC66472" w:rsidR="00C541E3" w:rsidRPr="002127D9" w:rsidRDefault="000A1A79" w:rsidP="00885C4D">
      <w:pPr>
        <w:jc w:val="both"/>
        <w:rPr>
          <w:rFonts w:asciiTheme="majorHAnsi" w:hAnsiTheme="majorHAnsi" w:cstheme="majorHAnsi"/>
          <w:lang w:val="en-US"/>
        </w:rPr>
      </w:pPr>
      <w:r w:rsidRPr="002127D9">
        <w:rPr>
          <w:rFonts w:asciiTheme="majorHAnsi" w:hAnsiTheme="majorHAnsi" w:cstheme="majorHAnsi"/>
          <w:lang w:val="en-US"/>
        </w:rPr>
        <w:t xml:space="preserve">In </w:t>
      </w:r>
      <w:r w:rsidR="007366BB" w:rsidRPr="002127D9">
        <w:rPr>
          <w:rFonts w:asciiTheme="majorHAnsi" w:hAnsiTheme="majorHAnsi" w:cstheme="majorHAnsi"/>
          <w:lang w:val="en-US"/>
        </w:rPr>
        <w:t xml:space="preserve">earlier </w:t>
      </w:r>
      <w:r w:rsidRPr="002127D9">
        <w:rPr>
          <w:rFonts w:asciiTheme="majorHAnsi" w:hAnsiTheme="majorHAnsi" w:cstheme="majorHAnsi"/>
          <w:lang w:val="en-US"/>
        </w:rPr>
        <w:t xml:space="preserve">days, people used </w:t>
      </w:r>
      <w:r w:rsidR="00C541E3" w:rsidRPr="002127D9">
        <w:rPr>
          <w:rFonts w:asciiTheme="majorHAnsi" w:hAnsiTheme="majorHAnsi" w:cstheme="majorHAnsi"/>
          <w:lang w:val="en-US"/>
        </w:rPr>
        <w:t>pen and paper</w:t>
      </w:r>
      <w:r w:rsidR="007366BB" w:rsidRPr="002127D9">
        <w:rPr>
          <w:rFonts w:asciiTheme="majorHAnsi" w:hAnsiTheme="majorHAnsi" w:cstheme="majorHAnsi"/>
          <w:lang w:val="en-US"/>
        </w:rPr>
        <w:t xml:space="preserve"> to copy chain letters</w:t>
      </w:r>
      <w:r w:rsidR="00671EC1" w:rsidRPr="002127D9">
        <w:rPr>
          <w:rFonts w:asciiTheme="majorHAnsi" w:hAnsiTheme="majorHAnsi" w:cstheme="majorHAnsi"/>
          <w:lang w:val="en-US"/>
        </w:rPr>
        <w:t>.</w:t>
      </w:r>
      <w:r w:rsidR="00307391" w:rsidRPr="002127D9">
        <w:rPr>
          <w:rStyle w:val="Voetnootmarkering"/>
          <w:rFonts w:asciiTheme="majorHAnsi" w:hAnsiTheme="majorHAnsi" w:cstheme="majorHAnsi"/>
          <w:lang w:val="en-US"/>
        </w:rPr>
        <w:footnoteReference w:id="5"/>
      </w:r>
      <w:r w:rsidR="00307391" w:rsidRPr="002127D9">
        <w:rPr>
          <w:rFonts w:asciiTheme="majorHAnsi" w:hAnsiTheme="majorHAnsi" w:cstheme="majorHAnsi"/>
          <w:lang w:val="en-US"/>
        </w:rPr>
        <w:t xml:space="preserve"> </w:t>
      </w:r>
      <w:r w:rsidR="00671EC1" w:rsidRPr="002127D9">
        <w:rPr>
          <w:rFonts w:asciiTheme="majorHAnsi" w:hAnsiTheme="majorHAnsi" w:cstheme="majorHAnsi"/>
          <w:lang w:val="en-US"/>
        </w:rPr>
        <w:t xml:space="preserve">Later on, some </w:t>
      </w:r>
      <w:r w:rsidRPr="002127D9">
        <w:rPr>
          <w:rFonts w:asciiTheme="majorHAnsi" w:hAnsiTheme="majorHAnsi" w:cstheme="majorHAnsi"/>
          <w:lang w:val="en-US"/>
        </w:rPr>
        <w:t xml:space="preserve">mechanical procedures </w:t>
      </w:r>
      <w:r w:rsidR="00671EC1" w:rsidRPr="002127D9">
        <w:rPr>
          <w:rFonts w:asciiTheme="majorHAnsi" w:hAnsiTheme="majorHAnsi" w:cstheme="majorHAnsi"/>
          <w:lang w:val="en-US"/>
        </w:rPr>
        <w:t xml:space="preserve">were developed </w:t>
      </w:r>
      <w:r w:rsidRPr="002127D9">
        <w:rPr>
          <w:rFonts w:asciiTheme="majorHAnsi" w:hAnsiTheme="majorHAnsi" w:cstheme="majorHAnsi"/>
          <w:lang w:val="en-US"/>
        </w:rPr>
        <w:t>to speed up the process, such as carbon paper and photocopy machine</w:t>
      </w:r>
      <w:r w:rsidR="00B176DC" w:rsidRPr="002127D9">
        <w:rPr>
          <w:rFonts w:asciiTheme="majorHAnsi" w:hAnsiTheme="majorHAnsi" w:cstheme="majorHAnsi"/>
          <w:lang w:val="en-US"/>
        </w:rPr>
        <w:t>s</w:t>
      </w:r>
      <w:r w:rsidRPr="002127D9">
        <w:rPr>
          <w:rFonts w:asciiTheme="majorHAnsi" w:hAnsiTheme="majorHAnsi" w:cstheme="majorHAnsi"/>
          <w:lang w:val="en-US"/>
        </w:rPr>
        <w:t xml:space="preserve">, or the forward button on an e-mail service. </w:t>
      </w:r>
      <w:r w:rsidR="00CB1FBF" w:rsidRPr="002127D9">
        <w:rPr>
          <w:rFonts w:asciiTheme="majorHAnsi" w:hAnsiTheme="majorHAnsi" w:cstheme="majorHAnsi"/>
          <w:lang w:val="en-US"/>
        </w:rPr>
        <w:t xml:space="preserve">Note that, </w:t>
      </w:r>
      <w:r w:rsidR="00D87683" w:rsidRPr="002127D9">
        <w:rPr>
          <w:rFonts w:asciiTheme="majorHAnsi" w:hAnsiTheme="majorHAnsi" w:cstheme="majorHAnsi"/>
          <w:lang w:val="en-US"/>
        </w:rPr>
        <w:t xml:space="preserve">strictly speaking, </w:t>
      </w:r>
      <w:r w:rsidR="00671EC1" w:rsidRPr="002127D9">
        <w:rPr>
          <w:rFonts w:asciiTheme="majorHAnsi" w:hAnsiTheme="majorHAnsi" w:cstheme="majorHAnsi"/>
          <w:lang w:val="en-US"/>
        </w:rPr>
        <w:t xml:space="preserve">none of these mechanisms </w:t>
      </w:r>
      <w:r w:rsidR="00100D87" w:rsidRPr="002127D9">
        <w:rPr>
          <w:rFonts w:asciiTheme="majorHAnsi" w:hAnsiTheme="majorHAnsi" w:cstheme="majorHAnsi"/>
          <w:lang w:val="en-US"/>
        </w:rPr>
        <w:t xml:space="preserve">involve </w:t>
      </w:r>
      <w:r w:rsidR="00E80FB9" w:rsidRPr="002127D9">
        <w:rPr>
          <w:rFonts w:asciiTheme="majorHAnsi" w:hAnsiTheme="majorHAnsi" w:cstheme="majorHAnsi"/>
          <w:lang w:val="en-US"/>
        </w:rPr>
        <w:t xml:space="preserve">simple </w:t>
      </w:r>
      <w:r w:rsidR="004D17F7" w:rsidRPr="002127D9">
        <w:rPr>
          <w:rFonts w:asciiTheme="majorHAnsi" w:hAnsiTheme="majorHAnsi" w:cstheme="majorHAnsi"/>
          <w:lang w:val="en-US"/>
        </w:rPr>
        <w:t xml:space="preserve">and </w:t>
      </w:r>
      <w:r w:rsidR="00671EC1" w:rsidRPr="002127D9">
        <w:rPr>
          <w:rFonts w:asciiTheme="majorHAnsi" w:hAnsiTheme="majorHAnsi" w:cstheme="majorHAnsi"/>
          <w:lang w:val="en-US"/>
        </w:rPr>
        <w:t xml:space="preserve">straightforward </w:t>
      </w:r>
      <w:r w:rsidR="00CF7B8E" w:rsidRPr="002127D9">
        <w:rPr>
          <w:rFonts w:asciiTheme="majorHAnsi" w:hAnsiTheme="majorHAnsi" w:cstheme="majorHAnsi"/>
          <w:lang w:val="en-US"/>
        </w:rPr>
        <w:t>copying</w:t>
      </w:r>
      <w:r w:rsidR="00E5477E" w:rsidRPr="002127D9">
        <w:rPr>
          <w:rFonts w:asciiTheme="majorHAnsi" w:hAnsiTheme="majorHAnsi" w:cstheme="majorHAnsi"/>
          <w:lang w:val="en-US"/>
        </w:rPr>
        <w:t xml:space="preserve">, not even photocopying machines. </w:t>
      </w:r>
      <w:r w:rsidR="00C41BE7" w:rsidRPr="002127D9">
        <w:rPr>
          <w:rFonts w:asciiTheme="majorHAnsi" w:hAnsiTheme="majorHAnsi" w:cstheme="majorHAnsi"/>
          <w:lang w:val="en-US"/>
        </w:rPr>
        <w:t>For one thing</w:t>
      </w:r>
      <w:r w:rsidRPr="002127D9">
        <w:rPr>
          <w:rFonts w:asciiTheme="majorHAnsi" w:hAnsiTheme="majorHAnsi" w:cstheme="majorHAnsi"/>
          <w:lang w:val="en-US"/>
        </w:rPr>
        <w:t xml:space="preserve">, all </w:t>
      </w:r>
      <w:r w:rsidR="00641609" w:rsidRPr="002127D9">
        <w:rPr>
          <w:rFonts w:asciiTheme="majorHAnsi" w:hAnsiTheme="majorHAnsi" w:cstheme="majorHAnsi"/>
          <w:lang w:val="en-US"/>
        </w:rPr>
        <w:t xml:space="preserve">of </w:t>
      </w:r>
      <w:r w:rsidR="00997A53" w:rsidRPr="002127D9">
        <w:rPr>
          <w:rFonts w:asciiTheme="majorHAnsi" w:hAnsiTheme="majorHAnsi" w:cstheme="majorHAnsi"/>
          <w:lang w:val="en-US"/>
        </w:rPr>
        <w:t xml:space="preserve">those methods </w:t>
      </w:r>
      <w:r w:rsidR="008331A0" w:rsidRPr="002127D9">
        <w:rPr>
          <w:rFonts w:asciiTheme="majorHAnsi" w:hAnsiTheme="majorHAnsi" w:cstheme="majorHAnsi"/>
          <w:lang w:val="en-US"/>
        </w:rPr>
        <w:t xml:space="preserve">rely on </w:t>
      </w:r>
      <w:r w:rsidRPr="002127D9">
        <w:rPr>
          <w:rFonts w:asciiTheme="majorHAnsi" w:hAnsiTheme="majorHAnsi" w:cstheme="majorHAnsi"/>
          <w:lang w:val="en-US"/>
        </w:rPr>
        <w:t>a complex intermediate step</w:t>
      </w:r>
      <w:r w:rsidR="00427860" w:rsidRPr="002127D9">
        <w:rPr>
          <w:rFonts w:asciiTheme="majorHAnsi" w:hAnsiTheme="majorHAnsi" w:cstheme="majorHAnsi"/>
          <w:lang w:val="en-US"/>
        </w:rPr>
        <w:t xml:space="preserve"> </w:t>
      </w:r>
      <w:r w:rsidR="00BF2DFE" w:rsidRPr="002127D9">
        <w:rPr>
          <w:rFonts w:asciiTheme="majorHAnsi" w:hAnsiTheme="majorHAnsi" w:cstheme="majorHAnsi"/>
          <w:lang w:val="en-US"/>
        </w:rPr>
        <w:t xml:space="preserve">which involves </w:t>
      </w:r>
      <w:r w:rsidR="00427860" w:rsidRPr="002127D9">
        <w:rPr>
          <w:rFonts w:asciiTheme="majorHAnsi" w:hAnsiTheme="majorHAnsi" w:cstheme="majorHAnsi"/>
          <w:lang w:val="en-US"/>
        </w:rPr>
        <w:t>heavy doses of Sperberian reconstruction</w:t>
      </w:r>
      <w:r w:rsidRPr="002127D9">
        <w:rPr>
          <w:rFonts w:asciiTheme="majorHAnsi" w:hAnsiTheme="majorHAnsi" w:cstheme="majorHAnsi"/>
          <w:lang w:val="en-US"/>
        </w:rPr>
        <w:t xml:space="preserve">: </w:t>
      </w:r>
      <w:r w:rsidR="005B7929" w:rsidRPr="002127D9">
        <w:rPr>
          <w:rFonts w:asciiTheme="majorHAnsi" w:hAnsiTheme="majorHAnsi" w:cstheme="majorHAnsi"/>
          <w:lang w:val="en-US"/>
        </w:rPr>
        <w:t xml:space="preserve">reading. In particular, </w:t>
      </w:r>
      <w:r w:rsidR="0043232E" w:rsidRPr="002127D9">
        <w:rPr>
          <w:rFonts w:asciiTheme="majorHAnsi" w:hAnsiTheme="majorHAnsi" w:cstheme="majorHAnsi"/>
          <w:lang w:val="en-US"/>
        </w:rPr>
        <w:t xml:space="preserve">the </w:t>
      </w:r>
      <w:r w:rsidR="00680342" w:rsidRPr="002127D9">
        <w:rPr>
          <w:rFonts w:asciiTheme="majorHAnsi" w:hAnsiTheme="majorHAnsi" w:cstheme="majorHAnsi"/>
          <w:lang w:val="en-US"/>
        </w:rPr>
        <w:t xml:space="preserve">chain letter </w:t>
      </w:r>
      <w:r w:rsidR="0043232E" w:rsidRPr="002127D9">
        <w:rPr>
          <w:rFonts w:asciiTheme="majorHAnsi" w:hAnsiTheme="majorHAnsi" w:cstheme="majorHAnsi"/>
          <w:lang w:val="en-US"/>
        </w:rPr>
        <w:t xml:space="preserve">meme </w:t>
      </w:r>
      <w:r w:rsidRPr="002127D9">
        <w:rPr>
          <w:rFonts w:asciiTheme="majorHAnsi" w:hAnsiTheme="majorHAnsi" w:cstheme="majorHAnsi"/>
          <w:lang w:val="en-US"/>
        </w:rPr>
        <w:t xml:space="preserve">needs to wrestle its way into a human brain, </w:t>
      </w:r>
      <w:r w:rsidR="00E837C3" w:rsidRPr="002127D9">
        <w:rPr>
          <w:rFonts w:asciiTheme="majorHAnsi" w:hAnsiTheme="majorHAnsi" w:cstheme="majorHAnsi"/>
          <w:lang w:val="en-US"/>
        </w:rPr>
        <w:t xml:space="preserve">so as to </w:t>
      </w:r>
      <w:r w:rsidRPr="002127D9">
        <w:rPr>
          <w:rFonts w:asciiTheme="majorHAnsi" w:hAnsiTheme="majorHAnsi" w:cstheme="majorHAnsi"/>
          <w:lang w:val="en-US"/>
        </w:rPr>
        <w:t>trigger the right disposition</w:t>
      </w:r>
      <w:r w:rsidR="00F842FC" w:rsidRPr="002127D9">
        <w:rPr>
          <w:rFonts w:asciiTheme="majorHAnsi" w:hAnsiTheme="majorHAnsi" w:cstheme="majorHAnsi"/>
          <w:lang w:val="en-US"/>
        </w:rPr>
        <w:t>s</w:t>
      </w:r>
      <w:r w:rsidRPr="002127D9">
        <w:rPr>
          <w:rFonts w:asciiTheme="majorHAnsi" w:hAnsiTheme="majorHAnsi" w:cstheme="majorHAnsi"/>
          <w:lang w:val="en-US"/>
        </w:rPr>
        <w:t xml:space="preserve"> </w:t>
      </w:r>
      <w:r w:rsidR="00DA0BF6" w:rsidRPr="002127D9">
        <w:rPr>
          <w:rFonts w:asciiTheme="majorHAnsi" w:hAnsiTheme="majorHAnsi" w:cstheme="majorHAnsi"/>
          <w:lang w:val="en-US"/>
        </w:rPr>
        <w:t xml:space="preserve">in the reader </w:t>
      </w:r>
      <w:r w:rsidR="00E837C3" w:rsidRPr="002127D9">
        <w:rPr>
          <w:rFonts w:asciiTheme="majorHAnsi" w:hAnsiTheme="majorHAnsi" w:cstheme="majorHAnsi"/>
          <w:lang w:val="en-US"/>
        </w:rPr>
        <w:t xml:space="preserve">and enlist </w:t>
      </w:r>
      <w:r w:rsidR="00DA0BF6" w:rsidRPr="002127D9">
        <w:rPr>
          <w:rFonts w:asciiTheme="majorHAnsi" w:hAnsiTheme="majorHAnsi" w:cstheme="majorHAnsi"/>
          <w:lang w:val="en-US"/>
        </w:rPr>
        <w:t xml:space="preserve">him </w:t>
      </w:r>
      <w:r w:rsidR="00E837C3" w:rsidRPr="002127D9">
        <w:rPr>
          <w:rFonts w:asciiTheme="majorHAnsi" w:hAnsiTheme="majorHAnsi" w:cstheme="majorHAnsi"/>
          <w:lang w:val="en-US"/>
        </w:rPr>
        <w:t>to the memetic cause</w:t>
      </w:r>
      <w:r w:rsidR="00D72824" w:rsidRPr="002127D9">
        <w:rPr>
          <w:rFonts w:asciiTheme="majorHAnsi" w:hAnsiTheme="majorHAnsi" w:cstheme="majorHAnsi"/>
          <w:lang w:val="en-US"/>
        </w:rPr>
        <w:t xml:space="preserve">, </w:t>
      </w:r>
      <w:r w:rsidRPr="002127D9">
        <w:rPr>
          <w:rFonts w:asciiTheme="majorHAnsi" w:hAnsiTheme="majorHAnsi" w:cstheme="majorHAnsi"/>
          <w:lang w:val="en-US"/>
        </w:rPr>
        <w:t>fo</w:t>
      </w:r>
      <w:r w:rsidR="00EA5E2C" w:rsidRPr="002127D9">
        <w:rPr>
          <w:rFonts w:asciiTheme="majorHAnsi" w:hAnsiTheme="majorHAnsi" w:cstheme="majorHAnsi"/>
          <w:lang w:val="en-US"/>
        </w:rPr>
        <w:t xml:space="preserve">r example </w:t>
      </w:r>
      <w:r w:rsidR="005742FF" w:rsidRPr="002127D9">
        <w:rPr>
          <w:rFonts w:asciiTheme="majorHAnsi" w:hAnsiTheme="majorHAnsi" w:cstheme="majorHAnsi"/>
          <w:lang w:val="en-US"/>
        </w:rPr>
        <w:t xml:space="preserve">by </w:t>
      </w:r>
      <w:r w:rsidR="00E837C3" w:rsidRPr="002127D9">
        <w:rPr>
          <w:rFonts w:asciiTheme="majorHAnsi" w:hAnsiTheme="majorHAnsi" w:cstheme="majorHAnsi"/>
          <w:lang w:val="en-US"/>
        </w:rPr>
        <w:t xml:space="preserve">exploiting </w:t>
      </w:r>
      <w:r w:rsidR="008153FC" w:rsidRPr="002127D9">
        <w:rPr>
          <w:rFonts w:asciiTheme="majorHAnsi" w:hAnsiTheme="majorHAnsi" w:cstheme="majorHAnsi"/>
          <w:lang w:val="en-US"/>
        </w:rPr>
        <w:t>his</w:t>
      </w:r>
      <w:r w:rsidR="009A2EAE" w:rsidRPr="002127D9">
        <w:rPr>
          <w:rFonts w:asciiTheme="majorHAnsi" w:hAnsiTheme="majorHAnsi" w:cstheme="majorHAnsi"/>
          <w:lang w:val="en-US"/>
        </w:rPr>
        <w:t xml:space="preserve"> </w:t>
      </w:r>
      <w:r w:rsidR="00EA5E2C" w:rsidRPr="002127D9">
        <w:rPr>
          <w:rFonts w:asciiTheme="majorHAnsi" w:hAnsiTheme="majorHAnsi" w:cstheme="majorHAnsi"/>
          <w:lang w:val="en-US"/>
        </w:rPr>
        <w:t>superstitious fear</w:t>
      </w:r>
      <w:r w:rsidR="00E837C3" w:rsidRPr="002127D9">
        <w:rPr>
          <w:rFonts w:asciiTheme="majorHAnsi" w:hAnsiTheme="majorHAnsi" w:cstheme="majorHAnsi"/>
          <w:lang w:val="en-US"/>
        </w:rPr>
        <w:t>s</w:t>
      </w:r>
      <w:r w:rsidR="00EA5E2C" w:rsidRPr="002127D9">
        <w:rPr>
          <w:rFonts w:asciiTheme="majorHAnsi" w:hAnsiTheme="majorHAnsi" w:cstheme="majorHAnsi"/>
          <w:lang w:val="en-US"/>
        </w:rPr>
        <w:t>.</w:t>
      </w:r>
      <w:r w:rsidR="00E837C3" w:rsidRPr="002127D9">
        <w:rPr>
          <w:rFonts w:asciiTheme="majorHAnsi" w:hAnsiTheme="majorHAnsi" w:cstheme="majorHAnsi"/>
          <w:lang w:val="en-US"/>
        </w:rPr>
        <w:t xml:space="preserve"> </w:t>
      </w:r>
      <w:r w:rsidR="000B0AD1" w:rsidRPr="002127D9">
        <w:rPr>
          <w:rFonts w:asciiTheme="majorHAnsi" w:hAnsiTheme="majorHAnsi" w:cstheme="majorHAnsi"/>
          <w:lang w:val="en-US"/>
        </w:rPr>
        <w:t xml:space="preserve">Photocopy machines </w:t>
      </w:r>
      <w:r w:rsidR="006E2D12" w:rsidRPr="002127D9">
        <w:rPr>
          <w:rFonts w:asciiTheme="majorHAnsi" w:hAnsiTheme="majorHAnsi" w:cstheme="majorHAnsi"/>
          <w:lang w:val="en-US"/>
        </w:rPr>
        <w:t xml:space="preserve">are not superstitious, and </w:t>
      </w:r>
      <w:r w:rsidR="00B03B5E" w:rsidRPr="002127D9">
        <w:rPr>
          <w:rFonts w:asciiTheme="majorHAnsi" w:hAnsiTheme="majorHAnsi" w:cstheme="majorHAnsi"/>
          <w:lang w:val="en-US"/>
        </w:rPr>
        <w:t>do not c</w:t>
      </w:r>
      <w:r w:rsidR="000B0AD1" w:rsidRPr="002127D9">
        <w:rPr>
          <w:rFonts w:asciiTheme="majorHAnsi" w:hAnsiTheme="majorHAnsi" w:cstheme="majorHAnsi"/>
          <w:lang w:val="en-US"/>
        </w:rPr>
        <w:t>opy anything</w:t>
      </w:r>
      <w:r w:rsidR="006E2D12" w:rsidRPr="002127D9">
        <w:rPr>
          <w:rFonts w:asciiTheme="majorHAnsi" w:hAnsiTheme="majorHAnsi" w:cstheme="majorHAnsi"/>
          <w:lang w:val="en-US"/>
        </w:rPr>
        <w:t xml:space="preserve"> out of their own accor</w:t>
      </w:r>
      <w:r w:rsidR="00F52CE2" w:rsidRPr="002127D9">
        <w:rPr>
          <w:rFonts w:asciiTheme="majorHAnsi" w:hAnsiTheme="majorHAnsi" w:cstheme="majorHAnsi"/>
          <w:lang w:val="en-US"/>
        </w:rPr>
        <w:t>d</w:t>
      </w:r>
      <w:r w:rsidR="000B0AD1" w:rsidRPr="002127D9">
        <w:rPr>
          <w:rFonts w:asciiTheme="majorHAnsi" w:hAnsiTheme="majorHAnsi" w:cstheme="majorHAnsi"/>
          <w:lang w:val="en-US"/>
        </w:rPr>
        <w:t>.</w:t>
      </w:r>
      <w:r w:rsidR="005243D2" w:rsidRPr="002127D9">
        <w:rPr>
          <w:rFonts w:asciiTheme="majorHAnsi" w:hAnsiTheme="majorHAnsi" w:cstheme="majorHAnsi"/>
          <w:lang w:val="en-US"/>
        </w:rPr>
        <w:t xml:space="preserve"> </w:t>
      </w:r>
    </w:p>
    <w:p w14:paraId="3E838D9B" w14:textId="519024D2" w:rsidR="008172BD" w:rsidRPr="002127D9" w:rsidRDefault="000844A0" w:rsidP="00885C4D">
      <w:pPr>
        <w:jc w:val="both"/>
        <w:rPr>
          <w:rFonts w:asciiTheme="majorHAnsi" w:hAnsiTheme="majorHAnsi" w:cstheme="majorHAnsi"/>
          <w:lang w:val="en-US"/>
        </w:rPr>
      </w:pPr>
      <w:r w:rsidRPr="002127D9">
        <w:rPr>
          <w:rFonts w:asciiTheme="majorHAnsi" w:hAnsiTheme="majorHAnsi" w:cstheme="majorHAnsi"/>
          <w:lang w:val="en-US"/>
        </w:rPr>
        <w:t>Now</w:t>
      </w:r>
      <w:r w:rsidR="00955D7D" w:rsidRPr="002127D9">
        <w:rPr>
          <w:rFonts w:asciiTheme="majorHAnsi" w:hAnsiTheme="majorHAnsi" w:cstheme="majorHAnsi"/>
          <w:lang w:val="en-US"/>
        </w:rPr>
        <w:t>,</w:t>
      </w:r>
      <w:r w:rsidRPr="002127D9">
        <w:rPr>
          <w:rFonts w:asciiTheme="majorHAnsi" w:hAnsiTheme="majorHAnsi" w:cstheme="majorHAnsi"/>
          <w:lang w:val="en-US"/>
        </w:rPr>
        <w:t xml:space="preserve"> how about the difference between evocation and extraction? </w:t>
      </w:r>
      <w:r w:rsidR="00820B95" w:rsidRPr="002127D9">
        <w:rPr>
          <w:rFonts w:asciiTheme="majorHAnsi" w:hAnsiTheme="majorHAnsi" w:cstheme="majorHAnsi"/>
          <w:lang w:val="en-US"/>
        </w:rPr>
        <w:t xml:space="preserve">If I </w:t>
      </w:r>
      <w:r w:rsidR="00004B49" w:rsidRPr="002127D9">
        <w:rPr>
          <w:rFonts w:asciiTheme="majorHAnsi" w:hAnsiTheme="majorHAnsi" w:cstheme="majorHAnsi"/>
          <w:lang w:val="en-US"/>
        </w:rPr>
        <w:t xml:space="preserve">copy a </w:t>
      </w:r>
      <w:r w:rsidR="00820B95" w:rsidRPr="002127D9">
        <w:rPr>
          <w:rFonts w:asciiTheme="majorHAnsi" w:hAnsiTheme="majorHAnsi" w:cstheme="majorHAnsi"/>
          <w:lang w:val="en-US"/>
        </w:rPr>
        <w:t xml:space="preserve">handwritten </w:t>
      </w:r>
      <w:r w:rsidR="000619AF" w:rsidRPr="002127D9">
        <w:rPr>
          <w:rFonts w:asciiTheme="majorHAnsi" w:hAnsiTheme="majorHAnsi" w:cstheme="majorHAnsi"/>
          <w:lang w:val="en-US"/>
        </w:rPr>
        <w:t xml:space="preserve">chain letter </w:t>
      </w:r>
      <w:r w:rsidR="00CA5D82" w:rsidRPr="002127D9">
        <w:rPr>
          <w:rFonts w:asciiTheme="majorHAnsi" w:hAnsiTheme="majorHAnsi" w:cstheme="majorHAnsi"/>
          <w:lang w:val="en-US"/>
        </w:rPr>
        <w:t>word by word</w:t>
      </w:r>
      <w:r w:rsidR="00947656" w:rsidRPr="002127D9">
        <w:rPr>
          <w:rFonts w:asciiTheme="majorHAnsi" w:hAnsiTheme="majorHAnsi" w:cstheme="majorHAnsi"/>
          <w:lang w:val="en-US"/>
        </w:rPr>
        <w:t xml:space="preserve">, </w:t>
      </w:r>
      <w:r w:rsidR="00677D78" w:rsidRPr="002127D9">
        <w:rPr>
          <w:rFonts w:asciiTheme="majorHAnsi" w:hAnsiTheme="majorHAnsi" w:cstheme="majorHAnsi"/>
          <w:lang w:val="en-US"/>
        </w:rPr>
        <w:t xml:space="preserve">using </w:t>
      </w:r>
      <w:r w:rsidR="00947656" w:rsidRPr="002127D9">
        <w:rPr>
          <w:rFonts w:asciiTheme="majorHAnsi" w:hAnsiTheme="majorHAnsi" w:cstheme="majorHAnsi"/>
          <w:lang w:val="en-US"/>
        </w:rPr>
        <w:t xml:space="preserve">pen and paper, I’m relying on </w:t>
      </w:r>
      <w:r w:rsidR="0033440B" w:rsidRPr="002127D9">
        <w:rPr>
          <w:rFonts w:asciiTheme="majorHAnsi" w:hAnsiTheme="majorHAnsi" w:cstheme="majorHAnsi"/>
          <w:lang w:val="en-US"/>
        </w:rPr>
        <w:t xml:space="preserve">plenty of </w:t>
      </w:r>
      <w:r w:rsidR="00947656" w:rsidRPr="002127D9">
        <w:rPr>
          <w:rFonts w:asciiTheme="majorHAnsi" w:hAnsiTheme="majorHAnsi" w:cstheme="majorHAnsi"/>
          <w:lang w:val="en-US"/>
        </w:rPr>
        <w:t>prior knowle</w:t>
      </w:r>
      <w:r w:rsidR="001E4406" w:rsidRPr="002127D9">
        <w:rPr>
          <w:rFonts w:asciiTheme="majorHAnsi" w:hAnsiTheme="majorHAnsi" w:cstheme="majorHAnsi"/>
          <w:lang w:val="en-US"/>
        </w:rPr>
        <w:t>dge</w:t>
      </w:r>
      <w:r w:rsidR="00820B95" w:rsidRPr="002127D9">
        <w:rPr>
          <w:rFonts w:asciiTheme="majorHAnsi" w:hAnsiTheme="majorHAnsi" w:cstheme="majorHAnsi"/>
          <w:lang w:val="en-US"/>
        </w:rPr>
        <w:t xml:space="preserve">: </w:t>
      </w:r>
      <w:r w:rsidR="001E4406" w:rsidRPr="002127D9">
        <w:rPr>
          <w:rFonts w:asciiTheme="majorHAnsi" w:hAnsiTheme="majorHAnsi" w:cstheme="majorHAnsi"/>
          <w:lang w:val="en-US"/>
        </w:rPr>
        <w:t>the shape of</w:t>
      </w:r>
      <w:r w:rsidR="00951F2D" w:rsidRPr="002127D9">
        <w:rPr>
          <w:rFonts w:asciiTheme="majorHAnsi" w:hAnsiTheme="majorHAnsi" w:cstheme="majorHAnsi"/>
          <w:lang w:val="en-US"/>
        </w:rPr>
        <w:t xml:space="preserve"> the</w:t>
      </w:r>
      <w:r w:rsidR="001E4406" w:rsidRPr="002127D9">
        <w:rPr>
          <w:rFonts w:asciiTheme="majorHAnsi" w:hAnsiTheme="majorHAnsi" w:cstheme="majorHAnsi"/>
          <w:lang w:val="en-US"/>
        </w:rPr>
        <w:t xml:space="preserve"> letters</w:t>
      </w:r>
      <w:r w:rsidR="00820B95" w:rsidRPr="002127D9">
        <w:rPr>
          <w:rFonts w:asciiTheme="majorHAnsi" w:hAnsiTheme="majorHAnsi" w:cstheme="majorHAnsi"/>
          <w:lang w:val="en-US"/>
        </w:rPr>
        <w:t xml:space="preserve"> in the roman alphabet, my English vocabulary, systems of punctuation, etc.</w:t>
      </w:r>
      <w:r w:rsidR="001E4406" w:rsidRPr="002127D9">
        <w:rPr>
          <w:rFonts w:asciiTheme="majorHAnsi" w:hAnsiTheme="majorHAnsi" w:cstheme="majorHAnsi"/>
          <w:lang w:val="en-US"/>
        </w:rPr>
        <w:t xml:space="preserve"> </w:t>
      </w:r>
      <w:r w:rsidR="00046BD3" w:rsidRPr="002127D9">
        <w:rPr>
          <w:rFonts w:asciiTheme="majorHAnsi" w:hAnsiTheme="majorHAnsi" w:cstheme="majorHAnsi"/>
          <w:lang w:val="en-US"/>
        </w:rPr>
        <w:t>(</w:t>
      </w:r>
      <w:r w:rsidR="009721BC" w:rsidRPr="002127D9">
        <w:rPr>
          <w:rFonts w:asciiTheme="majorHAnsi" w:hAnsiTheme="majorHAnsi" w:cstheme="majorHAnsi"/>
          <w:lang w:val="en-US"/>
        </w:rPr>
        <w:t xml:space="preserve">I </w:t>
      </w:r>
      <w:r w:rsidR="009F0E43" w:rsidRPr="002127D9">
        <w:rPr>
          <w:rFonts w:asciiTheme="majorHAnsi" w:hAnsiTheme="majorHAnsi" w:cstheme="majorHAnsi"/>
          <w:lang w:val="en-US"/>
        </w:rPr>
        <w:t xml:space="preserve">would </w:t>
      </w:r>
      <w:r w:rsidR="009721BC" w:rsidRPr="002127D9">
        <w:rPr>
          <w:rFonts w:asciiTheme="majorHAnsi" w:hAnsiTheme="majorHAnsi" w:cstheme="majorHAnsi"/>
          <w:lang w:val="en-US"/>
        </w:rPr>
        <w:t xml:space="preserve">not </w:t>
      </w:r>
      <w:r w:rsidR="009F0E43" w:rsidRPr="002127D9">
        <w:rPr>
          <w:rFonts w:asciiTheme="majorHAnsi" w:hAnsiTheme="majorHAnsi" w:cstheme="majorHAnsi"/>
          <w:lang w:val="en-US"/>
        </w:rPr>
        <w:t>be capable of copying</w:t>
      </w:r>
      <w:r w:rsidR="009721BC" w:rsidRPr="002127D9">
        <w:rPr>
          <w:rFonts w:asciiTheme="majorHAnsi" w:hAnsiTheme="majorHAnsi" w:cstheme="majorHAnsi"/>
          <w:lang w:val="en-US"/>
        </w:rPr>
        <w:t xml:space="preserve"> a handwritten </w:t>
      </w:r>
      <w:r w:rsidR="00E94587" w:rsidRPr="002127D9">
        <w:rPr>
          <w:rFonts w:asciiTheme="majorHAnsi" w:hAnsiTheme="majorHAnsi" w:cstheme="majorHAnsi"/>
          <w:lang w:val="en-US"/>
        </w:rPr>
        <w:t>Arabic</w:t>
      </w:r>
      <w:r w:rsidR="009721BC" w:rsidRPr="002127D9">
        <w:rPr>
          <w:rFonts w:asciiTheme="majorHAnsi" w:hAnsiTheme="majorHAnsi" w:cstheme="majorHAnsi"/>
          <w:lang w:val="en-US"/>
        </w:rPr>
        <w:t xml:space="preserve"> chain letter, exce</w:t>
      </w:r>
      <w:r w:rsidR="003633F7" w:rsidRPr="002127D9">
        <w:rPr>
          <w:rFonts w:asciiTheme="majorHAnsi" w:hAnsiTheme="majorHAnsi" w:cstheme="majorHAnsi"/>
          <w:lang w:val="en-US"/>
        </w:rPr>
        <w:t>pt by using a photocopy machine</w:t>
      </w:r>
      <w:r w:rsidR="000C3C0F" w:rsidRPr="002127D9">
        <w:rPr>
          <w:rFonts w:asciiTheme="majorHAnsi" w:hAnsiTheme="majorHAnsi" w:cstheme="majorHAnsi"/>
          <w:lang w:val="en-US"/>
        </w:rPr>
        <w:t>.</w:t>
      </w:r>
      <w:r w:rsidR="00046BD3" w:rsidRPr="002127D9">
        <w:rPr>
          <w:rFonts w:asciiTheme="majorHAnsi" w:hAnsiTheme="majorHAnsi" w:cstheme="majorHAnsi"/>
          <w:lang w:val="en-US"/>
        </w:rPr>
        <w:t>)</w:t>
      </w:r>
      <w:r w:rsidR="009721BC" w:rsidRPr="002127D9">
        <w:rPr>
          <w:rFonts w:asciiTheme="majorHAnsi" w:hAnsiTheme="majorHAnsi" w:cstheme="majorHAnsi"/>
          <w:lang w:val="en-US"/>
        </w:rPr>
        <w:t xml:space="preserve"> </w:t>
      </w:r>
      <w:r w:rsidR="00F06B6A" w:rsidRPr="002127D9">
        <w:rPr>
          <w:rFonts w:asciiTheme="majorHAnsi" w:hAnsiTheme="majorHAnsi" w:cstheme="majorHAnsi"/>
          <w:lang w:val="en-US"/>
        </w:rPr>
        <w:t xml:space="preserve">Every time I glance at the paper, </w:t>
      </w:r>
      <w:r w:rsidR="00252872" w:rsidRPr="002127D9">
        <w:rPr>
          <w:rFonts w:asciiTheme="majorHAnsi" w:hAnsiTheme="majorHAnsi" w:cstheme="majorHAnsi"/>
          <w:lang w:val="en-US"/>
        </w:rPr>
        <w:t xml:space="preserve">such </w:t>
      </w:r>
      <w:r w:rsidR="00F06B6A" w:rsidRPr="002127D9">
        <w:rPr>
          <w:rFonts w:asciiTheme="majorHAnsi" w:hAnsiTheme="majorHAnsi" w:cstheme="majorHAnsi"/>
          <w:lang w:val="en-US"/>
        </w:rPr>
        <w:t xml:space="preserve">prior knowledge is </w:t>
      </w:r>
      <w:r w:rsidR="00252872" w:rsidRPr="002127D9">
        <w:rPr>
          <w:rFonts w:asciiTheme="majorHAnsi" w:hAnsiTheme="majorHAnsi" w:cstheme="majorHAnsi"/>
          <w:lang w:val="en-US"/>
        </w:rPr>
        <w:t>retrieved from memory</w:t>
      </w:r>
      <w:r w:rsidR="00F06B6A" w:rsidRPr="002127D9">
        <w:rPr>
          <w:rFonts w:asciiTheme="majorHAnsi" w:hAnsiTheme="majorHAnsi" w:cstheme="majorHAnsi"/>
          <w:lang w:val="en-US"/>
        </w:rPr>
        <w:t xml:space="preserve">. I don’t learn anything new </w:t>
      </w:r>
      <w:r w:rsidR="0087789A" w:rsidRPr="002127D9">
        <w:rPr>
          <w:rFonts w:asciiTheme="majorHAnsi" w:hAnsiTheme="majorHAnsi" w:cstheme="majorHAnsi"/>
          <w:lang w:val="en-US"/>
        </w:rPr>
        <w:t xml:space="preserve">about </w:t>
      </w:r>
      <w:r w:rsidR="005A2489" w:rsidRPr="002127D9">
        <w:rPr>
          <w:rFonts w:asciiTheme="majorHAnsi" w:hAnsiTheme="majorHAnsi" w:cstheme="majorHAnsi"/>
          <w:lang w:val="en-US"/>
        </w:rPr>
        <w:t xml:space="preserve">letters and words </w:t>
      </w:r>
      <w:r w:rsidR="000C3C0F" w:rsidRPr="002127D9">
        <w:rPr>
          <w:rFonts w:asciiTheme="majorHAnsi" w:hAnsiTheme="majorHAnsi" w:cstheme="majorHAnsi"/>
          <w:lang w:val="en-US"/>
        </w:rPr>
        <w:t>when I copy a chain letter</w:t>
      </w:r>
      <w:r w:rsidR="00F06B6A" w:rsidRPr="002127D9">
        <w:rPr>
          <w:rFonts w:asciiTheme="majorHAnsi" w:hAnsiTheme="majorHAnsi" w:cstheme="majorHAnsi"/>
          <w:lang w:val="en-US"/>
        </w:rPr>
        <w:t xml:space="preserve">. Indeed, I </w:t>
      </w:r>
      <w:r w:rsidR="00C63393" w:rsidRPr="002127D9">
        <w:rPr>
          <w:rFonts w:asciiTheme="majorHAnsi" w:hAnsiTheme="majorHAnsi" w:cstheme="majorHAnsi"/>
          <w:lang w:val="en-US"/>
        </w:rPr>
        <w:t xml:space="preserve">rely </w:t>
      </w:r>
      <w:r w:rsidR="0081787F" w:rsidRPr="002127D9">
        <w:rPr>
          <w:rFonts w:asciiTheme="majorHAnsi" w:hAnsiTheme="majorHAnsi" w:cstheme="majorHAnsi"/>
          <w:lang w:val="en-US"/>
        </w:rPr>
        <w:t xml:space="preserve">heavily </w:t>
      </w:r>
      <w:r w:rsidR="00C63393" w:rsidRPr="002127D9">
        <w:rPr>
          <w:rFonts w:asciiTheme="majorHAnsi" w:hAnsiTheme="majorHAnsi" w:cstheme="majorHAnsi"/>
          <w:lang w:val="en-US"/>
        </w:rPr>
        <w:t xml:space="preserve">on </w:t>
      </w:r>
      <w:r w:rsidR="00F06B6A" w:rsidRPr="002127D9">
        <w:rPr>
          <w:rFonts w:asciiTheme="majorHAnsi" w:hAnsiTheme="majorHAnsi" w:cstheme="majorHAnsi"/>
          <w:lang w:val="en-US"/>
        </w:rPr>
        <w:t xml:space="preserve">my prior knowledge </w:t>
      </w:r>
      <w:r w:rsidR="00C63393" w:rsidRPr="002127D9">
        <w:rPr>
          <w:rFonts w:asciiTheme="majorHAnsi" w:hAnsiTheme="majorHAnsi" w:cstheme="majorHAnsi"/>
          <w:lang w:val="en-US"/>
        </w:rPr>
        <w:t xml:space="preserve">about </w:t>
      </w:r>
      <w:r w:rsidR="00153376" w:rsidRPr="002127D9">
        <w:rPr>
          <w:rFonts w:asciiTheme="majorHAnsi" w:hAnsiTheme="majorHAnsi" w:cstheme="majorHAnsi"/>
          <w:lang w:val="en-US"/>
        </w:rPr>
        <w:t xml:space="preserve">such </w:t>
      </w:r>
      <w:r w:rsidR="00C63393" w:rsidRPr="002127D9">
        <w:rPr>
          <w:rFonts w:asciiTheme="majorHAnsi" w:hAnsiTheme="majorHAnsi" w:cstheme="majorHAnsi"/>
          <w:lang w:val="en-US"/>
        </w:rPr>
        <w:t xml:space="preserve">things </w:t>
      </w:r>
      <w:r w:rsidR="00F06B6A" w:rsidRPr="002127D9">
        <w:rPr>
          <w:rFonts w:asciiTheme="majorHAnsi" w:hAnsiTheme="majorHAnsi" w:cstheme="majorHAnsi"/>
          <w:lang w:val="en-US"/>
        </w:rPr>
        <w:t>to normalize what I see on the paper</w:t>
      </w:r>
      <w:r w:rsidR="00E4604F" w:rsidRPr="002127D9">
        <w:rPr>
          <w:rFonts w:asciiTheme="majorHAnsi" w:hAnsiTheme="majorHAnsi" w:cstheme="majorHAnsi"/>
          <w:lang w:val="en-US"/>
        </w:rPr>
        <w:t xml:space="preserve">. </w:t>
      </w:r>
      <w:r w:rsidR="00506A67" w:rsidRPr="002127D9">
        <w:rPr>
          <w:rFonts w:asciiTheme="majorHAnsi" w:hAnsiTheme="majorHAnsi" w:cstheme="majorHAnsi"/>
          <w:lang w:val="en-US"/>
        </w:rPr>
        <w:t xml:space="preserve">I want to copy the message, not </w:t>
      </w:r>
      <w:r w:rsidR="008477ED" w:rsidRPr="002127D9">
        <w:rPr>
          <w:rFonts w:asciiTheme="majorHAnsi" w:hAnsiTheme="majorHAnsi" w:cstheme="majorHAnsi"/>
          <w:lang w:val="en-US"/>
        </w:rPr>
        <w:t xml:space="preserve">the physical arrangement of ink on the paper down to the minutest </w:t>
      </w:r>
      <w:r w:rsidR="00AC3DB1" w:rsidRPr="002127D9">
        <w:rPr>
          <w:rFonts w:asciiTheme="majorHAnsi" w:hAnsiTheme="majorHAnsi" w:cstheme="majorHAnsi"/>
          <w:lang w:val="en-US"/>
        </w:rPr>
        <w:t>splotch</w:t>
      </w:r>
      <w:r w:rsidR="00E4604F" w:rsidRPr="002127D9">
        <w:rPr>
          <w:rFonts w:asciiTheme="majorHAnsi" w:hAnsiTheme="majorHAnsi" w:cstheme="majorHAnsi"/>
          <w:lang w:val="en-US"/>
        </w:rPr>
        <w:t xml:space="preserve">. </w:t>
      </w:r>
      <w:r w:rsidR="001C1717" w:rsidRPr="002127D9">
        <w:rPr>
          <w:rFonts w:asciiTheme="majorHAnsi" w:hAnsiTheme="majorHAnsi" w:cstheme="majorHAnsi"/>
          <w:lang w:val="en-US"/>
        </w:rPr>
        <w:t xml:space="preserve">Consequently, </w:t>
      </w:r>
      <w:r w:rsidR="00E4604F" w:rsidRPr="002127D9">
        <w:rPr>
          <w:rFonts w:asciiTheme="majorHAnsi" w:hAnsiTheme="majorHAnsi" w:cstheme="majorHAnsi"/>
          <w:lang w:val="en-US"/>
        </w:rPr>
        <w:t>I will correct misshaped letters,</w:t>
      </w:r>
      <w:r w:rsidR="00703739" w:rsidRPr="002127D9">
        <w:rPr>
          <w:rFonts w:asciiTheme="majorHAnsi" w:hAnsiTheme="majorHAnsi" w:cstheme="majorHAnsi"/>
          <w:lang w:val="en-US"/>
        </w:rPr>
        <w:t xml:space="preserve"> typos, crossed-</w:t>
      </w:r>
      <w:r w:rsidR="00703739" w:rsidRPr="002127D9">
        <w:rPr>
          <w:rFonts w:asciiTheme="majorHAnsi" w:hAnsiTheme="majorHAnsi" w:cstheme="majorHAnsi"/>
          <w:lang w:val="en-US"/>
        </w:rPr>
        <w:lastRenderedPageBreak/>
        <w:t>out words</w:t>
      </w:r>
      <w:r w:rsidR="00BC4E48" w:rsidRPr="002127D9">
        <w:rPr>
          <w:rFonts w:asciiTheme="majorHAnsi" w:hAnsiTheme="majorHAnsi" w:cstheme="majorHAnsi"/>
          <w:lang w:val="en-US"/>
        </w:rPr>
        <w:t xml:space="preserve"> etc.</w:t>
      </w:r>
      <w:r w:rsidR="005C6DFA" w:rsidRPr="002127D9">
        <w:rPr>
          <w:rFonts w:asciiTheme="majorHAnsi" w:hAnsiTheme="majorHAnsi" w:cstheme="majorHAnsi"/>
          <w:lang w:val="en-US"/>
        </w:rPr>
        <w:t xml:space="preserve"> All of this is evocation, not extraction. </w:t>
      </w:r>
      <w:r w:rsidR="007D31F8" w:rsidRPr="002127D9">
        <w:rPr>
          <w:rFonts w:asciiTheme="majorHAnsi" w:hAnsiTheme="majorHAnsi" w:cstheme="majorHAnsi"/>
          <w:lang w:val="en-US"/>
        </w:rPr>
        <w:t>If we</w:t>
      </w:r>
      <w:r w:rsidR="007055BC" w:rsidRPr="002127D9">
        <w:rPr>
          <w:rFonts w:asciiTheme="majorHAnsi" w:hAnsiTheme="majorHAnsi" w:cstheme="majorHAnsi"/>
          <w:lang w:val="en-US"/>
        </w:rPr>
        <w:t xml:space="preserve"> </w:t>
      </w:r>
      <w:r w:rsidR="007D31F8" w:rsidRPr="002127D9">
        <w:rPr>
          <w:rFonts w:asciiTheme="majorHAnsi" w:hAnsiTheme="majorHAnsi" w:cstheme="majorHAnsi"/>
          <w:lang w:val="en-US"/>
        </w:rPr>
        <w:t xml:space="preserve">can talk about </w:t>
      </w:r>
      <w:r w:rsidR="007055BC" w:rsidRPr="002127D9">
        <w:rPr>
          <w:rFonts w:asciiTheme="majorHAnsi" w:hAnsiTheme="majorHAnsi" w:cstheme="majorHAnsi"/>
          <w:lang w:val="en-US"/>
        </w:rPr>
        <w:t>r</w:t>
      </w:r>
      <w:r w:rsidR="000E1DC8" w:rsidRPr="002127D9">
        <w:rPr>
          <w:rFonts w:asciiTheme="majorHAnsi" w:hAnsiTheme="majorHAnsi" w:cstheme="majorHAnsi"/>
          <w:lang w:val="en-US"/>
        </w:rPr>
        <w:t>eplication</w:t>
      </w:r>
      <w:r w:rsidR="00985EF0" w:rsidRPr="002127D9">
        <w:rPr>
          <w:rFonts w:asciiTheme="majorHAnsi" w:hAnsiTheme="majorHAnsi" w:cstheme="majorHAnsi"/>
          <w:lang w:val="en-US"/>
        </w:rPr>
        <w:t xml:space="preserve"> of chain letters</w:t>
      </w:r>
      <w:r w:rsidR="000E1DC8" w:rsidRPr="002127D9">
        <w:rPr>
          <w:rFonts w:asciiTheme="majorHAnsi" w:hAnsiTheme="majorHAnsi" w:cstheme="majorHAnsi"/>
          <w:lang w:val="en-US"/>
        </w:rPr>
        <w:t xml:space="preserve"> </w:t>
      </w:r>
      <w:r w:rsidR="007D31F8" w:rsidRPr="002127D9">
        <w:rPr>
          <w:rFonts w:asciiTheme="majorHAnsi" w:hAnsiTheme="majorHAnsi" w:cstheme="majorHAnsi"/>
          <w:lang w:val="en-US"/>
        </w:rPr>
        <w:t xml:space="preserve">at all </w:t>
      </w:r>
      <w:r w:rsidR="0020798B" w:rsidRPr="002127D9">
        <w:rPr>
          <w:rFonts w:asciiTheme="majorHAnsi" w:hAnsiTheme="majorHAnsi" w:cstheme="majorHAnsi"/>
          <w:lang w:val="en-US"/>
        </w:rPr>
        <w:t xml:space="preserve">– as even Sperber seems to agree – </w:t>
      </w:r>
      <w:r w:rsidR="0054738A" w:rsidRPr="002127D9">
        <w:rPr>
          <w:rFonts w:asciiTheme="majorHAnsi" w:hAnsiTheme="majorHAnsi" w:cstheme="majorHAnsi"/>
          <w:lang w:val="en-US"/>
        </w:rPr>
        <w:t xml:space="preserve">it is only </w:t>
      </w:r>
      <w:r w:rsidR="009C5579" w:rsidRPr="002127D9">
        <w:rPr>
          <w:rFonts w:asciiTheme="majorHAnsi" w:hAnsiTheme="majorHAnsi" w:cstheme="majorHAnsi"/>
          <w:lang w:val="en-US"/>
        </w:rPr>
        <w:t xml:space="preserve">at </w:t>
      </w:r>
      <w:r w:rsidR="0054738A" w:rsidRPr="002127D9">
        <w:rPr>
          <w:rFonts w:asciiTheme="majorHAnsi" w:hAnsiTheme="majorHAnsi" w:cstheme="majorHAnsi"/>
          <w:lang w:val="en-US"/>
        </w:rPr>
        <w:t xml:space="preserve">a higher level of abstraction. </w:t>
      </w:r>
      <w:r w:rsidR="00221640" w:rsidRPr="002127D9">
        <w:rPr>
          <w:rFonts w:asciiTheme="majorHAnsi" w:hAnsiTheme="majorHAnsi" w:cstheme="majorHAnsi"/>
          <w:lang w:val="en-US"/>
        </w:rPr>
        <w:t xml:space="preserve">Each individual </w:t>
      </w:r>
      <w:r w:rsidR="003C72E9" w:rsidRPr="002127D9">
        <w:rPr>
          <w:rFonts w:asciiTheme="majorHAnsi" w:hAnsiTheme="majorHAnsi" w:cstheme="majorHAnsi"/>
          <w:lang w:val="en-US"/>
        </w:rPr>
        <w:t xml:space="preserve">character </w:t>
      </w:r>
      <w:r w:rsidR="00F4619C" w:rsidRPr="002127D9">
        <w:rPr>
          <w:rFonts w:asciiTheme="majorHAnsi" w:hAnsiTheme="majorHAnsi" w:cstheme="majorHAnsi"/>
          <w:lang w:val="en-US"/>
        </w:rPr>
        <w:t xml:space="preserve">and </w:t>
      </w:r>
      <w:r w:rsidR="00AA5DE4" w:rsidRPr="002127D9">
        <w:rPr>
          <w:rFonts w:asciiTheme="majorHAnsi" w:hAnsiTheme="majorHAnsi" w:cstheme="majorHAnsi"/>
          <w:lang w:val="en-US"/>
        </w:rPr>
        <w:t xml:space="preserve">word </w:t>
      </w:r>
      <w:r w:rsidR="00221640" w:rsidRPr="002127D9">
        <w:rPr>
          <w:rFonts w:asciiTheme="majorHAnsi" w:hAnsiTheme="majorHAnsi" w:cstheme="majorHAnsi"/>
          <w:lang w:val="en-US"/>
        </w:rPr>
        <w:t>is evoked</w:t>
      </w:r>
      <w:r w:rsidR="009C5579" w:rsidRPr="002127D9">
        <w:rPr>
          <w:rFonts w:asciiTheme="majorHAnsi" w:hAnsiTheme="majorHAnsi" w:cstheme="majorHAnsi"/>
          <w:lang w:val="en-US"/>
        </w:rPr>
        <w:t xml:space="preserve"> from memory</w:t>
      </w:r>
      <w:r w:rsidR="008D051F" w:rsidRPr="002127D9">
        <w:rPr>
          <w:rFonts w:asciiTheme="majorHAnsi" w:hAnsiTheme="majorHAnsi" w:cstheme="majorHAnsi"/>
          <w:lang w:val="en-US"/>
        </w:rPr>
        <w:t xml:space="preserve"> rather than transmitted</w:t>
      </w:r>
      <w:r w:rsidR="00221640" w:rsidRPr="002127D9">
        <w:rPr>
          <w:rFonts w:asciiTheme="majorHAnsi" w:hAnsiTheme="majorHAnsi" w:cstheme="majorHAnsi"/>
          <w:lang w:val="en-US"/>
        </w:rPr>
        <w:t xml:space="preserve">, but the specific sequence of letters that I observe on the page </w:t>
      </w:r>
      <w:r w:rsidR="009C5579" w:rsidRPr="002127D9">
        <w:rPr>
          <w:rFonts w:asciiTheme="majorHAnsi" w:hAnsiTheme="majorHAnsi" w:cstheme="majorHAnsi"/>
          <w:lang w:val="en-US"/>
        </w:rPr>
        <w:t xml:space="preserve">constitutes </w:t>
      </w:r>
      <w:r w:rsidR="00221640" w:rsidRPr="002127D9">
        <w:rPr>
          <w:rFonts w:asciiTheme="majorHAnsi" w:hAnsiTheme="majorHAnsi" w:cstheme="majorHAnsi"/>
          <w:lang w:val="en-US"/>
        </w:rPr>
        <w:t>novel information</w:t>
      </w:r>
      <w:r w:rsidR="008D051F" w:rsidRPr="002127D9">
        <w:rPr>
          <w:rFonts w:asciiTheme="majorHAnsi" w:hAnsiTheme="majorHAnsi" w:cstheme="majorHAnsi"/>
          <w:lang w:val="en-US"/>
        </w:rPr>
        <w:t xml:space="preserve">, and is </w:t>
      </w:r>
      <w:r w:rsidR="008D051F" w:rsidRPr="002127D9">
        <w:rPr>
          <w:rFonts w:asciiTheme="majorHAnsi" w:hAnsiTheme="majorHAnsi" w:cstheme="majorHAnsi"/>
          <w:i/>
          <w:lang w:val="en-US"/>
        </w:rPr>
        <w:t>extracted</w:t>
      </w:r>
      <w:r w:rsidR="008D051F" w:rsidRPr="002127D9">
        <w:rPr>
          <w:rFonts w:asciiTheme="majorHAnsi" w:hAnsiTheme="majorHAnsi" w:cstheme="majorHAnsi"/>
          <w:lang w:val="en-US"/>
        </w:rPr>
        <w:t xml:space="preserve"> from the message</w:t>
      </w:r>
      <w:r w:rsidR="00221640" w:rsidRPr="002127D9">
        <w:rPr>
          <w:rFonts w:asciiTheme="majorHAnsi" w:hAnsiTheme="majorHAnsi" w:cstheme="majorHAnsi"/>
          <w:lang w:val="en-US"/>
        </w:rPr>
        <w:t xml:space="preserve">. It was not already present wholesale in </w:t>
      </w:r>
      <w:r w:rsidR="00F45E66" w:rsidRPr="002127D9">
        <w:rPr>
          <w:rFonts w:asciiTheme="majorHAnsi" w:hAnsiTheme="majorHAnsi" w:cstheme="majorHAnsi"/>
          <w:lang w:val="en-US"/>
        </w:rPr>
        <w:t xml:space="preserve">my </w:t>
      </w:r>
      <w:r w:rsidR="00221640" w:rsidRPr="002127D9">
        <w:rPr>
          <w:rFonts w:asciiTheme="majorHAnsi" w:hAnsiTheme="majorHAnsi" w:cstheme="majorHAnsi"/>
          <w:lang w:val="en-US"/>
        </w:rPr>
        <w:t>mind.</w:t>
      </w:r>
      <w:r w:rsidR="00EA4859" w:rsidRPr="002127D9">
        <w:rPr>
          <w:rFonts w:asciiTheme="majorHAnsi" w:hAnsiTheme="majorHAnsi" w:cstheme="majorHAnsi"/>
          <w:lang w:val="en-US"/>
        </w:rPr>
        <w:t xml:space="preserve"> </w:t>
      </w:r>
    </w:p>
    <w:p w14:paraId="5D1084A1" w14:textId="38136576" w:rsidR="008E55AB" w:rsidRPr="002127D9" w:rsidRDefault="008E55AB" w:rsidP="00885C4D">
      <w:pPr>
        <w:jc w:val="both"/>
        <w:rPr>
          <w:rFonts w:asciiTheme="majorHAnsi" w:hAnsiTheme="majorHAnsi" w:cstheme="majorHAnsi"/>
          <w:b/>
          <w:lang w:val="en-US"/>
        </w:rPr>
      </w:pPr>
      <w:r w:rsidRPr="002127D9">
        <w:rPr>
          <w:rFonts w:asciiTheme="majorHAnsi" w:hAnsiTheme="majorHAnsi" w:cstheme="majorHAnsi"/>
          <w:b/>
          <w:lang w:val="en-US"/>
        </w:rPr>
        <w:t>Digitization and copying fidelity</w:t>
      </w:r>
    </w:p>
    <w:p w14:paraId="7E8FDCA9" w14:textId="75312AE4" w:rsidR="00720EF9" w:rsidRPr="002127D9" w:rsidRDefault="00806F4D" w:rsidP="00885C4D">
      <w:pPr>
        <w:jc w:val="both"/>
        <w:rPr>
          <w:rFonts w:asciiTheme="majorHAnsi" w:hAnsiTheme="majorHAnsi" w:cstheme="majorHAnsi"/>
          <w:lang w:val="en-US"/>
        </w:rPr>
      </w:pPr>
      <w:r w:rsidRPr="002127D9">
        <w:rPr>
          <w:rFonts w:asciiTheme="majorHAnsi" w:hAnsiTheme="majorHAnsi" w:cstheme="majorHAnsi"/>
          <w:lang w:val="en-US"/>
        </w:rPr>
        <w:t xml:space="preserve">But once we admit </w:t>
      </w:r>
      <w:r w:rsidR="008172BD" w:rsidRPr="002127D9">
        <w:rPr>
          <w:rFonts w:asciiTheme="majorHAnsi" w:hAnsiTheme="majorHAnsi" w:cstheme="majorHAnsi"/>
          <w:lang w:val="en-US"/>
        </w:rPr>
        <w:t>all of this</w:t>
      </w:r>
      <w:r w:rsidRPr="002127D9">
        <w:rPr>
          <w:rFonts w:asciiTheme="majorHAnsi" w:hAnsiTheme="majorHAnsi" w:cstheme="majorHAnsi"/>
          <w:lang w:val="en-US"/>
        </w:rPr>
        <w:t xml:space="preserve"> for </w:t>
      </w:r>
      <w:r w:rsidR="004E5871" w:rsidRPr="002127D9">
        <w:rPr>
          <w:rFonts w:asciiTheme="majorHAnsi" w:hAnsiTheme="majorHAnsi" w:cstheme="majorHAnsi"/>
          <w:lang w:val="en-US"/>
        </w:rPr>
        <w:t xml:space="preserve">the case of </w:t>
      </w:r>
      <w:r w:rsidRPr="002127D9">
        <w:rPr>
          <w:rFonts w:asciiTheme="majorHAnsi" w:hAnsiTheme="majorHAnsi" w:cstheme="majorHAnsi"/>
          <w:lang w:val="en-US"/>
        </w:rPr>
        <w:t xml:space="preserve">chain letters, we will see that there is much more replication in the cultural realm than Sperber admits. </w:t>
      </w:r>
      <w:r w:rsidR="001A1924" w:rsidRPr="002127D9">
        <w:rPr>
          <w:rFonts w:asciiTheme="majorHAnsi" w:hAnsiTheme="majorHAnsi" w:cstheme="majorHAnsi"/>
          <w:lang w:val="en-US"/>
        </w:rPr>
        <w:t xml:space="preserve">More generally, </w:t>
      </w:r>
      <w:r w:rsidR="00DA5DB2" w:rsidRPr="002127D9">
        <w:rPr>
          <w:rFonts w:asciiTheme="majorHAnsi" w:hAnsiTheme="majorHAnsi" w:cstheme="majorHAnsi"/>
          <w:lang w:val="en-US"/>
        </w:rPr>
        <w:t xml:space="preserve">any </w:t>
      </w:r>
      <w:r w:rsidR="00CF2680" w:rsidRPr="002127D9">
        <w:rPr>
          <w:rFonts w:asciiTheme="majorHAnsi" w:hAnsiTheme="majorHAnsi" w:cstheme="majorHAnsi"/>
          <w:lang w:val="en-US"/>
        </w:rPr>
        <w:t xml:space="preserve">transcription </w:t>
      </w:r>
      <w:r w:rsidR="001A1924" w:rsidRPr="002127D9">
        <w:rPr>
          <w:rFonts w:asciiTheme="majorHAnsi" w:hAnsiTheme="majorHAnsi" w:cstheme="majorHAnsi"/>
          <w:lang w:val="en-US"/>
        </w:rPr>
        <w:t xml:space="preserve">of </w:t>
      </w:r>
      <w:r w:rsidR="00DA5DB2" w:rsidRPr="002127D9">
        <w:rPr>
          <w:rFonts w:asciiTheme="majorHAnsi" w:hAnsiTheme="majorHAnsi" w:cstheme="majorHAnsi"/>
          <w:lang w:val="en-US"/>
        </w:rPr>
        <w:t xml:space="preserve">a </w:t>
      </w:r>
      <w:r w:rsidR="001A1924" w:rsidRPr="002127D9">
        <w:rPr>
          <w:rFonts w:asciiTheme="majorHAnsi" w:hAnsiTheme="majorHAnsi" w:cstheme="majorHAnsi"/>
          <w:lang w:val="en-US"/>
        </w:rPr>
        <w:t>written text can be analyzed in the same way</w:t>
      </w:r>
      <w:r w:rsidR="00560C8E" w:rsidRPr="002127D9">
        <w:rPr>
          <w:rFonts w:asciiTheme="majorHAnsi" w:hAnsiTheme="majorHAnsi" w:cstheme="majorHAnsi"/>
          <w:lang w:val="en-US"/>
        </w:rPr>
        <w:t xml:space="preserve">, because it is </w:t>
      </w:r>
      <w:r w:rsidR="002F3DFF" w:rsidRPr="002127D9">
        <w:rPr>
          <w:rFonts w:asciiTheme="majorHAnsi" w:hAnsiTheme="majorHAnsi" w:cstheme="majorHAnsi"/>
          <w:lang w:val="en-US"/>
        </w:rPr>
        <w:t xml:space="preserve">similarly </w:t>
      </w:r>
      <w:r w:rsidR="00560C8E" w:rsidRPr="002127D9">
        <w:rPr>
          <w:rFonts w:asciiTheme="majorHAnsi" w:hAnsiTheme="majorHAnsi" w:cstheme="majorHAnsi"/>
          <w:lang w:val="en-US"/>
        </w:rPr>
        <w:t xml:space="preserve">based </w:t>
      </w:r>
      <w:r w:rsidR="00946E95" w:rsidRPr="002127D9">
        <w:rPr>
          <w:rFonts w:asciiTheme="majorHAnsi" w:hAnsiTheme="majorHAnsi" w:cstheme="majorHAnsi"/>
          <w:lang w:val="en-US"/>
        </w:rPr>
        <w:t>on prior knowledge of alphabet and vocabulary</w:t>
      </w:r>
      <w:r w:rsidR="009B6C5F" w:rsidRPr="002127D9">
        <w:rPr>
          <w:rFonts w:asciiTheme="majorHAnsi" w:hAnsiTheme="majorHAnsi" w:cstheme="majorHAnsi"/>
          <w:lang w:val="en-US"/>
        </w:rPr>
        <w:t>:</w:t>
      </w:r>
      <w:r w:rsidR="009F7664" w:rsidRPr="002127D9">
        <w:rPr>
          <w:rFonts w:asciiTheme="majorHAnsi" w:hAnsiTheme="majorHAnsi" w:cstheme="majorHAnsi"/>
          <w:lang w:val="en-US"/>
        </w:rPr>
        <w:t xml:space="preserve"> e</w:t>
      </w:r>
      <w:r w:rsidR="00422D18" w:rsidRPr="002127D9">
        <w:rPr>
          <w:rFonts w:asciiTheme="majorHAnsi" w:hAnsiTheme="majorHAnsi" w:cstheme="majorHAnsi"/>
          <w:lang w:val="en-US"/>
        </w:rPr>
        <w:t>vocation at a lower</w:t>
      </w:r>
      <w:r w:rsidR="009F7664" w:rsidRPr="002127D9">
        <w:rPr>
          <w:rFonts w:asciiTheme="majorHAnsi" w:hAnsiTheme="majorHAnsi" w:cstheme="majorHAnsi"/>
          <w:lang w:val="en-US"/>
        </w:rPr>
        <w:t xml:space="preserve"> level</w:t>
      </w:r>
      <w:r w:rsidR="00422D18" w:rsidRPr="002127D9">
        <w:rPr>
          <w:rFonts w:asciiTheme="majorHAnsi" w:hAnsiTheme="majorHAnsi" w:cstheme="majorHAnsi"/>
          <w:lang w:val="en-US"/>
        </w:rPr>
        <w:t>, extraction (and thus replication) at a higher level.</w:t>
      </w:r>
      <w:r w:rsidR="001A1924" w:rsidRPr="002127D9">
        <w:rPr>
          <w:rFonts w:asciiTheme="majorHAnsi" w:hAnsiTheme="majorHAnsi" w:cstheme="majorHAnsi"/>
          <w:lang w:val="en-US"/>
        </w:rPr>
        <w:t xml:space="preserve"> </w:t>
      </w:r>
      <w:r w:rsidR="0001583A" w:rsidRPr="002127D9">
        <w:rPr>
          <w:rFonts w:asciiTheme="majorHAnsi" w:hAnsiTheme="majorHAnsi" w:cstheme="majorHAnsi"/>
          <w:lang w:val="en-US"/>
        </w:rPr>
        <w:t xml:space="preserve">Most fundamentally, such faithful replication at a higher level of abstraction is possible because of the partial digitization of language, in the form of </w:t>
      </w:r>
      <w:r w:rsidR="00006236" w:rsidRPr="002127D9">
        <w:rPr>
          <w:rFonts w:asciiTheme="majorHAnsi" w:hAnsiTheme="majorHAnsi" w:cstheme="majorHAnsi"/>
          <w:lang w:val="en-US"/>
        </w:rPr>
        <w:t xml:space="preserve">a </w:t>
      </w:r>
      <w:r w:rsidR="0001583A" w:rsidRPr="002127D9">
        <w:rPr>
          <w:rFonts w:asciiTheme="majorHAnsi" w:hAnsiTheme="majorHAnsi" w:cstheme="majorHAnsi"/>
          <w:lang w:val="en-US"/>
        </w:rPr>
        <w:t xml:space="preserve">written alphabet. </w:t>
      </w:r>
      <w:r w:rsidR="00E73C6C" w:rsidRPr="002127D9">
        <w:rPr>
          <w:rFonts w:asciiTheme="majorHAnsi" w:hAnsiTheme="majorHAnsi" w:cstheme="majorHAnsi"/>
          <w:lang w:val="en-US"/>
        </w:rPr>
        <w:t xml:space="preserve">By </w:t>
      </w:r>
      <w:r w:rsidR="0029679C" w:rsidRPr="002127D9">
        <w:rPr>
          <w:rFonts w:asciiTheme="majorHAnsi" w:hAnsiTheme="majorHAnsi" w:cstheme="majorHAnsi"/>
          <w:lang w:val="en-US"/>
        </w:rPr>
        <w:t xml:space="preserve">sharing </w:t>
      </w:r>
      <w:r w:rsidR="00E73C6C" w:rsidRPr="002127D9">
        <w:rPr>
          <w:rFonts w:asciiTheme="majorHAnsi" w:hAnsiTheme="majorHAnsi" w:cstheme="majorHAnsi"/>
          <w:lang w:val="en-US"/>
        </w:rPr>
        <w:t xml:space="preserve">a fixed repertoire of building blocks out of which more complex representations are constructed, </w:t>
      </w:r>
      <w:r w:rsidR="00864C1C" w:rsidRPr="002127D9">
        <w:rPr>
          <w:rFonts w:asciiTheme="majorHAnsi" w:hAnsiTheme="majorHAnsi" w:cstheme="majorHAnsi"/>
          <w:lang w:val="en-US"/>
        </w:rPr>
        <w:t xml:space="preserve">human communicators </w:t>
      </w:r>
      <w:r w:rsidR="00E73C6C" w:rsidRPr="002127D9">
        <w:rPr>
          <w:rFonts w:asciiTheme="majorHAnsi" w:hAnsiTheme="majorHAnsi" w:cstheme="majorHAnsi"/>
          <w:lang w:val="en-US"/>
        </w:rPr>
        <w:t xml:space="preserve">can </w:t>
      </w:r>
      <w:r w:rsidR="00B80FFC" w:rsidRPr="002127D9">
        <w:rPr>
          <w:rFonts w:asciiTheme="majorHAnsi" w:hAnsiTheme="majorHAnsi" w:cstheme="majorHAnsi"/>
          <w:lang w:val="en-US"/>
        </w:rPr>
        <w:t xml:space="preserve">achieve </w:t>
      </w:r>
      <w:r w:rsidR="00A53E85" w:rsidRPr="002127D9">
        <w:rPr>
          <w:rFonts w:asciiTheme="majorHAnsi" w:hAnsiTheme="majorHAnsi" w:cstheme="majorHAnsi"/>
          <w:lang w:val="en-US"/>
        </w:rPr>
        <w:t>a high</w:t>
      </w:r>
      <w:r w:rsidR="00EA581F" w:rsidRPr="002127D9">
        <w:rPr>
          <w:rFonts w:asciiTheme="majorHAnsi" w:hAnsiTheme="majorHAnsi" w:cstheme="majorHAnsi"/>
          <w:lang w:val="en-US"/>
        </w:rPr>
        <w:t>er</w:t>
      </w:r>
      <w:r w:rsidR="00B80FFC" w:rsidRPr="002127D9">
        <w:rPr>
          <w:rFonts w:asciiTheme="majorHAnsi" w:hAnsiTheme="majorHAnsi" w:cstheme="majorHAnsi"/>
          <w:lang w:val="en-US"/>
        </w:rPr>
        <w:t xml:space="preserve"> </w:t>
      </w:r>
      <w:r w:rsidR="00A53E85" w:rsidRPr="002127D9">
        <w:rPr>
          <w:rFonts w:asciiTheme="majorHAnsi" w:hAnsiTheme="majorHAnsi" w:cstheme="majorHAnsi"/>
          <w:lang w:val="en-US"/>
        </w:rPr>
        <w:t xml:space="preserve">level of </w:t>
      </w:r>
      <w:r w:rsidR="008263CA" w:rsidRPr="002127D9">
        <w:rPr>
          <w:rFonts w:asciiTheme="majorHAnsi" w:hAnsiTheme="majorHAnsi" w:cstheme="majorHAnsi"/>
          <w:lang w:val="en-GB"/>
        </w:rPr>
        <w:t>copying</w:t>
      </w:r>
      <w:r w:rsidR="00EF47FA" w:rsidRPr="002127D9">
        <w:rPr>
          <w:rFonts w:asciiTheme="majorHAnsi" w:hAnsiTheme="majorHAnsi" w:cstheme="majorHAnsi"/>
          <w:lang w:val="en-GB"/>
        </w:rPr>
        <w:t xml:space="preserve"> </w:t>
      </w:r>
      <w:r w:rsidR="00A53E85" w:rsidRPr="002127D9">
        <w:rPr>
          <w:rFonts w:asciiTheme="majorHAnsi" w:hAnsiTheme="majorHAnsi" w:cstheme="majorHAnsi"/>
          <w:lang w:val="en-GB"/>
        </w:rPr>
        <w:t>fidelity</w:t>
      </w:r>
      <w:r w:rsidR="00A53E85" w:rsidRPr="002127D9">
        <w:rPr>
          <w:rFonts w:asciiTheme="majorHAnsi" w:hAnsiTheme="majorHAnsi" w:cstheme="majorHAnsi"/>
          <w:lang w:val="en-US"/>
        </w:rPr>
        <w:t xml:space="preserve">. </w:t>
      </w:r>
      <w:r w:rsidR="004E605A" w:rsidRPr="002127D9">
        <w:rPr>
          <w:rFonts w:asciiTheme="majorHAnsi" w:hAnsiTheme="majorHAnsi" w:cstheme="majorHAnsi"/>
          <w:lang w:val="en-US"/>
        </w:rPr>
        <w:t>Because they normalize</w:t>
      </w:r>
      <w:r w:rsidR="00B80FFC" w:rsidRPr="002127D9">
        <w:rPr>
          <w:rFonts w:asciiTheme="majorHAnsi" w:hAnsiTheme="majorHAnsi" w:cstheme="majorHAnsi"/>
          <w:lang w:val="en-US"/>
        </w:rPr>
        <w:t xml:space="preserve"> on the level of the building blocks</w:t>
      </w:r>
      <w:r w:rsidR="004759E1" w:rsidRPr="002127D9">
        <w:rPr>
          <w:rFonts w:asciiTheme="majorHAnsi" w:hAnsiTheme="majorHAnsi" w:cstheme="majorHAnsi"/>
          <w:lang w:val="en-US"/>
        </w:rPr>
        <w:t>,</w:t>
      </w:r>
      <w:r w:rsidR="00EF47FA" w:rsidRPr="002127D9">
        <w:rPr>
          <w:rFonts w:asciiTheme="majorHAnsi" w:hAnsiTheme="majorHAnsi" w:cstheme="majorHAnsi"/>
          <w:lang w:val="en-US"/>
        </w:rPr>
        <w:t xml:space="preserve"> </w:t>
      </w:r>
      <w:r w:rsidR="004E605A" w:rsidRPr="002127D9">
        <w:rPr>
          <w:rFonts w:asciiTheme="majorHAnsi" w:hAnsiTheme="majorHAnsi" w:cstheme="majorHAnsi"/>
          <w:lang w:val="en-US"/>
        </w:rPr>
        <w:t xml:space="preserve">and </w:t>
      </w:r>
      <w:r w:rsidR="000969AD" w:rsidRPr="002127D9">
        <w:rPr>
          <w:rFonts w:asciiTheme="majorHAnsi" w:hAnsiTheme="majorHAnsi" w:cstheme="majorHAnsi"/>
          <w:lang w:val="en-US"/>
        </w:rPr>
        <w:t xml:space="preserve">also </w:t>
      </w:r>
      <w:r w:rsidR="004E605A" w:rsidRPr="002127D9">
        <w:rPr>
          <w:rFonts w:asciiTheme="majorHAnsi" w:hAnsiTheme="majorHAnsi" w:cstheme="majorHAnsi"/>
          <w:lang w:val="en-US"/>
        </w:rPr>
        <w:t xml:space="preserve">because </w:t>
      </w:r>
      <w:r w:rsidR="00EF47FA" w:rsidRPr="002127D9">
        <w:rPr>
          <w:rFonts w:asciiTheme="majorHAnsi" w:hAnsiTheme="majorHAnsi" w:cstheme="majorHAnsi"/>
          <w:lang w:val="en-US"/>
        </w:rPr>
        <w:t xml:space="preserve">use </w:t>
      </w:r>
      <w:r w:rsidR="00B80FFC" w:rsidRPr="002127D9">
        <w:rPr>
          <w:rFonts w:asciiTheme="majorHAnsi" w:hAnsiTheme="majorHAnsi" w:cstheme="majorHAnsi"/>
          <w:lang w:val="en-US"/>
        </w:rPr>
        <w:t>redundancy</w:t>
      </w:r>
      <w:r w:rsidR="00EF47FA" w:rsidRPr="002127D9">
        <w:rPr>
          <w:rFonts w:asciiTheme="majorHAnsi" w:hAnsiTheme="majorHAnsi" w:cstheme="majorHAnsi"/>
          <w:lang w:val="en-US"/>
        </w:rPr>
        <w:t xml:space="preserve"> and </w:t>
      </w:r>
      <w:r w:rsidR="000969AD" w:rsidRPr="002127D9">
        <w:rPr>
          <w:rFonts w:asciiTheme="majorHAnsi" w:hAnsiTheme="majorHAnsi" w:cstheme="majorHAnsi"/>
          <w:lang w:val="en-US"/>
        </w:rPr>
        <w:t xml:space="preserve">repetition </w:t>
      </w:r>
      <w:r w:rsidR="004759E1" w:rsidRPr="002127D9">
        <w:rPr>
          <w:rFonts w:asciiTheme="majorHAnsi" w:hAnsiTheme="majorHAnsi" w:cstheme="majorHAnsi"/>
          <w:lang w:val="en-US"/>
        </w:rPr>
        <w:fldChar w:fldCharType="begin"/>
      </w:r>
      <w:r w:rsidR="004759E1" w:rsidRPr="002127D9">
        <w:rPr>
          <w:rFonts w:asciiTheme="majorHAnsi" w:hAnsiTheme="majorHAnsi" w:cstheme="majorHAnsi"/>
          <w:lang w:val="en-US"/>
        </w:rPr>
        <w:instrText xml:space="preserve"> ADDIN EN.CITE &lt;EndNote&gt;&lt;Cite&gt;&lt;Author&gt;Morin&lt;/Author&gt;&lt;Year&gt;2015&lt;/Year&gt;&lt;IDText&gt;How traditions live and die&lt;/IDText&gt;&lt;DisplayText&gt;(Morin, 2015)&lt;/DisplayText&gt;&lt;record&gt;&lt;rec-number&gt;2545&lt;/rec-number&gt;&lt;foreign-keys&gt;&lt;key app="EN" db-id="es9ttvsd1p2xatet5etpvexn02w99r5s0etd" timestamp="1466634716"&gt;2545&lt;/key&gt;&lt;/foreign-keys&gt;&lt;ref-type name="Book"&gt;6&lt;/ref-type&gt;&lt;contributors&gt;&lt;authors&gt;&lt;author&gt;Morin, Olivier&lt;/author&gt;&lt;/authors&gt;&lt;/contributors&gt;&lt;titles&gt;&lt;title&gt;How traditions live and die&lt;/title&gt;&lt;/titles&gt;&lt;dates&gt;&lt;year&gt;2015&lt;/year&gt;&lt;/dates&gt;&lt;publisher&gt;Oxford University Press&lt;/publisher&gt;&lt;isbn&gt;0190210508&lt;/isbn&gt;&lt;/record&gt;&lt;/Cite&gt;&lt;/EndNote&gt;</w:instrText>
      </w:r>
      <w:r w:rsidR="004759E1" w:rsidRPr="002127D9">
        <w:rPr>
          <w:rFonts w:asciiTheme="majorHAnsi" w:hAnsiTheme="majorHAnsi" w:cstheme="majorHAnsi"/>
          <w:lang w:val="en-US"/>
        </w:rPr>
        <w:fldChar w:fldCharType="separate"/>
      </w:r>
      <w:r w:rsidR="004759E1" w:rsidRPr="002127D9">
        <w:rPr>
          <w:rFonts w:asciiTheme="majorHAnsi" w:hAnsiTheme="majorHAnsi" w:cstheme="majorHAnsi"/>
          <w:noProof/>
          <w:lang w:val="en-US"/>
        </w:rPr>
        <w:t>(Morin, 2015)</w:t>
      </w:r>
      <w:r w:rsidR="004759E1" w:rsidRPr="002127D9">
        <w:rPr>
          <w:rFonts w:asciiTheme="majorHAnsi" w:hAnsiTheme="majorHAnsi" w:cstheme="majorHAnsi"/>
          <w:lang w:val="en-US"/>
        </w:rPr>
        <w:fldChar w:fldCharType="end"/>
      </w:r>
      <w:r w:rsidR="00650AEB" w:rsidRPr="002127D9">
        <w:rPr>
          <w:rFonts w:asciiTheme="majorHAnsi" w:hAnsiTheme="majorHAnsi" w:cstheme="majorHAnsi"/>
          <w:lang w:val="en-US"/>
        </w:rPr>
        <w:t>,</w:t>
      </w:r>
      <w:r w:rsidR="00EF47FA" w:rsidRPr="002127D9">
        <w:rPr>
          <w:rFonts w:asciiTheme="majorHAnsi" w:hAnsiTheme="majorHAnsi" w:cstheme="majorHAnsi"/>
          <w:lang w:val="en-US"/>
        </w:rPr>
        <w:t xml:space="preserve"> </w:t>
      </w:r>
      <w:r w:rsidR="00590A63" w:rsidRPr="002127D9">
        <w:rPr>
          <w:rFonts w:asciiTheme="majorHAnsi" w:hAnsiTheme="majorHAnsi" w:cstheme="majorHAnsi"/>
          <w:lang w:val="en-US"/>
        </w:rPr>
        <w:t xml:space="preserve">they prevent rapid </w:t>
      </w:r>
      <w:r w:rsidR="004E605A" w:rsidRPr="002127D9">
        <w:rPr>
          <w:rFonts w:asciiTheme="majorHAnsi" w:hAnsiTheme="majorHAnsi" w:cstheme="majorHAnsi"/>
          <w:lang w:val="en-US"/>
        </w:rPr>
        <w:t>decay and distort</w:t>
      </w:r>
      <w:r w:rsidR="00590A63" w:rsidRPr="002127D9">
        <w:rPr>
          <w:rFonts w:asciiTheme="majorHAnsi" w:hAnsiTheme="majorHAnsi" w:cstheme="majorHAnsi"/>
          <w:lang w:val="en-US"/>
        </w:rPr>
        <w:t>ion</w:t>
      </w:r>
      <w:r w:rsidR="00590A63" w:rsidRPr="002127D9">
        <w:rPr>
          <w:rFonts w:asciiTheme="majorHAnsi" w:hAnsiTheme="majorHAnsi" w:cstheme="majorHAnsi"/>
          <w:lang w:val="en-GB"/>
        </w:rPr>
        <w:t xml:space="preserve"> of information</w:t>
      </w:r>
      <w:r w:rsidR="00B80FFC" w:rsidRPr="002127D9">
        <w:rPr>
          <w:rFonts w:asciiTheme="majorHAnsi" w:hAnsiTheme="majorHAnsi" w:cstheme="majorHAnsi"/>
          <w:lang w:val="en-US"/>
        </w:rPr>
        <w:t xml:space="preserve">. </w:t>
      </w:r>
      <w:r w:rsidR="00007377" w:rsidRPr="002127D9">
        <w:rPr>
          <w:rFonts w:asciiTheme="majorHAnsi" w:hAnsiTheme="majorHAnsi" w:cstheme="majorHAnsi"/>
          <w:lang w:val="en-US"/>
        </w:rPr>
        <w:t xml:space="preserve">But language </w:t>
      </w:r>
      <w:r w:rsidR="00D738AC" w:rsidRPr="002127D9">
        <w:rPr>
          <w:rFonts w:asciiTheme="majorHAnsi" w:hAnsiTheme="majorHAnsi" w:cstheme="majorHAnsi"/>
          <w:lang w:val="en-US"/>
        </w:rPr>
        <w:t xml:space="preserve">does </w:t>
      </w:r>
      <w:r w:rsidR="00007377" w:rsidRPr="002127D9">
        <w:rPr>
          <w:rFonts w:asciiTheme="majorHAnsi" w:hAnsiTheme="majorHAnsi" w:cstheme="majorHAnsi"/>
          <w:lang w:val="en-US"/>
        </w:rPr>
        <w:t xml:space="preserve">not </w:t>
      </w:r>
      <w:r w:rsidR="00D738AC" w:rsidRPr="002127D9">
        <w:rPr>
          <w:rFonts w:asciiTheme="majorHAnsi" w:hAnsiTheme="majorHAnsi" w:cstheme="majorHAnsi"/>
          <w:lang w:val="en-US"/>
        </w:rPr>
        <w:t xml:space="preserve">provide </w:t>
      </w:r>
      <w:r w:rsidR="00007377" w:rsidRPr="002127D9">
        <w:rPr>
          <w:rFonts w:asciiTheme="majorHAnsi" w:hAnsiTheme="majorHAnsi" w:cstheme="majorHAnsi"/>
          <w:lang w:val="en-US"/>
        </w:rPr>
        <w:t>the only such example</w:t>
      </w:r>
      <w:r w:rsidR="00D738AC" w:rsidRPr="002127D9">
        <w:rPr>
          <w:rFonts w:asciiTheme="majorHAnsi" w:hAnsiTheme="majorHAnsi" w:cstheme="majorHAnsi"/>
          <w:lang w:val="en-US"/>
        </w:rPr>
        <w:t xml:space="preserve"> of</w:t>
      </w:r>
      <w:r w:rsidR="00F24091" w:rsidRPr="002127D9">
        <w:rPr>
          <w:rFonts w:asciiTheme="majorHAnsi" w:hAnsiTheme="majorHAnsi" w:cstheme="majorHAnsi"/>
          <w:lang w:val="en-US"/>
        </w:rPr>
        <w:t xml:space="preserve"> digitization</w:t>
      </w:r>
      <w:r w:rsidR="00007377" w:rsidRPr="002127D9">
        <w:rPr>
          <w:rFonts w:asciiTheme="majorHAnsi" w:hAnsiTheme="majorHAnsi" w:cstheme="majorHAnsi"/>
          <w:lang w:val="en-US"/>
        </w:rPr>
        <w:t xml:space="preserve">. </w:t>
      </w:r>
      <w:r w:rsidR="004077E8" w:rsidRPr="002127D9">
        <w:rPr>
          <w:rFonts w:asciiTheme="majorHAnsi" w:hAnsiTheme="majorHAnsi" w:cstheme="majorHAnsi"/>
          <w:lang w:val="en-US"/>
        </w:rPr>
        <w:t xml:space="preserve">In his latest book, </w:t>
      </w:r>
      <w:r w:rsidR="006B7A8D" w:rsidRPr="002127D9">
        <w:rPr>
          <w:rFonts w:asciiTheme="majorHAnsi" w:hAnsiTheme="majorHAnsi" w:cstheme="majorHAnsi"/>
          <w:lang w:val="en-US"/>
        </w:rPr>
        <w:t xml:space="preserve">Dennett </w:t>
      </w:r>
      <w:r w:rsidR="006B7A8D" w:rsidRPr="002127D9">
        <w:rPr>
          <w:rFonts w:asciiTheme="majorHAnsi" w:hAnsiTheme="majorHAnsi" w:cstheme="majorHAnsi"/>
          <w:lang w:val="en-US"/>
        </w:rPr>
        <w:fldChar w:fldCharType="begin"/>
      </w:r>
      <w:r w:rsidR="006B7A8D" w:rsidRPr="002127D9">
        <w:rPr>
          <w:rFonts w:asciiTheme="majorHAnsi" w:hAnsiTheme="majorHAnsi" w:cstheme="majorHAnsi"/>
          <w:lang w:val="en-US"/>
        </w:rPr>
        <w:instrText xml:space="preserve"> ADDIN EN.CITE &lt;EndNote&gt;&lt;Cite ExcludeAuth="1"&gt;&lt;Author&gt;Dennett&lt;/Author&gt;&lt;Year&gt;2017&lt;/Year&gt;&lt;IDText&gt;From Bacteria to Bach and Back: The Evolution of Minds&lt;/IDText&gt;&lt;DisplayText&gt;(2017)&lt;/DisplayText&gt;&lt;record&gt;&lt;urls&gt;&lt;related-urls&gt;&lt;url&gt;https://books.google.be/books?id=iHtEvgAACAAJ&lt;/url&gt;&lt;/related-urls&gt;&lt;/urls&gt;&lt;isbn&gt;9780241003565&lt;/isbn&gt;&lt;titles&gt;&lt;title&gt;From Bacteria to Bach and Back: The Evolution of Minds&lt;/title&gt;&lt;short-title&gt;From Bacteria to Bach and Back: The Evolution of Minds&lt;/short-title&gt;&lt;/titles&gt;&lt;contributors&gt;&lt;authors&gt;&lt;author&gt;Dennett, Daniel C.&lt;/author&gt;&lt;/authors&gt;&lt;/contributors&gt;&lt;added-date format="utc"&gt;1497975540&lt;/added-date&gt;&lt;ref-type name="Book"&gt;6&lt;/ref-type&gt;&lt;dates&gt;&lt;year&gt;2017&lt;/year&gt;&lt;/dates&gt;&lt;rec-number&gt;2251&lt;/rec-number&gt;&lt;publisher&gt;Penguin Books, Limited&lt;/publisher&gt;&lt;last-updated-date format="utc"&gt;1498056377&lt;/last-updated-date&gt;&lt;/record&gt;&lt;/Cite&gt;&lt;/EndNote&gt;</w:instrText>
      </w:r>
      <w:r w:rsidR="006B7A8D" w:rsidRPr="002127D9">
        <w:rPr>
          <w:rFonts w:asciiTheme="majorHAnsi" w:hAnsiTheme="majorHAnsi" w:cstheme="majorHAnsi"/>
          <w:lang w:val="en-US"/>
        </w:rPr>
        <w:fldChar w:fldCharType="separate"/>
      </w:r>
      <w:r w:rsidR="006B7A8D" w:rsidRPr="002127D9">
        <w:rPr>
          <w:rFonts w:asciiTheme="majorHAnsi" w:hAnsiTheme="majorHAnsi" w:cstheme="majorHAnsi"/>
          <w:noProof/>
          <w:lang w:val="en-US"/>
        </w:rPr>
        <w:t>(2017)</w:t>
      </w:r>
      <w:r w:rsidR="006B7A8D" w:rsidRPr="002127D9">
        <w:rPr>
          <w:rFonts w:asciiTheme="majorHAnsi" w:hAnsiTheme="majorHAnsi" w:cstheme="majorHAnsi"/>
          <w:lang w:val="en-US"/>
        </w:rPr>
        <w:fldChar w:fldCharType="end"/>
      </w:r>
      <w:r w:rsidR="006B7A8D" w:rsidRPr="002127D9">
        <w:rPr>
          <w:rFonts w:asciiTheme="majorHAnsi" w:hAnsiTheme="majorHAnsi" w:cstheme="majorHAnsi"/>
          <w:lang w:val="en-US"/>
        </w:rPr>
        <w:t xml:space="preserve"> </w:t>
      </w:r>
      <w:r w:rsidR="005E74FD" w:rsidRPr="002127D9">
        <w:rPr>
          <w:rFonts w:asciiTheme="majorHAnsi" w:hAnsiTheme="majorHAnsi" w:cstheme="majorHAnsi"/>
          <w:lang w:val="en-US"/>
        </w:rPr>
        <w:t xml:space="preserve">also </w:t>
      </w:r>
      <w:r w:rsidR="006B7A8D" w:rsidRPr="002127D9">
        <w:rPr>
          <w:rFonts w:asciiTheme="majorHAnsi" w:hAnsiTheme="majorHAnsi" w:cstheme="majorHAnsi"/>
          <w:lang w:val="en-US"/>
        </w:rPr>
        <w:t>discusse</w:t>
      </w:r>
      <w:r w:rsidR="004908BF" w:rsidRPr="002127D9">
        <w:rPr>
          <w:rFonts w:asciiTheme="majorHAnsi" w:hAnsiTheme="majorHAnsi" w:cstheme="majorHAnsi"/>
          <w:lang w:val="en-US"/>
        </w:rPr>
        <w:t>s</w:t>
      </w:r>
      <w:r w:rsidR="006B7A8D" w:rsidRPr="002127D9">
        <w:rPr>
          <w:rFonts w:asciiTheme="majorHAnsi" w:hAnsiTheme="majorHAnsi" w:cstheme="majorHAnsi"/>
          <w:lang w:val="en-US"/>
        </w:rPr>
        <w:t xml:space="preserve"> digitization schemes for dance, musical notation, </w:t>
      </w:r>
      <w:r w:rsidR="001F2A3D" w:rsidRPr="002127D9">
        <w:rPr>
          <w:rFonts w:asciiTheme="majorHAnsi" w:hAnsiTheme="majorHAnsi" w:cstheme="majorHAnsi"/>
          <w:lang w:val="en-US"/>
        </w:rPr>
        <w:t xml:space="preserve">weaving, </w:t>
      </w:r>
      <w:r w:rsidR="006B7A8D" w:rsidRPr="002127D9">
        <w:rPr>
          <w:rFonts w:asciiTheme="majorHAnsi" w:hAnsiTheme="majorHAnsi" w:cstheme="majorHAnsi"/>
          <w:lang w:val="en-US"/>
        </w:rPr>
        <w:t xml:space="preserve">and computer programming. An especially interesting case is </w:t>
      </w:r>
      <w:r w:rsidR="00C22984" w:rsidRPr="002127D9">
        <w:rPr>
          <w:rFonts w:asciiTheme="majorHAnsi" w:hAnsiTheme="majorHAnsi" w:cstheme="majorHAnsi"/>
          <w:lang w:val="en-US"/>
        </w:rPr>
        <w:t xml:space="preserve">origami folding, </w:t>
      </w:r>
      <w:r w:rsidR="00D962D6" w:rsidRPr="002127D9">
        <w:rPr>
          <w:rFonts w:asciiTheme="majorHAnsi" w:hAnsiTheme="majorHAnsi" w:cstheme="majorHAnsi"/>
          <w:lang w:val="en-US"/>
        </w:rPr>
        <w:t xml:space="preserve">in which a student </w:t>
      </w:r>
      <w:r w:rsidR="00AF7C1A" w:rsidRPr="002127D9">
        <w:rPr>
          <w:rFonts w:asciiTheme="majorHAnsi" w:hAnsiTheme="majorHAnsi" w:cstheme="majorHAnsi"/>
          <w:lang w:val="en-US"/>
        </w:rPr>
        <w:t>witnes</w:t>
      </w:r>
      <w:r w:rsidR="00D962D6" w:rsidRPr="002127D9">
        <w:rPr>
          <w:rFonts w:asciiTheme="majorHAnsi" w:hAnsiTheme="majorHAnsi" w:cstheme="majorHAnsi"/>
          <w:lang w:val="en-US"/>
        </w:rPr>
        <w:t>ses</w:t>
      </w:r>
      <w:r w:rsidR="00AF7C1A" w:rsidRPr="002127D9">
        <w:rPr>
          <w:rFonts w:asciiTheme="majorHAnsi" w:hAnsiTheme="majorHAnsi" w:cstheme="majorHAnsi"/>
          <w:lang w:val="en-US"/>
        </w:rPr>
        <w:t xml:space="preserve"> a folding demonstration by a teacher</w:t>
      </w:r>
      <w:r w:rsidR="002A0AD3" w:rsidRPr="002127D9">
        <w:rPr>
          <w:rFonts w:asciiTheme="majorHAnsi" w:hAnsiTheme="majorHAnsi" w:cstheme="majorHAnsi"/>
          <w:lang w:val="en-US"/>
        </w:rPr>
        <w:t xml:space="preserve">, and then </w:t>
      </w:r>
      <w:r w:rsidR="00D962D6" w:rsidRPr="002127D9">
        <w:rPr>
          <w:rFonts w:asciiTheme="majorHAnsi" w:hAnsiTheme="majorHAnsi" w:cstheme="majorHAnsi"/>
          <w:lang w:val="en-US"/>
        </w:rPr>
        <w:t xml:space="preserve">carries </w:t>
      </w:r>
      <w:r w:rsidR="002A0AD3" w:rsidRPr="002127D9">
        <w:rPr>
          <w:rFonts w:asciiTheme="majorHAnsi" w:hAnsiTheme="majorHAnsi" w:cstheme="majorHAnsi"/>
          <w:lang w:val="en-US"/>
        </w:rPr>
        <w:t xml:space="preserve">out the </w:t>
      </w:r>
      <w:r w:rsidR="00706731" w:rsidRPr="002127D9">
        <w:rPr>
          <w:rFonts w:asciiTheme="majorHAnsi" w:hAnsiTheme="majorHAnsi" w:cstheme="majorHAnsi"/>
          <w:lang w:val="en-US"/>
        </w:rPr>
        <w:t xml:space="preserve">steps </w:t>
      </w:r>
      <w:r w:rsidR="002A0AD3" w:rsidRPr="002127D9">
        <w:rPr>
          <w:rFonts w:asciiTheme="majorHAnsi" w:hAnsiTheme="majorHAnsi" w:cstheme="majorHAnsi"/>
          <w:lang w:val="en-US"/>
        </w:rPr>
        <w:t>herself</w:t>
      </w:r>
      <w:r w:rsidR="00AF7C1A" w:rsidRPr="002127D9">
        <w:rPr>
          <w:rFonts w:asciiTheme="majorHAnsi" w:hAnsiTheme="majorHAnsi" w:cstheme="majorHAnsi"/>
          <w:lang w:val="en-US"/>
        </w:rPr>
        <w:t>.</w:t>
      </w:r>
      <w:r w:rsidR="00706731" w:rsidRPr="002127D9">
        <w:rPr>
          <w:rFonts w:asciiTheme="majorHAnsi" w:hAnsiTheme="majorHAnsi" w:cstheme="majorHAnsi"/>
          <w:lang w:val="en-US"/>
        </w:rPr>
        <w:t xml:space="preserve"> </w:t>
      </w:r>
      <w:r w:rsidR="00863C81" w:rsidRPr="002127D9">
        <w:rPr>
          <w:rFonts w:asciiTheme="majorHAnsi" w:hAnsiTheme="majorHAnsi" w:cstheme="majorHAnsi"/>
          <w:lang w:val="en-US"/>
        </w:rPr>
        <w:t xml:space="preserve">Dawkins </w:t>
      </w:r>
      <w:r w:rsidR="00496AF1" w:rsidRPr="002127D9">
        <w:rPr>
          <w:rFonts w:asciiTheme="majorHAnsi" w:hAnsiTheme="majorHAnsi" w:cstheme="majorHAnsi"/>
          <w:lang w:val="en-US"/>
        </w:rPr>
        <w:fldChar w:fldCharType="begin"/>
      </w:r>
      <w:r w:rsidR="00496AF1" w:rsidRPr="002127D9">
        <w:rPr>
          <w:rFonts w:asciiTheme="majorHAnsi" w:hAnsiTheme="majorHAnsi" w:cstheme="majorHAnsi"/>
          <w:lang w:val="en-US"/>
        </w:rPr>
        <w:instrText xml:space="preserve"> ADDIN EN.CITE &lt;EndNote&gt;&lt;Cite ExcludeAuth="1"&gt;&lt;Author&gt;Dawkins&lt;/Author&gt;&lt;Year&gt;1999&lt;/Year&gt;&lt;IDText&gt;Foreword to The Meme Machine by Susan Blackmore&lt;/IDText&gt;&lt;DisplayText&gt;(1999)&lt;/DisplayText&gt;&lt;record&gt;&lt;titles&gt;&lt;title&gt;Foreword to The Meme Machine by Susan Blackmore&lt;/title&gt;&lt;/titles&gt;&lt;contributors&gt;&lt;authors&gt;&lt;author&gt;Dawkins, Richard&lt;/author&gt;&lt;/authors&gt;&lt;/contributors&gt;&lt;added-date format="utc"&gt;1500197283&lt;/added-date&gt;&lt;ref-type name="Generic"&gt;13&lt;/ref-type&gt;&lt;dates&gt;&lt;year&gt;1999&lt;/year&gt;&lt;/dates&gt;&lt;rec-number&gt;3799&lt;/rec-number&gt;&lt;publisher&gt;New York: Oxford University Press&lt;/publisher&gt;&lt;last-updated-date format="utc"&gt;1500197283&lt;/last-updated-date&gt;&lt;/record&gt;&lt;/Cite&gt;&lt;/EndNote&gt;</w:instrText>
      </w:r>
      <w:r w:rsidR="00496AF1" w:rsidRPr="002127D9">
        <w:rPr>
          <w:rFonts w:asciiTheme="majorHAnsi" w:hAnsiTheme="majorHAnsi" w:cstheme="majorHAnsi"/>
          <w:lang w:val="en-US"/>
        </w:rPr>
        <w:fldChar w:fldCharType="separate"/>
      </w:r>
      <w:r w:rsidR="00496AF1" w:rsidRPr="002127D9">
        <w:rPr>
          <w:rFonts w:asciiTheme="majorHAnsi" w:hAnsiTheme="majorHAnsi" w:cstheme="majorHAnsi"/>
          <w:noProof/>
          <w:lang w:val="en-US"/>
        </w:rPr>
        <w:t>(1999)</w:t>
      </w:r>
      <w:r w:rsidR="00496AF1" w:rsidRPr="002127D9">
        <w:rPr>
          <w:rFonts w:asciiTheme="majorHAnsi" w:hAnsiTheme="majorHAnsi" w:cstheme="majorHAnsi"/>
          <w:lang w:val="en-US"/>
        </w:rPr>
        <w:fldChar w:fldCharType="end"/>
      </w:r>
      <w:r w:rsidR="00496AF1" w:rsidRPr="002127D9">
        <w:rPr>
          <w:rFonts w:asciiTheme="majorHAnsi" w:hAnsiTheme="majorHAnsi" w:cstheme="majorHAnsi"/>
          <w:lang w:val="en-US"/>
        </w:rPr>
        <w:t xml:space="preserve"> </w:t>
      </w:r>
      <w:r w:rsidR="00DD4254" w:rsidRPr="002127D9">
        <w:rPr>
          <w:rFonts w:asciiTheme="majorHAnsi" w:hAnsiTheme="majorHAnsi" w:cstheme="majorHAnsi"/>
          <w:lang w:val="en-US"/>
        </w:rPr>
        <w:t xml:space="preserve">originally </w:t>
      </w:r>
      <w:r w:rsidR="00863C81" w:rsidRPr="002127D9">
        <w:rPr>
          <w:rFonts w:asciiTheme="majorHAnsi" w:hAnsiTheme="majorHAnsi" w:cstheme="majorHAnsi"/>
          <w:lang w:val="en-US"/>
        </w:rPr>
        <w:t>presented the example of origami folding as a solution to the problem of low copying fidelity</w:t>
      </w:r>
      <w:r w:rsidR="00375382" w:rsidRPr="002127D9">
        <w:rPr>
          <w:rFonts w:asciiTheme="majorHAnsi" w:hAnsiTheme="majorHAnsi" w:cstheme="majorHAnsi"/>
          <w:lang w:val="en-US"/>
        </w:rPr>
        <w:t xml:space="preserve"> in a cultural environment</w:t>
      </w:r>
      <w:r w:rsidR="00D27D1C" w:rsidRPr="002127D9">
        <w:rPr>
          <w:rFonts w:asciiTheme="majorHAnsi" w:hAnsiTheme="majorHAnsi" w:cstheme="majorHAnsi"/>
          <w:lang w:val="en-US"/>
        </w:rPr>
        <w:t xml:space="preserve">. In his account, </w:t>
      </w:r>
      <w:r w:rsidR="00863C81" w:rsidRPr="002127D9">
        <w:rPr>
          <w:rFonts w:asciiTheme="majorHAnsi" w:hAnsiTheme="majorHAnsi" w:cstheme="majorHAnsi"/>
          <w:lang w:val="en-US"/>
        </w:rPr>
        <w:t xml:space="preserve">the instructions in origami are “self-normalizing” </w:t>
      </w:r>
      <w:r w:rsidR="00863C81" w:rsidRPr="002127D9">
        <w:rPr>
          <w:rFonts w:asciiTheme="majorHAnsi" w:hAnsiTheme="majorHAnsi" w:cstheme="majorHAnsi"/>
          <w:lang w:val="en-US"/>
        </w:rPr>
        <w:fldChar w:fldCharType="begin"/>
      </w:r>
      <w:r w:rsidR="00FC191F" w:rsidRPr="002127D9">
        <w:rPr>
          <w:rFonts w:asciiTheme="majorHAnsi" w:hAnsiTheme="majorHAnsi" w:cstheme="majorHAnsi"/>
          <w:lang w:val="en-US"/>
        </w:rPr>
        <w:instrText xml:space="preserve"> ADDIN EN.CITE &lt;EndNote&gt;&lt;Cite&gt;&lt;Author&gt;Dawkins&lt;/Author&gt;&lt;Year&gt;1999&lt;/Year&gt;&lt;IDText&gt;Foreword to The Meme Machine by Susan Blackmore&lt;/IDText&gt;&lt;Pages&gt;xii&lt;/Pages&gt;&lt;DisplayText&gt;(Dawkins, 1999, p. xii)&lt;/DisplayText&gt;&lt;record&gt;&lt;titles&gt;&lt;title&gt;Foreword to The Meme Machine by Susan Blackmore&lt;/title&gt;&lt;/titles&gt;&lt;contributors&gt;&lt;authors&gt;&lt;author&gt;Dawkins, Richard&lt;/author&gt;&lt;/authors&gt;&lt;/contributors&gt;&lt;added-date format="utc"&gt;1500197283&lt;/added-date&gt;&lt;ref-type name="Generic"&gt;13&lt;/ref-type&gt;&lt;dates&gt;&lt;year&gt;1999&lt;/year&gt;&lt;/dates&gt;&lt;rec-number&gt;3799&lt;/rec-number&gt;&lt;publisher&gt;New York: Oxford University Press&lt;/publisher&gt;&lt;last-updated-date format="utc"&gt;1500197283&lt;/last-updated-date&gt;&lt;/record&gt;&lt;/Cite&gt;&lt;/EndNote&gt;</w:instrText>
      </w:r>
      <w:r w:rsidR="00863C81" w:rsidRPr="002127D9">
        <w:rPr>
          <w:rFonts w:asciiTheme="majorHAnsi" w:hAnsiTheme="majorHAnsi" w:cstheme="majorHAnsi"/>
          <w:lang w:val="en-US"/>
        </w:rPr>
        <w:fldChar w:fldCharType="separate"/>
      </w:r>
      <w:r w:rsidR="00FC191F" w:rsidRPr="002127D9">
        <w:rPr>
          <w:rFonts w:asciiTheme="majorHAnsi" w:hAnsiTheme="majorHAnsi" w:cstheme="majorHAnsi"/>
          <w:noProof/>
          <w:lang w:val="en-US"/>
        </w:rPr>
        <w:t>(Dawkins, 1999, p. xii)</w:t>
      </w:r>
      <w:r w:rsidR="00863C81" w:rsidRPr="002127D9">
        <w:rPr>
          <w:rFonts w:asciiTheme="majorHAnsi" w:hAnsiTheme="majorHAnsi" w:cstheme="majorHAnsi"/>
          <w:lang w:val="en-US"/>
        </w:rPr>
        <w:fldChar w:fldCharType="end"/>
      </w:r>
      <w:r w:rsidR="003F6171" w:rsidRPr="002127D9">
        <w:rPr>
          <w:rFonts w:asciiTheme="majorHAnsi" w:hAnsiTheme="majorHAnsi" w:cstheme="majorHAnsi"/>
          <w:lang w:val="en-US"/>
        </w:rPr>
        <w:t xml:space="preserve">, which </w:t>
      </w:r>
      <w:r w:rsidR="00D27D1C" w:rsidRPr="002127D9">
        <w:rPr>
          <w:rFonts w:asciiTheme="majorHAnsi" w:hAnsiTheme="majorHAnsi" w:cstheme="majorHAnsi"/>
          <w:lang w:val="en-US"/>
        </w:rPr>
        <w:t>prevent</w:t>
      </w:r>
      <w:r w:rsidR="003F6171" w:rsidRPr="002127D9">
        <w:rPr>
          <w:rFonts w:asciiTheme="majorHAnsi" w:hAnsiTheme="majorHAnsi" w:cstheme="majorHAnsi"/>
          <w:lang w:val="en-US"/>
        </w:rPr>
        <w:t>s</w:t>
      </w:r>
      <w:r w:rsidR="00D27D1C" w:rsidRPr="002127D9">
        <w:rPr>
          <w:rFonts w:asciiTheme="majorHAnsi" w:hAnsiTheme="majorHAnsi" w:cstheme="majorHAnsi"/>
          <w:lang w:val="en-US"/>
        </w:rPr>
        <w:t xml:space="preserve"> degeneration and distortion</w:t>
      </w:r>
      <w:r w:rsidR="00A8161D" w:rsidRPr="002127D9">
        <w:rPr>
          <w:rFonts w:asciiTheme="majorHAnsi" w:hAnsiTheme="majorHAnsi" w:cstheme="majorHAnsi"/>
          <w:lang w:val="en-US"/>
        </w:rPr>
        <w:t xml:space="preserve"> of</w:t>
      </w:r>
      <w:r w:rsidR="009F4032" w:rsidRPr="002127D9">
        <w:rPr>
          <w:rFonts w:asciiTheme="majorHAnsi" w:hAnsiTheme="majorHAnsi" w:cstheme="majorHAnsi"/>
          <w:lang w:val="en-US"/>
        </w:rPr>
        <w:t xml:space="preserve"> the meme</w:t>
      </w:r>
      <w:r w:rsidR="00E21496" w:rsidRPr="002127D9">
        <w:rPr>
          <w:rFonts w:asciiTheme="majorHAnsi" w:hAnsiTheme="majorHAnsi" w:cstheme="majorHAnsi"/>
          <w:lang w:val="en-US"/>
        </w:rPr>
        <w:t>.</w:t>
      </w:r>
      <w:r w:rsidR="00603E1B" w:rsidRPr="002127D9">
        <w:rPr>
          <w:rFonts w:asciiTheme="majorHAnsi" w:hAnsiTheme="majorHAnsi" w:cstheme="majorHAnsi"/>
          <w:lang w:val="en-US"/>
        </w:rPr>
        <w:t xml:space="preserve"> Imperfect demonstration and small errors will be corrected by the pupil, and </w:t>
      </w:r>
      <w:r w:rsidR="002C017A" w:rsidRPr="002127D9">
        <w:rPr>
          <w:rFonts w:asciiTheme="majorHAnsi" w:hAnsiTheme="majorHAnsi" w:cstheme="majorHAnsi"/>
          <w:lang w:val="en-US"/>
        </w:rPr>
        <w:t xml:space="preserve">will </w:t>
      </w:r>
      <w:r w:rsidR="00603E1B" w:rsidRPr="002127D9">
        <w:rPr>
          <w:rFonts w:asciiTheme="majorHAnsi" w:hAnsiTheme="majorHAnsi" w:cstheme="majorHAnsi"/>
          <w:lang w:val="en-US"/>
        </w:rPr>
        <w:t xml:space="preserve">not </w:t>
      </w:r>
      <w:r w:rsidR="002C017A" w:rsidRPr="002127D9">
        <w:rPr>
          <w:rFonts w:asciiTheme="majorHAnsi" w:hAnsiTheme="majorHAnsi" w:cstheme="majorHAnsi"/>
          <w:lang w:val="en-US"/>
        </w:rPr>
        <w:t xml:space="preserve">be </w:t>
      </w:r>
      <w:r w:rsidR="00603E1B" w:rsidRPr="002127D9">
        <w:rPr>
          <w:rFonts w:asciiTheme="majorHAnsi" w:hAnsiTheme="majorHAnsi" w:cstheme="majorHAnsi"/>
          <w:lang w:val="en-US"/>
        </w:rPr>
        <w:t>preserved in the next generation.</w:t>
      </w:r>
      <w:r w:rsidR="00E21496" w:rsidRPr="002127D9">
        <w:rPr>
          <w:rFonts w:asciiTheme="majorHAnsi" w:hAnsiTheme="majorHAnsi" w:cstheme="majorHAnsi"/>
          <w:lang w:val="en-US"/>
        </w:rPr>
        <w:t xml:space="preserve"> Sperber, </w:t>
      </w:r>
      <w:r w:rsidR="002C31B6" w:rsidRPr="002127D9">
        <w:rPr>
          <w:rFonts w:asciiTheme="majorHAnsi" w:hAnsiTheme="majorHAnsi" w:cstheme="majorHAnsi"/>
          <w:lang w:val="en-US"/>
        </w:rPr>
        <w:t>for his part</w:t>
      </w:r>
      <w:r w:rsidR="00E21496" w:rsidRPr="002127D9">
        <w:rPr>
          <w:rFonts w:asciiTheme="majorHAnsi" w:hAnsiTheme="majorHAnsi" w:cstheme="majorHAnsi"/>
          <w:lang w:val="en-US"/>
        </w:rPr>
        <w:t xml:space="preserve">, </w:t>
      </w:r>
      <w:r w:rsidR="002C31B6" w:rsidRPr="002127D9">
        <w:rPr>
          <w:rFonts w:asciiTheme="majorHAnsi" w:hAnsiTheme="majorHAnsi" w:cstheme="majorHAnsi"/>
          <w:lang w:val="en-US"/>
        </w:rPr>
        <w:t xml:space="preserve">has </w:t>
      </w:r>
      <w:r w:rsidR="00E17D58" w:rsidRPr="002127D9">
        <w:rPr>
          <w:rFonts w:asciiTheme="majorHAnsi" w:hAnsiTheme="majorHAnsi" w:cstheme="majorHAnsi"/>
          <w:lang w:val="en-US"/>
        </w:rPr>
        <w:t xml:space="preserve">used the same example of origami folding to </w:t>
      </w:r>
      <w:r w:rsidR="003702BB" w:rsidRPr="002127D9">
        <w:rPr>
          <w:rFonts w:asciiTheme="majorHAnsi" w:hAnsiTheme="majorHAnsi" w:cstheme="majorHAnsi"/>
          <w:lang w:val="en-US"/>
        </w:rPr>
        <w:t>tur</w:t>
      </w:r>
      <w:r w:rsidR="00E17D58" w:rsidRPr="002127D9">
        <w:rPr>
          <w:rFonts w:asciiTheme="majorHAnsi" w:hAnsiTheme="majorHAnsi" w:cstheme="majorHAnsi"/>
          <w:lang w:val="en-US"/>
        </w:rPr>
        <w:t>n</w:t>
      </w:r>
      <w:r w:rsidR="008A40E7" w:rsidRPr="002127D9">
        <w:rPr>
          <w:rFonts w:asciiTheme="majorHAnsi" w:hAnsiTheme="majorHAnsi" w:cstheme="majorHAnsi"/>
          <w:lang w:val="en-US"/>
        </w:rPr>
        <w:t xml:space="preserve"> the table </w:t>
      </w:r>
      <w:r w:rsidR="00E21496" w:rsidRPr="002127D9">
        <w:rPr>
          <w:rFonts w:asciiTheme="majorHAnsi" w:hAnsiTheme="majorHAnsi" w:cstheme="majorHAnsi"/>
          <w:lang w:val="en-US"/>
        </w:rPr>
        <w:t xml:space="preserve">on Dawkins, and </w:t>
      </w:r>
      <w:r w:rsidR="00F07A16" w:rsidRPr="002127D9">
        <w:rPr>
          <w:rFonts w:asciiTheme="majorHAnsi" w:hAnsiTheme="majorHAnsi" w:cstheme="majorHAnsi"/>
          <w:lang w:val="en-US"/>
        </w:rPr>
        <w:t xml:space="preserve">to show </w:t>
      </w:r>
      <w:r w:rsidR="00D962D6" w:rsidRPr="002127D9">
        <w:rPr>
          <w:rFonts w:asciiTheme="majorHAnsi" w:hAnsiTheme="majorHAnsi" w:cstheme="majorHAnsi"/>
          <w:lang w:val="en-US"/>
        </w:rPr>
        <w:t xml:space="preserve">that cultural transmission generally does </w:t>
      </w:r>
      <w:r w:rsidR="00D962D6" w:rsidRPr="002127D9">
        <w:rPr>
          <w:rFonts w:asciiTheme="majorHAnsi" w:hAnsiTheme="majorHAnsi" w:cstheme="majorHAnsi"/>
          <w:i/>
          <w:lang w:val="en-US"/>
        </w:rPr>
        <w:t>not</w:t>
      </w:r>
      <w:r w:rsidR="00D962D6" w:rsidRPr="002127D9">
        <w:rPr>
          <w:rFonts w:asciiTheme="majorHAnsi" w:hAnsiTheme="majorHAnsi" w:cstheme="majorHAnsi"/>
          <w:lang w:val="en-US"/>
        </w:rPr>
        <w:t xml:space="preserve"> involve replication. </w:t>
      </w:r>
      <w:r w:rsidR="007E2D24" w:rsidRPr="002127D9">
        <w:rPr>
          <w:rFonts w:asciiTheme="majorHAnsi" w:hAnsiTheme="majorHAnsi" w:cstheme="majorHAnsi"/>
          <w:lang w:val="en-US"/>
        </w:rPr>
        <w:t>The student</w:t>
      </w:r>
      <w:r w:rsidR="00600046" w:rsidRPr="002127D9">
        <w:rPr>
          <w:rFonts w:asciiTheme="majorHAnsi" w:hAnsiTheme="majorHAnsi" w:cstheme="majorHAnsi"/>
          <w:lang w:val="en-US"/>
        </w:rPr>
        <w:t>, Sperber argues,</w:t>
      </w:r>
      <w:r w:rsidR="007E2D24" w:rsidRPr="002127D9">
        <w:rPr>
          <w:rFonts w:asciiTheme="majorHAnsi" w:hAnsiTheme="majorHAnsi" w:cstheme="majorHAnsi"/>
          <w:lang w:val="en-US"/>
        </w:rPr>
        <w:t xml:space="preserve"> is not trying to imitate each and every gesture of the teacher. </w:t>
      </w:r>
      <w:r w:rsidR="00704AFF" w:rsidRPr="002127D9">
        <w:rPr>
          <w:rFonts w:asciiTheme="majorHAnsi" w:hAnsiTheme="majorHAnsi" w:cstheme="majorHAnsi"/>
          <w:lang w:val="en-US"/>
        </w:rPr>
        <w:t>Instead, s</w:t>
      </w:r>
      <w:r w:rsidR="007E2D24" w:rsidRPr="002127D9">
        <w:rPr>
          <w:rFonts w:asciiTheme="majorHAnsi" w:hAnsiTheme="majorHAnsi" w:cstheme="majorHAnsi"/>
          <w:lang w:val="en-US"/>
        </w:rPr>
        <w:t xml:space="preserve">he is </w:t>
      </w:r>
      <w:r w:rsidR="009A16AD" w:rsidRPr="002127D9">
        <w:rPr>
          <w:rFonts w:asciiTheme="majorHAnsi" w:hAnsiTheme="majorHAnsi" w:cstheme="majorHAnsi"/>
          <w:lang w:val="en-US"/>
        </w:rPr>
        <w:t>reconstructing a set of instructions</w:t>
      </w:r>
      <w:r w:rsidR="00EB3F0B" w:rsidRPr="002127D9">
        <w:rPr>
          <w:rFonts w:asciiTheme="majorHAnsi" w:hAnsiTheme="majorHAnsi" w:cstheme="majorHAnsi"/>
          <w:lang w:val="en-US"/>
        </w:rPr>
        <w:t xml:space="preserve">, </w:t>
      </w:r>
      <w:r w:rsidR="00E40DE9" w:rsidRPr="002127D9">
        <w:rPr>
          <w:rFonts w:asciiTheme="majorHAnsi" w:hAnsiTheme="majorHAnsi" w:cstheme="majorHAnsi"/>
          <w:lang w:val="en-US"/>
        </w:rPr>
        <w:t xml:space="preserve">by </w:t>
      </w:r>
      <w:r w:rsidR="00185330" w:rsidRPr="002127D9">
        <w:rPr>
          <w:rFonts w:asciiTheme="majorHAnsi" w:hAnsiTheme="majorHAnsi" w:cstheme="majorHAnsi"/>
          <w:lang w:val="en-US"/>
        </w:rPr>
        <w:t>drawing</w:t>
      </w:r>
      <w:r w:rsidR="00EB3F0B" w:rsidRPr="002127D9">
        <w:rPr>
          <w:rFonts w:asciiTheme="majorHAnsi" w:hAnsiTheme="majorHAnsi" w:cstheme="majorHAnsi"/>
          <w:lang w:val="en-US"/>
        </w:rPr>
        <w:t xml:space="preserve"> inferences about plausible intentions </w:t>
      </w:r>
      <w:r w:rsidR="0069291B" w:rsidRPr="002127D9">
        <w:rPr>
          <w:rFonts w:asciiTheme="majorHAnsi" w:hAnsiTheme="majorHAnsi" w:cstheme="majorHAnsi"/>
          <w:lang w:val="en-US"/>
        </w:rPr>
        <w:t xml:space="preserve">on the part </w:t>
      </w:r>
      <w:r w:rsidR="00EB3F0B" w:rsidRPr="002127D9">
        <w:rPr>
          <w:rFonts w:asciiTheme="majorHAnsi" w:hAnsiTheme="majorHAnsi" w:cstheme="majorHAnsi"/>
          <w:lang w:val="en-US"/>
        </w:rPr>
        <w:t>of the instructor</w:t>
      </w:r>
      <w:r w:rsidR="007E2D24" w:rsidRPr="002127D9">
        <w:rPr>
          <w:rFonts w:asciiTheme="majorHAnsi" w:hAnsiTheme="majorHAnsi" w:cstheme="majorHAnsi"/>
          <w:lang w:val="en-US"/>
        </w:rPr>
        <w:t>. In order to identify the steps</w:t>
      </w:r>
      <w:r w:rsidR="009A3E24" w:rsidRPr="002127D9">
        <w:rPr>
          <w:rFonts w:asciiTheme="majorHAnsi" w:hAnsiTheme="majorHAnsi" w:cstheme="majorHAnsi"/>
          <w:lang w:val="en-US"/>
        </w:rPr>
        <w:t xml:space="preserve"> in the sequence</w:t>
      </w:r>
      <w:r w:rsidR="007E2D24" w:rsidRPr="002127D9">
        <w:rPr>
          <w:rFonts w:asciiTheme="majorHAnsi" w:hAnsiTheme="majorHAnsi" w:cstheme="majorHAnsi"/>
          <w:lang w:val="en-US"/>
        </w:rPr>
        <w:t xml:space="preserve">, the student is </w:t>
      </w:r>
      <w:r w:rsidR="00AF7C1A" w:rsidRPr="002127D9">
        <w:rPr>
          <w:rFonts w:asciiTheme="majorHAnsi" w:hAnsiTheme="majorHAnsi" w:cstheme="majorHAnsi"/>
          <w:lang w:val="en-US"/>
        </w:rPr>
        <w:t>normaliz</w:t>
      </w:r>
      <w:r w:rsidR="007E2D24" w:rsidRPr="002127D9">
        <w:rPr>
          <w:rFonts w:asciiTheme="majorHAnsi" w:hAnsiTheme="majorHAnsi" w:cstheme="majorHAnsi"/>
          <w:lang w:val="en-US"/>
        </w:rPr>
        <w:t>ing</w:t>
      </w:r>
      <w:r w:rsidR="00AF7C1A" w:rsidRPr="002127D9">
        <w:rPr>
          <w:rFonts w:asciiTheme="majorHAnsi" w:hAnsiTheme="majorHAnsi" w:cstheme="majorHAnsi"/>
          <w:lang w:val="en-US"/>
        </w:rPr>
        <w:t xml:space="preserve"> </w:t>
      </w:r>
      <w:r w:rsidR="000C0259" w:rsidRPr="002127D9">
        <w:rPr>
          <w:rFonts w:asciiTheme="majorHAnsi" w:hAnsiTheme="majorHAnsi" w:cstheme="majorHAnsi"/>
          <w:lang w:val="en-US"/>
        </w:rPr>
        <w:t>the behavior displayed by the teach</w:t>
      </w:r>
      <w:r w:rsidR="001E5F64" w:rsidRPr="002127D9">
        <w:rPr>
          <w:rFonts w:asciiTheme="majorHAnsi" w:hAnsiTheme="majorHAnsi" w:cstheme="majorHAnsi"/>
          <w:lang w:val="en-US"/>
        </w:rPr>
        <w:t>er</w:t>
      </w:r>
      <w:r w:rsidR="000C0259" w:rsidRPr="002127D9">
        <w:rPr>
          <w:rFonts w:asciiTheme="majorHAnsi" w:hAnsiTheme="majorHAnsi" w:cstheme="majorHAnsi"/>
          <w:lang w:val="en-US"/>
        </w:rPr>
        <w:t xml:space="preserve">, </w:t>
      </w:r>
      <w:r w:rsidR="00AF7C1A" w:rsidRPr="002127D9">
        <w:rPr>
          <w:rFonts w:asciiTheme="majorHAnsi" w:hAnsiTheme="majorHAnsi" w:cstheme="majorHAnsi"/>
          <w:lang w:val="en-US"/>
        </w:rPr>
        <w:t xml:space="preserve">parsing </w:t>
      </w:r>
      <w:r w:rsidR="00D40822" w:rsidRPr="002127D9">
        <w:rPr>
          <w:rFonts w:asciiTheme="majorHAnsi" w:hAnsiTheme="majorHAnsi" w:cstheme="majorHAnsi"/>
          <w:lang w:val="en-US"/>
        </w:rPr>
        <w:t xml:space="preserve">it </w:t>
      </w:r>
      <w:r w:rsidR="00AF7C1A" w:rsidRPr="002127D9">
        <w:rPr>
          <w:rFonts w:asciiTheme="majorHAnsi" w:hAnsiTheme="majorHAnsi" w:cstheme="majorHAnsi"/>
          <w:lang w:val="en-US"/>
        </w:rPr>
        <w:t xml:space="preserve">into </w:t>
      </w:r>
      <w:r w:rsidR="000C0259" w:rsidRPr="002127D9">
        <w:rPr>
          <w:rFonts w:asciiTheme="majorHAnsi" w:hAnsiTheme="majorHAnsi" w:cstheme="majorHAnsi"/>
          <w:lang w:val="en-US"/>
        </w:rPr>
        <w:t xml:space="preserve">discrete </w:t>
      </w:r>
      <w:r w:rsidR="00AF7C1A" w:rsidRPr="002127D9">
        <w:rPr>
          <w:rFonts w:asciiTheme="majorHAnsi" w:hAnsiTheme="majorHAnsi" w:cstheme="majorHAnsi"/>
          <w:lang w:val="en-US"/>
        </w:rPr>
        <w:t>steps (</w:t>
      </w:r>
      <w:r w:rsidR="0031343C" w:rsidRPr="002127D9">
        <w:rPr>
          <w:rFonts w:asciiTheme="majorHAnsi" w:hAnsiTheme="majorHAnsi" w:cstheme="majorHAnsi"/>
          <w:lang w:val="en-US"/>
        </w:rPr>
        <w:t xml:space="preserve">e.g. </w:t>
      </w:r>
      <w:r w:rsidR="00AF7C1A" w:rsidRPr="002127D9">
        <w:rPr>
          <w:rFonts w:asciiTheme="majorHAnsi" w:hAnsiTheme="majorHAnsi" w:cstheme="majorHAnsi"/>
          <w:lang w:val="en-US"/>
        </w:rPr>
        <w:t>“</w:t>
      </w:r>
      <w:r w:rsidR="0031343C" w:rsidRPr="002127D9">
        <w:rPr>
          <w:rFonts w:asciiTheme="majorHAnsi" w:hAnsiTheme="majorHAnsi" w:cstheme="majorHAnsi"/>
          <w:lang w:val="en-US"/>
        </w:rPr>
        <w:t>fo</w:t>
      </w:r>
      <w:r w:rsidR="00AF7C1A" w:rsidRPr="002127D9">
        <w:rPr>
          <w:rFonts w:asciiTheme="majorHAnsi" w:hAnsiTheme="majorHAnsi" w:cstheme="majorHAnsi"/>
          <w:lang w:val="en-US"/>
        </w:rPr>
        <w:t xml:space="preserve">ld the </w:t>
      </w:r>
      <w:r w:rsidR="003632A3" w:rsidRPr="002127D9">
        <w:rPr>
          <w:rFonts w:asciiTheme="majorHAnsi" w:hAnsiTheme="majorHAnsi" w:cstheme="majorHAnsi"/>
          <w:lang w:val="en-US"/>
        </w:rPr>
        <w:t xml:space="preserve">four </w:t>
      </w:r>
      <w:r w:rsidR="00AF7C1A" w:rsidRPr="002127D9">
        <w:rPr>
          <w:rFonts w:asciiTheme="majorHAnsi" w:hAnsiTheme="majorHAnsi" w:cstheme="majorHAnsi"/>
          <w:lang w:val="en-US"/>
        </w:rPr>
        <w:t xml:space="preserve">corners into the </w:t>
      </w:r>
      <w:r w:rsidR="003632A3" w:rsidRPr="002127D9">
        <w:rPr>
          <w:rFonts w:asciiTheme="majorHAnsi" w:hAnsiTheme="majorHAnsi" w:cstheme="majorHAnsi"/>
          <w:lang w:val="en-US"/>
        </w:rPr>
        <w:t>middle of the page</w:t>
      </w:r>
      <w:r w:rsidR="00AF7C1A" w:rsidRPr="002127D9">
        <w:rPr>
          <w:rFonts w:asciiTheme="majorHAnsi" w:hAnsiTheme="majorHAnsi" w:cstheme="majorHAnsi"/>
          <w:lang w:val="en-US"/>
        </w:rPr>
        <w:t xml:space="preserve">”). </w:t>
      </w:r>
    </w:p>
    <w:p w14:paraId="10D12A6D" w14:textId="661A73F7" w:rsidR="00720EF9" w:rsidRPr="002127D9" w:rsidRDefault="00720EF9" w:rsidP="00885C4D">
      <w:pPr>
        <w:ind w:left="708"/>
        <w:jc w:val="both"/>
        <w:rPr>
          <w:rFonts w:asciiTheme="majorHAnsi" w:hAnsiTheme="majorHAnsi" w:cstheme="majorHAnsi"/>
          <w:lang w:val="en-US"/>
        </w:rPr>
      </w:pPr>
      <w:r w:rsidRPr="002127D9">
        <w:rPr>
          <w:rFonts w:asciiTheme="majorHAnsi" w:hAnsiTheme="majorHAnsi" w:cstheme="majorHAnsi"/>
          <w:lang w:val="en-US"/>
        </w:rPr>
        <w:t xml:space="preserve">Thus the normalisation of the instructions results precisely from the fact that something other than copying is taking place. It results from the fact that the information provided by the stimulus is complemented with information already available in the system. </w:t>
      </w:r>
      <w:r w:rsidRPr="002127D9">
        <w:rPr>
          <w:rFonts w:asciiTheme="majorHAnsi" w:hAnsiTheme="majorHAnsi" w:cstheme="majorHAnsi"/>
          <w:lang w:val="en-US"/>
        </w:rPr>
        <w:fldChar w:fldCharType="begin"/>
      </w:r>
      <w:r w:rsidR="00C869C4" w:rsidRPr="002127D9">
        <w:rPr>
          <w:rFonts w:asciiTheme="majorHAnsi" w:hAnsiTheme="majorHAnsi" w:cstheme="majorHAnsi"/>
          <w:lang w:val="en-US"/>
        </w:rPr>
        <w:instrText xml:space="preserve"> ADDIN EN.CITE &lt;EndNote&gt;&lt;Cite&gt;&lt;Author&gt;Sperber&lt;/Author&gt;&lt;Year&gt;2000&lt;/Year&gt;&lt;RecNum&gt;902&lt;/RecNum&gt;&lt;Pages&gt;171&lt;/Pages&gt;&lt;DisplayText&gt;(Sperber, 2000, p. 171)&lt;/DisplayText&gt;&lt;record&gt;&lt;rec-number&gt;902&lt;/rec-number&gt;&lt;foreign-keys&gt;&lt;key app="EN" db-id="es9ttvsd1p2xatet5etpvexn02w99r5s0etd" timestamp="1279610835"&gt;902&lt;/key&gt;&lt;key app="ENWeb" db-id="R7BYawrtmCYAAAKmfKA"&gt;892&lt;/key&gt;&lt;/foreign-keys&gt;&lt;ref-type name="Book Section"&gt;5&lt;/ref-type&gt;&lt;contributors&gt;&lt;authors&gt;&lt;author&gt;Sperber, Dan&lt;/author&gt;&lt;/authors&gt;&lt;secondary-authors&gt;&lt;author&gt;Aunger, Robert&lt;/author&gt;&lt;/secondary-authors&gt;&lt;/contributors&gt;&lt;titles&gt;&lt;title&gt;An objection to the memetic approach to culture&lt;/title&gt;&lt;secondary-title&gt;Darwinizing culture: The status of memetics as a science&lt;/secondary-title&gt;&lt;/titles&gt;&lt;periodical&gt;&lt;full-title&gt;Darwinizing culture: the status of memetics as a science&lt;/full-title&gt;&lt;/periodical&gt;&lt;pages&gt;163-173&lt;/pages&gt;&lt;dates&gt;&lt;year&gt;2000&lt;/year&gt;&lt;/dates&gt;&lt;pub-location&gt;Oxford&lt;/pub-location&gt;&lt;publisher&gt;Oxford University Press&lt;/publisher&gt;&lt;/record&gt;&lt;/Cite&gt;&lt;/EndNote&gt;</w:instrText>
      </w:r>
      <w:r w:rsidRPr="002127D9">
        <w:rPr>
          <w:rFonts w:asciiTheme="majorHAnsi" w:hAnsiTheme="majorHAnsi" w:cstheme="majorHAnsi"/>
          <w:lang w:val="en-US"/>
        </w:rPr>
        <w:fldChar w:fldCharType="separate"/>
      </w:r>
      <w:r w:rsidR="00C869C4" w:rsidRPr="002127D9">
        <w:rPr>
          <w:rFonts w:asciiTheme="majorHAnsi" w:hAnsiTheme="majorHAnsi" w:cstheme="majorHAnsi"/>
          <w:noProof/>
          <w:lang w:val="en-US"/>
        </w:rPr>
        <w:t>(Sperber, 2000, p. 171)</w:t>
      </w:r>
      <w:r w:rsidRPr="002127D9">
        <w:rPr>
          <w:rFonts w:asciiTheme="majorHAnsi" w:hAnsiTheme="majorHAnsi" w:cstheme="majorHAnsi"/>
          <w:lang w:val="en-US"/>
        </w:rPr>
        <w:fldChar w:fldCharType="end"/>
      </w:r>
    </w:p>
    <w:p w14:paraId="30F28C04" w14:textId="6E5818D8" w:rsidR="00FC7771" w:rsidRPr="002127D9" w:rsidRDefault="00C1261B" w:rsidP="00885C4D">
      <w:pPr>
        <w:jc w:val="both"/>
        <w:rPr>
          <w:rFonts w:asciiTheme="majorHAnsi" w:hAnsiTheme="majorHAnsi" w:cstheme="majorHAnsi"/>
          <w:b/>
          <w:lang w:val="en-US"/>
        </w:rPr>
      </w:pPr>
      <w:r w:rsidRPr="002127D9">
        <w:rPr>
          <w:rFonts w:asciiTheme="majorHAnsi" w:hAnsiTheme="majorHAnsi" w:cstheme="majorHAnsi"/>
          <w:lang w:val="en-US"/>
        </w:rPr>
        <w:t xml:space="preserve">This is true, but it </w:t>
      </w:r>
      <w:r w:rsidR="00FB6915" w:rsidRPr="002127D9">
        <w:rPr>
          <w:rFonts w:asciiTheme="majorHAnsi" w:hAnsiTheme="majorHAnsi" w:cstheme="majorHAnsi"/>
          <w:lang w:val="en-US"/>
        </w:rPr>
        <w:t xml:space="preserve">is not </w:t>
      </w:r>
      <w:r w:rsidR="002C0897" w:rsidRPr="002127D9">
        <w:rPr>
          <w:rFonts w:asciiTheme="majorHAnsi" w:hAnsiTheme="majorHAnsi" w:cstheme="majorHAnsi"/>
          <w:lang w:val="en-US"/>
        </w:rPr>
        <w:t xml:space="preserve">very </w:t>
      </w:r>
      <w:r w:rsidR="00FB6915" w:rsidRPr="002127D9">
        <w:rPr>
          <w:rFonts w:asciiTheme="majorHAnsi" w:hAnsiTheme="majorHAnsi" w:cstheme="majorHAnsi"/>
          <w:lang w:val="en-US"/>
        </w:rPr>
        <w:t>different from the example of chain letters, whic</w:t>
      </w:r>
      <w:r w:rsidR="0028701A" w:rsidRPr="002127D9">
        <w:rPr>
          <w:rFonts w:asciiTheme="majorHAnsi" w:hAnsiTheme="majorHAnsi" w:cstheme="majorHAnsi"/>
          <w:lang w:val="en-US"/>
        </w:rPr>
        <w:t xml:space="preserve">h Sperber already admitted </w:t>
      </w:r>
      <w:r w:rsidR="00F8495E" w:rsidRPr="002127D9">
        <w:rPr>
          <w:rFonts w:asciiTheme="majorHAnsi" w:hAnsiTheme="majorHAnsi" w:cstheme="majorHAnsi"/>
          <w:lang w:val="en-US"/>
        </w:rPr>
        <w:t xml:space="preserve">as  </w:t>
      </w:r>
      <w:r w:rsidR="0028701A" w:rsidRPr="002127D9">
        <w:rPr>
          <w:rFonts w:asciiTheme="majorHAnsi" w:hAnsiTheme="majorHAnsi" w:cstheme="majorHAnsi"/>
          <w:lang w:val="en-US"/>
        </w:rPr>
        <w:t xml:space="preserve">an instance of </w:t>
      </w:r>
      <w:r w:rsidR="00A90BA1" w:rsidRPr="002127D9">
        <w:rPr>
          <w:rFonts w:asciiTheme="majorHAnsi" w:hAnsiTheme="majorHAnsi" w:cstheme="majorHAnsi"/>
          <w:lang w:val="en-US"/>
        </w:rPr>
        <w:t xml:space="preserve">memetic </w:t>
      </w:r>
      <w:r w:rsidR="00FB6915" w:rsidRPr="002127D9">
        <w:rPr>
          <w:rFonts w:asciiTheme="majorHAnsi" w:hAnsiTheme="majorHAnsi" w:cstheme="majorHAnsi"/>
          <w:lang w:val="en-US"/>
        </w:rPr>
        <w:t xml:space="preserve">replication. </w:t>
      </w:r>
      <w:r w:rsidR="00DD2257" w:rsidRPr="002127D9">
        <w:rPr>
          <w:rFonts w:asciiTheme="majorHAnsi" w:hAnsiTheme="majorHAnsi" w:cstheme="majorHAnsi"/>
          <w:lang w:val="en-US"/>
        </w:rPr>
        <w:t>At a lower level of resolution</w:t>
      </w:r>
      <w:r w:rsidR="00E81FD6" w:rsidRPr="002127D9">
        <w:rPr>
          <w:rFonts w:asciiTheme="majorHAnsi" w:hAnsiTheme="majorHAnsi" w:cstheme="majorHAnsi"/>
          <w:lang w:val="en-US"/>
        </w:rPr>
        <w:t xml:space="preserve">, </w:t>
      </w:r>
      <w:r w:rsidR="00300A91" w:rsidRPr="002127D9">
        <w:rPr>
          <w:rFonts w:asciiTheme="majorHAnsi" w:hAnsiTheme="majorHAnsi" w:cstheme="majorHAnsi"/>
          <w:lang w:val="en-US"/>
        </w:rPr>
        <w:t xml:space="preserve">what we see is mostly </w:t>
      </w:r>
      <w:r w:rsidR="00620535" w:rsidRPr="002127D9">
        <w:rPr>
          <w:rFonts w:asciiTheme="majorHAnsi" w:hAnsiTheme="majorHAnsi" w:cstheme="majorHAnsi"/>
          <w:lang w:val="en-US"/>
        </w:rPr>
        <w:t xml:space="preserve">evocation. </w:t>
      </w:r>
      <w:r w:rsidR="0010051D" w:rsidRPr="002127D9">
        <w:rPr>
          <w:rFonts w:asciiTheme="majorHAnsi" w:hAnsiTheme="majorHAnsi" w:cstheme="majorHAnsi"/>
          <w:lang w:val="en-US"/>
        </w:rPr>
        <w:t xml:space="preserve">The student already possesses </w:t>
      </w:r>
      <w:r w:rsidR="00A46BF6" w:rsidRPr="002127D9">
        <w:rPr>
          <w:rFonts w:asciiTheme="majorHAnsi" w:hAnsiTheme="majorHAnsi" w:cstheme="majorHAnsi"/>
          <w:lang w:val="en-US"/>
        </w:rPr>
        <w:t xml:space="preserve">substantial </w:t>
      </w:r>
      <w:r w:rsidR="0010051D" w:rsidRPr="002127D9">
        <w:rPr>
          <w:rFonts w:asciiTheme="majorHAnsi" w:hAnsiTheme="majorHAnsi" w:cstheme="majorHAnsi"/>
          <w:lang w:val="en-US"/>
        </w:rPr>
        <w:t xml:space="preserve">knowledge </w:t>
      </w:r>
      <w:r w:rsidR="00620535" w:rsidRPr="002127D9">
        <w:rPr>
          <w:rFonts w:asciiTheme="majorHAnsi" w:hAnsiTheme="majorHAnsi" w:cstheme="majorHAnsi"/>
          <w:lang w:val="en-US"/>
        </w:rPr>
        <w:t xml:space="preserve">about geometric </w:t>
      </w:r>
      <w:r w:rsidR="00580361" w:rsidRPr="002127D9">
        <w:rPr>
          <w:rFonts w:asciiTheme="majorHAnsi" w:hAnsiTheme="majorHAnsi" w:cstheme="majorHAnsi"/>
          <w:lang w:val="en-US"/>
        </w:rPr>
        <w:t>figures</w:t>
      </w:r>
      <w:r w:rsidR="00620535" w:rsidRPr="002127D9">
        <w:rPr>
          <w:rFonts w:asciiTheme="majorHAnsi" w:hAnsiTheme="majorHAnsi" w:cstheme="majorHAnsi"/>
          <w:lang w:val="en-US"/>
        </w:rPr>
        <w:t xml:space="preserve">, </w:t>
      </w:r>
      <w:r w:rsidR="0010051D" w:rsidRPr="002127D9">
        <w:rPr>
          <w:rFonts w:asciiTheme="majorHAnsi" w:hAnsiTheme="majorHAnsi" w:cstheme="majorHAnsi"/>
          <w:lang w:val="en-US"/>
        </w:rPr>
        <w:t>about the general philosophy of origami, and the typical steps out of which origami instructions are composed</w:t>
      </w:r>
      <w:r w:rsidR="00064C8A" w:rsidRPr="002127D9">
        <w:rPr>
          <w:rFonts w:asciiTheme="majorHAnsi" w:hAnsiTheme="majorHAnsi" w:cstheme="majorHAnsi"/>
          <w:lang w:val="en-US"/>
        </w:rPr>
        <w:t xml:space="preserve"> (fold / upper half / diagonal / turn over / opposite corners)</w:t>
      </w:r>
      <w:r w:rsidR="0010051D" w:rsidRPr="002127D9">
        <w:rPr>
          <w:rFonts w:asciiTheme="majorHAnsi" w:hAnsiTheme="majorHAnsi" w:cstheme="majorHAnsi"/>
          <w:lang w:val="en-US"/>
        </w:rPr>
        <w:t xml:space="preserve">. </w:t>
      </w:r>
      <w:r w:rsidR="00D90C01" w:rsidRPr="002127D9">
        <w:rPr>
          <w:rFonts w:asciiTheme="majorHAnsi" w:hAnsiTheme="majorHAnsi" w:cstheme="majorHAnsi"/>
          <w:lang w:val="en-US"/>
        </w:rPr>
        <w:t>Th</w:t>
      </w:r>
      <w:r w:rsidR="002C14C5" w:rsidRPr="002127D9">
        <w:rPr>
          <w:rFonts w:asciiTheme="majorHAnsi" w:hAnsiTheme="majorHAnsi" w:cstheme="majorHAnsi"/>
          <w:lang w:val="en-US"/>
        </w:rPr>
        <w:t>ose</w:t>
      </w:r>
      <w:r w:rsidR="00D90C01" w:rsidRPr="002127D9">
        <w:rPr>
          <w:rFonts w:asciiTheme="majorHAnsi" w:hAnsiTheme="majorHAnsi" w:cstheme="majorHAnsi"/>
          <w:lang w:val="en-US"/>
        </w:rPr>
        <w:t xml:space="preserve"> are the building block</w:t>
      </w:r>
      <w:r w:rsidR="00B00BDE" w:rsidRPr="002127D9">
        <w:rPr>
          <w:rFonts w:asciiTheme="majorHAnsi" w:hAnsiTheme="majorHAnsi" w:cstheme="majorHAnsi"/>
          <w:lang w:val="en-US"/>
        </w:rPr>
        <w:t>s</w:t>
      </w:r>
      <w:r w:rsidR="00D90C01" w:rsidRPr="002127D9">
        <w:rPr>
          <w:rFonts w:asciiTheme="majorHAnsi" w:hAnsiTheme="majorHAnsi" w:cstheme="majorHAnsi"/>
          <w:lang w:val="en-US"/>
        </w:rPr>
        <w:t xml:space="preserve"> of origami</w:t>
      </w:r>
      <w:r w:rsidR="00AF447E" w:rsidRPr="002127D9">
        <w:rPr>
          <w:rFonts w:asciiTheme="majorHAnsi" w:hAnsiTheme="majorHAnsi" w:cstheme="majorHAnsi"/>
          <w:lang w:val="en-US"/>
        </w:rPr>
        <w:t xml:space="preserve"> folding</w:t>
      </w:r>
      <w:r w:rsidR="00D90C01" w:rsidRPr="002127D9">
        <w:rPr>
          <w:rFonts w:asciiTheme="majorHAnsi" w:hAnsiTheme="majorHAnsi" w:cstheme="majorHAnsi"/>
          <w:lang w:val="en-US"/>
        </w:rPr>
        <w:t xml:space="preserve">, </w:t>
      </w:r>
      <w:r w:rsidR="00933035" w:rsidRPr="002127D9">
        <w:rPr>
          <w:rFonts w:asciiTheme="majorHAnsi" w:hAnsiTheme="majorHAnsi" w:cstheme="majorHAnsi"/>
          <w:lang w:val="en-US"/>
        </w:rPr>
        <w:t xml:space="preserve">partially digitalized in the same way </w:t>
      </w:r>
      <w:r w:rsidR="00D90C01" w:rsidRPr="002127D9">
        <w:rPr>
          <w:rFonts w:asciiTheme="majorHAnsi" w:hAnsiTheme="majorHAnsi" w:cstheme="majorHAnsi"/>
          <w:lang w:val="en-US"/>
        </w:rPr>
        <w:t xml:space="preserve">as the letters of </w:t>
      </w:r>
      <w:r w:rsidR="006807DC" w:rsidRPr="002127D9">
        <w:rPr>
          <w:rFonts w:asciiTheme="majorHAnsi" w:hAnsiTheme="majorHAnsi" w:cstheme="majorHAnsi"/>
          <w:lang w:val="en-US"/>
        </w:rPr>
        <w:t>the roman</w:t>
      </w:r>
      <w:r w:rsidR="00D90C01" w:rsidRPr="002127D9">
        <w:rPr>
          <w:rFonts w:asciiTheme="majorHAnsi" w:hAnsiTheme="majorHAnsi" w:cstheme="majorHAnsi"/>
          <w:lang w:val="en-US"/>
        </w:rPr>
        <w:t xml:space="preserve"> alphabet. A</w:t>
      </w:r>
      <w:r w:rsidR="00FF05C3" w:rsidRPr="002127D9">
        <w:rPr>
          <w:rFonts w:asciiTheme="majorHAnsi" w:hAnsiTheme="majorHAnsi" w:cstheme="majorHAnsi"/>
          <w:lang w:val="en-US"/>
        </w:rPr>
        <w:t xml:space="preserve">ided by inferences about goals and intentions, </w:t>
      </w:r>
      <w:r w:rsidR="00D90C01" w:rsidRPr="002127D9">
        <w:rPr>
          <w:rFonts w:asciiTheme="majorHAnsi" w:hAnsiTheme="majorHAnsi" w:cstheme="majorHAnsi"/>
          <w:lang w:val="en-US"/>
        </w:rPr>
        <w:t xml:space="preserve">the pupil identifies the building blocks she is already familiar with, and </w:t>
      </w:r>
      <w:r w:rsidR="00FF05C3" w:rsidRPr="002127D9">
        <w:rPr>
          <w:rFonts w:asciiTheme="majorHAnsi" w:hAnsiTheme="majorHAnsi" w:cstheme="majorHAnsi"/>
          <w:lang w:val="en-US"/>
        </w:rPr>
        <w:t>ignore</w:t>
      </w:r>
      <w:r w:rsidR="00D90C01" w:rsidRPr="002127D9">
        <w:rPr>
          <w:rFonts w:asciiTheme="majorHAnsi" w:hAnsiTheme="majorHAnsi" w:cstheme="majorHAnsi"/>
          <w:lang w:val="en-US"/>
        </w:rPr>
        <w:t xml:space="preserve">s </w:t>
      </w:r>
      <w:r w:rsidR="00766488" w:rsidRPr="002127D9">
        <w:rPr>
          <w:rFonts w:asciiTheme="majorHAnsi" w:hAnsiTheme="majorHAnsi" w:cstheme="majorHAnsi"/>
          <w:lang w:val="en-US"/>
        </w:rPr>
        <w:t xml:space="preserve">the </w:t>
      </w:r>
      <w:r w:rsidR="00FF05C3" w:rsidRPr="002127D9">
        <w:rPr>
          <w:rFonts w:asciiTheme="majorHAnsi" w:hAnsiTheme="majorHAnsi" w:cstheme="majorHAnsi"/>
          <w:lang w:val="en-US"/>
        </w:rPr>
        <w:t xml:space="preserve">noise </w:t>
      </w:r>
      <w:r w:rsidR="001D7B05" w:rsidRPr="002127D9">
        <w:rPr>
          <w:rFonts w:asciiTheme="majorHAnsi" w:hAnsiTheme="majorHAnsi" w:cstheme="majorHAnsi"/>
          <w:lang w:val="en-US"/>
        </w:rPr>
        <w:t xml:space="preserve">and errors </w:t>
      </w:r>
      <w:r w:rsidR="00FF05C3" w:rsidRPr="002127D9">
        <w:rPr>
          <w:rFonts w:asciiTheme="majorHAnsi" w:hAnsiTheme="majorHAnsi" w:cstheme="majorHAnsi"/>
          <w:lang w:val="en-US"/>
        </w:rPr>
        <w:t>in the demonstration.</w:t>
      </w:r>
      <w:r w:rsidR="00266283" w:rsidRPr="002127D9">
        <w:rPr>
          <w:rFonts w:asciiTheme="majorHAnsi" w:hAnsiTheme="majorHAnsi" w:cstheme="majorHAnsi"/>
          <w:lang w:val="en-US"/>
        </w:rPr>
        <w:t xml:space="preserve"> </w:t>
      </w:r>
      <w:r w:rsidR="00FC7771" w:rsidRPr="002127D9">
        <w:rPr>
          <w:rFonts w:asciiTheme="majorHAnsi" w:hAnsiTheme="majorHAnsi" w:cstheme="majorHAnsi"/>
          <w:lang w:val="en-US"/>
        </w:rPr>
        <w:t xml:space="preserve">For example, when the student observes something approximating a rectangle, she infers that the teacher intends to make a rectangle, </w:t>
      </w:r>
      <w:r w:rsidR="00725AE9" w:rsidRPr="002127D9">
        <w:rPr>
          <w:rFonts w:asciiTheme="majorHAnsi" w:hAnsiTheme="majorHAnsi" w:cstheme="majorHAnsi"/>
          <w:lang w:val="en-US"/>
        </w:rPr>
        <w:t>an</w:t>
      </w:r>
      <w:r w:rsidR="005B57C4" w:rsidRPr="002127D9">
        <w:rPr>
          <w:rFonts w:asciiTheme="majorHAnsi" w:hAnsiTheme="majorHAnsi" w:cstheme="majorHAnsi"/>
          <w:lang w:val="en-US"/>
        </w:rPr>
        <w:t>d</w:t>
      </w:r>
      <w:r w:rsidR="00725AE9" w:rsidRPr="002127D9">
        <w:rPr>
          <w:rFonts w:asciiTheme="majorHAnsi" w:hAnsiTheme="majorHAnsi" w:cstheme="majorHAnsi"/>
          <w:lang w:val="en-US"/>
        </w:rPr>
        <w:t xml:space="preserve"> </w:t>
      </w:r>
      <w:r w:rsidR="00C8433A" w:rsidRPr="002127D9">
        <w:rPr>
          <w:rFonts w:asciiTheme="majorHAnsi" w:hAnsiTheme="majorHAnsi" w:cstheme="majorHAnsi"/>
          <w:lang w:val="en-US"/>
        </w:rPr>
        <w:t xml:space="preserve">then </w:t>
      </w:r>
      <w:r w:rsidR="00725AE9" w:rsidRPr="002127D9">
        <w:rPr>
          <w:rFonts w:asciiTheme="majorHAnsi" w:hAnsiTheme="majorHAnsi" w:cstheme="majorHAnsi"/>
          <w:lang w:val="en-US"/>
        </w:rPr>
        <w:t>retrieves this representation from memory</w:t>
      </w:r>
      <w:r w:rsidR="00FA1F79" w:rsidRPr="002127D9">
        <w:rPr>
          <w:rFonts w:asciiTheme="majorHAnsi" w:hAnsiTheme="majorHAnsi" w:cstheme="majorHAnsi"/>
          <w:lang w:val="en-US"/>
        </w:rPr>
        <w:t xml:space="preserve">, rather than copying the slightly skewed figure </w:t>
      </w:r>
      <w:r w:rsidR="00410F93" w:rsidRPr="002127D9">
        <w:rPr>
          <w:rFonts w:asciiTheme="majorHAnsi" w:hAnsiTheme="majorHAnsi" w:cstheme="majorHAnsi"/>
          <w:lang w:val="en-US"/>
        </w:rPr>
        <w:t>displayed</w:t>
      </w:r>
      <w:r w:rsidR="00FA1F79" w:rsidRPr="002127D9">
        <w:rPr>
          <w:rFonts w:asciiTheme="majorHAnsi" w:hAnsiTheme="majorHAnsi" w:cstheme="majorHAnsi"/>
          <w:lang w:val="en-US"/>
        </w:rPr>
        <w:t xml:space="preserve"> by the instructor. </w:t>
      </w:r>
      <w:r w:rsidR="00A40169" w:rsidRPr="002127D9">
        <w:rPr>
          <w:rFonts w:asciiTheme="majorHAnsi" w:hAnsiTheme="majorHAnsi" w:cstheme="majorHAnsi"/>
          <w:lang w:val="en-US"/>
        </w:rPr>
        <w:t>In that sense, lower-level knowledge about geometric figures is merely evoked, not transmitted.</w:t>
      </w:r>
    </w:p>
    <w:p w14:paraId="2C15B6A4" w14:textId="0ADED172" w:rsidR="0058315A" w:rsidRPr="002127D9" w:rsidRDefault="00F46092" w:rsidP="00885C4D">
      <w:pPr>
        <w:jc w:val="both"/>
        <w:rPr>
          <w:rFonts w:asciiTheme="majorHAnsi" w:hAnsiTheme="majorHAnsi" w:cstheme="majorHAnsi"/>
          <w:lang w:val="en-US"/>
        </w:rPr>
      </w:pPr>
      <w:r w:rsidRPr="002127D9">
        <w:rPr>
          <w:rFonts w:asciiTheme="majorHAnsi" w:hAnsiTheme="majorHAnsi" w:cstheme="majorHAnsi"/>
          <w:lang w:val="en-US"/>
        </w:rPr>
        <w:lastRenderedPageBreak/>
        <w:t xml:space="preserve">Nevertheless, </w:t>
      </w:r>
      <w:r w:rsidR="00A76C27" w:rsidRPr="002127D9">
        <w:rPr>
          <w:rFonts w:asciiTheme="majorHAnsi" w:hAnsiTheme="majorHAnsi" w:cstheme="majorHAnsi"/>
          <w:lang w:val="en-US"/>
        </w:rPr>
        <w:t xml:space="preserve">when we move </w:t>
      </w:r>
      <w:r w:rsidR="00554083" w:rsidRPr="002127D9">
        <w:rPr>
          <w:rFonts w:asciiTheme="majorHAnsi" w:hAnsiTheme="majorHAnsi" w:cstheme="majorHAnsi"/>
          <w:lang w:val="en-US"/>
        </w:rPr>
        <w:t xml:space="preserve">up </w:t>
      </w:r>
      <w:r w:rsidR="00A76C27" w:rsidRPr="002127D9">
        <w:rPr>
          <w:rFonts w:asciiTheme="majorHAnsi" w:hAnsiTheme="majorHAnsi" w:cstheme="majorHAnsi"/>
          <w:lang w:val="en-US"/>
        </w:rPr>
        <w:t xml:space="preserve">to </w:t>
      </w:r>
      <w:r w:rsidR="00D22BE7" w:rsidRPr="002127D9">
        <w:rPr>
          <w:rFonts w:asciiTheme="majorHAnsi" w:hAnsiTheme="majorHAnsi" w:cstheme="majorHAnsi"/>
          <w:lang w:val="en-US"/>
        </w:rPr>
        <w:t xml:space="preserve">a higher level of </w:t>
      </w:r>
      <w:r w:rsidR="001C7080" w:rsidRPr="002127D9">
        <w:rPr>
          <w:rFonts w:asciiTheme="majorHAnsi" w:hAnsiTheme="majorHAnsi" w:cstheme="majorHAnsi"/>
          <w:lang w:val="en-US"/>
        </w:rPr>
        <w:t>abstraction</w:t>
      </w:r>
      <w:r w:rsidR="00D22BE7" w:rsidRPr="002127D9">
        <w:rPr>
          <w:rFonts w:asciiTheme="majorHAnsi" w:hAnsiTheme="majorHAnsi" w:cstheme="majorHAnsi"/>
          <w:lang w:val="en-US"/>
        </w:rPr>
        <w:t xml:space="preserve">, </w:t>
      </w:r>
      <w:r w:rsidR="00A76C27" w:rsidRPr="002127D9">
        <w:rPr>
          <w:rFonts w:asciiTheme="majorHAnsi" w:hAnsiTheme="majorHAnsi" w:cstheme="majorHAnsi"/>
          <w:lang w:val="en-US"/>
        </w:rPr>
        <w:t xml:space="preserve">we see that </w:t>
      </w:r>
      <w:r w:rsidR="00A80945" w:rsidRPr="002127D9">
        <w:rPr>
          <w:rFonts w:asciiTheme="majorHAnsi" w:hAnsiTheme="majorHAnsi" w:cstheme="majorHAnsi"/>
          <w:lang w:val="en-US"/>
        </w:rPr>
        <w:t xml:space="preserve">discrete </w:t>
      </w:r>
      <w:r w:rsidR="009537BA" w:rsidRPr="002127D9">
        <w:rPr>
          <w:rFonts w:asciiTheme="majorHAnsi" w:hAnsiTheme="majorHAnsi" w:cstheme="majorHAnsi"/>
          <w:lang w:val="en-US"/>
        </w:rPr>
        <w:t xml:space="preserve">pieces </w:t>
      </w:r>
      <w:r w:rsidR="00200322" w:rsidRPr="002127D9">
        <w:rPr>
          <w:rFonts w:asciiTheme="majorHAnsi" w:hAnsiTheme="majorHAnsi" w:cstheme="majorHAnsi"/>
          <w:lang w:val="en-US"/>
        </w:rPr>
        <w:t xml:space="preserve">of </w:t>
      </w:r>
      <w:r w:rsidRPr="002127D9">
        <w:rPr>
          <w:rFonts w:asciiTheme="majorHAnsi" w:hAnsiTheme="majorHAnsi" w:cstheme="majorHAnsi"/>
          <w:lang w:val="en-US"/>
        </w:rPr>
        <w:t xml:space="preserve">information </w:t>
      </w:r>
      <w:r w:rsidR="009537BA" w:rsidRPr="002127D9">
        <w:rPr>
          <w:rFonts w:asciiTheme="majorHAnsi" w:hAnsiTheme="majorHAnsi" w:cstheme="majorHAnsi"/>
          <w:lang w:val="en-US"/>
        </w:rPr>
        <w:t xml:space="preserve">are </w:t>
      </w:r>
      <w:r w:rsidRPr="002127D9">
        <w:rPr>
          <w:rFonts w:asciiTheme="majorHAnsi" w:hAnsiTheme="majorHAnsi" w:cstheme="majorHAnsi"/>
          <w:lang w:val="en-US"/>
        </w:rPr>
        <w:t>being transmitted</w:t>
      </w:r>
      <w:r w:rsidR="00D22BE7" w:rsidRPr="002127D9">
        <w:rPr>
          <w:rFonts w:asciiTheme="majorHAnsi" w:hAnsiTheme="majorHAnsi" w:cstheme="majorHAnsi"/>
          <w:lang w:val="en-US"/>
        </w:rPr>
        <w:t xml:space="preserve"> from the teacher to the pupil</w:t>
      </w:r>
      <w:r w:rsidR="00300D00" w:rsidRPr="002127D9">
        <w:rPr>
          <w:rFonts w:asciiTheme="majorHAnsi" w:hAnsiTheme="majorHAnsi" w:cstheme="majorHAnsi"/>
          <w:lang w:val="en-US"/>
        </w:rPr>
        <w:t xml:space="preserve">. </w:t>
      </w:r>
      <w:r w:rsidR="0057781C" w:rsidRPr="002127D9">
        <w:rPr>
          <w:rFonts w:asciiTheme="majorHAnsi" w:hAnsiTheme="majorHAnsi" w:cstheme="majorHAnsi"/>
          <w:lang w:val="en-US"/>
        </w:rPr>
        <w:t xml:space="preserve">If the </w:t>
      </w:r>
      <w:r w:rsidR="00842411" w:rsidRPr="002127D9">
        <w:rPr>
          <w:rFonts w:asciiTheme="majorHAnsi" w:hAnsiTheme="majorHAnsi" w:cstheme="majorHAnsi"/>
          <w:lang w:val="en-US"/>
        </w:rPr>
        <w:t xml:space="preserve">teaching moment </w:t>
      </w:r>
      <w:r w:rsidR="0057781C" w:rsidRPr="002127D9">
        <w:rPr>
          <w:rFonts w:asciiTheme="majorHAnsi" w:hAnsiTheme="majorHAnsi" w:cstheme="majorHAnsi"/>
          <w:lang w:val="en-US"/>
        </w:rPr>
        <w:t>is to be successful, t</w:t>
      </w:r>
      <w:r w:rsidR="00E86E4A" w:rsidRPr="002127D9">
        <w:rPr>
          <w:rFonts w:asciiTheme="majorHAnsi" w:hAnsiTheme="majorHAnsi" w:cstheme="majorHAnsi"/>
          <w:lang w:val="en-US"/>
        </w:rPr>
        <w:t xml:space="preserve">he specific sequence </w:t>
      </w:r>
      <w:r w:rsidR="0057781C" w:rsidRPr="002127D9">
        <w:rPr>
          <w:rFonts w:asciiTheme="majorHAnsi" w:hAnsiTheme="majorHAnsi" w:cstheme="majorHAnsi"/>
          <w:lang w:val="en-US"/>
        </w:rPr>
        <w:t>of steps must be reproduced by the pupil</w:t>
      </w:r>
      <w:r w:rsidR="00A662F5" w:rsidRPr="002127D9">
        <w:rPr>
          <w:rFonts w:asciiTheme="majorHAnsi" w:hAnsiTheme="majorHAnsi" w:cstheme="majorHAnsi"/>
          <w:lang w:val="en-US"/>
        </w:rPr>
        <w:t>, in the right order</w:t>
      </w:r>
      <w:r w:rsidR="00A61F4D" w:rsidRPr="002127D9">
        <w:rPr>
          <w:rFonts w:asciiTheme="majorHAnsi" w:hAnsiTheme="majorHAnsi" w:cstheme="majorHAnsi"/>
          <w:lang w:val="en-US"/>
        </w:rPr>
        <w:t xml:space="preserve">. </w:t>
      </w:r>
      <w:r w:rsidR="00DC754E" w:rsidRPr="002127D9">
        <w:rPr>
          <w:rFonts w:asciiTheme="majorHAnsi" w:hAnsiTheme="majorHAnsi" w:cstheme="majorHAnsi"/>
          <w:lang w:val="en-US"/>
        </w:rPr>
        <w:t xml:space="preserve">Now </w:t>
      </w:r>
      <w:r w:rsidR="00DC754E" w:rsidRPr="002127D9">
        <w:rPr>
          <w:rFonts w:asciiTheme="majorHAnsi" w:hAnsiTheme="majorHAnsi" w:cstheme="majorHAnsi"/>
          <w:i/>
          <w:lang w:val="en-US"/>
        </w:rPr>
        <w:t xml:space="preserve">this </w:t>
      </w:r>
      <w:r w:rsidR="00A61F4D" w:rsidRPr="002127D9">
        <w:rPr>
          <w:rFonts w:asciiTheme="majorHAnsi" w:hAnsiTheme="majorHAnsi" w:cstheme="majorHAnsi"/>
          <w:lang w:val="en-US"/>
        </w:rPr>
        <w:t>sequence of steps</w:t>
      </w:r>
      <w:r w:rsidR="00E04226" w:rsidRPr="002127D9">
        <w:rPr>
          <w:rFonts w:asciiTheme="majorHAnsi" w:hAnsiTheme="majorHAnsi" w:cstheme="majorHAnsi"/>
          <w:lang w:val="en-US"/>
        </w:rPr>
        <w:t xml:space="preserve">, </w:t>
      </w:r>
      <w:r w:rsidR="00A61F4D" w:rsidRPr="002127D9">
        <w:rPr>
          <w:rFonts w:asciiTheme="majorHAnsi" w:hAnsiTheme="majorHAnsi" w:cstheme="majorHAnsi"/>
          <w:lang w:val="en-US"/>
        </w:rPr>
        <w:t xml:space="preserve">unlike </w:t>
      </w:r>
      <w:r w:rsidR="00E04226" w:rsidRPr="002127D9">
        <w:rPr>
          <w:rFonts w:asciiTheme="majorHAnsi" w:hAnsiTheme="majorHAnsi" w:cstheme="majorHAnsi"/>
          <w:lang w:val="en-US"/>
        </w:rPr>
        <w:t xml:space="preserve">underlying </w:t>
      </w:r>
      <w:r w:rsidR="00A61F4D" w:rsidRPr="002127D9">
        <w:rPr>
          <w:rFonts w:asciiTheme="majorHAnsi" w:hAnsiTheme="majorHAnsi" w:cstheme="majorHAnsi"/>
          <w:lang w:val="en-US"/>
        </w:rPr>
        <w:t xml:space="preserve">knowledge about triangles and folding lines, </w:t>
      </w:r>
      <w:r w:rsidR="00DC754E" w:rsidRPr="002127D9">
        <w:rPr>
          <w:rFonts w:asciiTheme="majorHAnsi" w:hAnsiTheme="majorHAnsi" w:cstheme="majorHAnsi"/>
          <w:lang w:val="en-US"/>
        </w:rPr>
        <w:t xml:space="preserve">is not merely being evoked. It </w:t>
      </w:r>
      <w:r w:rsidR="008F4900" w:rsidRPr="002127D9">
        <w:rPr>
          <w:rFonts w:asciiTheme="majorHAnsi" w:hAnsiTheme="majorHAnsi" w:cstheme="majorHAnsi"/>
          <w:lang w:val="en-US"/>
        </w:rPr>
        <w:t xml:space="preserve">contains </w:t>
      </w:r>
      <w:r w:rsidR="00DC754E" w:rsidRPr="002127D9">
        <w:rPr>
          <w:rFonts w:asciiTheme="majorHAnsi" w:hAnsiTheme="majorHAnsi" w:cstheme="majorHAnsi"/>
          <w:lang w:val="en-US"/>
        </w:rPr>
        <w:t xml:space="preserve">information that is </w:t>
      </w:r>
      <w:r w:rsidR="008F4900" w:rsidRPr="002127D9">
        <w:rPr>
          <w:rFonts w:asciiTheme="majorHAnsi" w:hAnsiTheme="majorHAnsi" w:cstheme="majorHAnsi"/>
          <w:lang w:val="en-US"/>
        </w:rPr>
        <w:t xml:space="preserve">novel and surprising </w:t>
      </w:r>
      <w:r w:rsidR="00DC754E" w:rsidRPr="002127D9">
        <w:rPr>
          <w:rFonts w:asciiTheme="majorHAnsi" w:hAnsiTheme="majorHAnsi" w:cstheme="majorHAnsi"/>
          <w:lang w:val="en-US"/>
        </w:rPr>
        <w:t xml:space="preserve">to the </w:t>
      </w:r>
      <w:r w:rsidR="00A61F4D" w:rsidRPr="002127D9">
        <w:rPr>
          <w:rFonts w:asciiTheme="majorHAnsi" w:hAnsiTheme="majorHAnsi" w:cstheme="majorHAnsi"/>
          <w:lang w:val="en-US"/>
        </w:rPr>
        <w:t>pupil</w:t>
      </w:r>
      <w:r w:rsidR="00DC754E" w:rsidRPr="002127D9">
        <w:rPr>
          <w:rFonts w:asciiTheme="majorHAnsi" w:hAnsiTheme="majorHAnsi" w:cstheme="majorHAnsi"/>
          <w:lang w:val="en-US"/>
        </w:rPr>
        <w:t>, and cannot be retrieved from memory</w:t>
      </w:r>
      <w:r w:rsidR="00692DAF" w:rsidRPr="002127D9">
        <w:rPr>
          <w:rFonts w:asciiTheme="majorHAnsi" w:hAnsiTheme="majorHAnsi" w:cstheme="majorHAnsi"/>
          <w:lang w:val="en-US"/>
        </w:rPr>
        <w:t xml:space="preserve">. </w:t>
      </w:r>
      <w:r w:rsidR="00162F20" w:rsidRPr="002127D9">
        <w:rPr>
          <w:rFonts w:asciiTheme="majorHAnsi" w:hAnsiTheme="majorHAnsi" w:cstheme="majorHAnsi"/>
          <w:lang w:val="en-US"/>
        </w:rPr>
        <w:t xml:space="preserve">To be sure, </w:t>
      </w:r>
      <w:r w:rsidR="00E519CE" w:rsidRPr="002127D9">
        <w:rPr>
          <w:rFonts w:asciiTheme="majorHAnsi" w:hAnsiTheme="majorHAnsi" w:cstheme="majorHAnsi"/>
          <w:lang w:val="en-US"/>
        </w:rPr>
        <w:t xml:space="preserve">as Sperber points out, </w:t>
      </w:r>
      <w:r w:rsidR="00162F20" w:rsidRPr="002127D9">
        <w:rPr>
          <w:rFonts w:asciiTheme="majorHAnsi" w:hAnsiTheme="majorHAnsi" w:cstheme="majorHAnsi"/>
          <w:lang w:val="en-US"/>
        </w:rPr>
        <w:t xml:space="preserve">there is no straightforward copying mechanism. </w:t>
      </w:r>
      <w:r w:rsidR="00E519CE" w:rsidRPr="002127D9">
        <w:rPr>
          <w:rFonts w:asciiTheme="majorHAnsi" w:hAnsiTheme="majorHAnsi" w:cstheme="majorHAnsi"/>
          <w:lang w:val="en-US"/>
        </w:rPr>
        <w:t>But neither is there in the case of chain letters. In both cases, t</w:t>
      </w:r>
      <w:r w:rsidR="00162F20" w:rsidRPr="002127D9">
        <w:rPr>
          <w:rFonts w:asciiTheme="majorHAnsi" w:hAnsiTheme="majorHAnsi" w:cstheme="majorHAnsi"/>
          <w:lang w:val="en-US"/>
        </w:rPr>
        <w:t xml:space="preserve">he information is being </w:t>
      </w:r>
      <w:r w:rsidR="00E00F94" w:rsidRPr="002127D9">
        <w:rPr>
          <w:rFonts w:asciiTheme="majorHAnsi" w:hAnsiTheme="majorHAnsi" w:cstheme="majorHAnsi"/>
          <w:i/>
          <w:lang w:val="en-US"/>
        </w:rPr>
        <w:t>extracted</w:t>
      </w:r>
      <w:r w:rsidR="00E00F94" w:rsidRPr="002127D9">
        <w:rPr>
          <w:rFonts w:asciiTheme="majorHAnsi" w:hAnsiTheme="majorHAnsi" w:cstheme="majorHAnsi"/>
          <w:lang w:val="en-US"/>
        </w:rPr>
        <w:t xml:space="preserve"> from the stimulus</w:t>
      </w:r>
      <w:r w:rsidR="00E00F94" w:rsidRPr="002127D9" w:rsidDel="00E00F94">
        <w:rPr>
          <w:rFonts w:asciiTheme="majorHAnsi" w:hAnsiTheme="majorHAnsi" w:cstheme="majorHAnsi"/>
          <w:i/>
          <w:lang w:val="en-US"/>
        </w:rPr>
        <w:t xml:space="preserve"> </w:t>
      </w:r>
      <w:r w:rsidR="00DC754E" w:rsidRPr="002127D9">
        <w:rPr>
          <w:rFonts w:asciiTheme="majorHAnsi" w:hAnsiTheme="majorHAnsi" w:cstheme="majorHAnsi"/>
          <w:lang w:val="en-US"/>
        </w:rPr>
        <w:t xml:space="preserve">on the basis of </w:t>
      </w:r>
      <w:r w:rsidR="008964E2" w:rsidRPr="002127D9">
        <w:rPr>
          <w:rFonts w:asciiTheme="majorHAnsi" w:hAnsiTheme="majorHAnsi" w:cstheme="majorHAnsi"/>
          <w:lang w:val="en-GB"/>
        </w:rPr>
        <w:t>certain</w:t>
      </w:r>
      <w:r w:rsidR="00CA6906" w:rsidRPr="002127D9">
        <w:rPr>
          <w:rFonts w:asciiTheme="majorHAnsi" w:hAnsiTheme="majorHAnsi" w:cstheme="majorHAnsi"/>
          <w:lang w:val="en-GB"/>
        </w:rPr>
        <w:t xml:space="preserve"> </w:t>
      </w:r>
      <w:r w:rsidR="00E519CE" w:rsidRPr="002127D9">
        <w:rPr>
          <w:rFonts w:asciiTheme="majorHAnsi" w:hAnsiTheme="majorHAnsi" w:cstheme="majorHAnsi"/>
          <w:lang w:val="en-GB"/>
        </w:rPr>
        <w:t>perceptual</w:t>
      </w:r>
      <w:r w:rsidR="00E519CE" w:rsidRPr="002127D9">
        <w:rPr>
          <w:rFonts w:asciiTheme="majorHAnsi" w:hAnsiTheme="majorHAnsi" w:cstheme="majorHAnsi"/>
          <w:lang w:val="en-US"/>
        </w:rPr>
        <w:t xml:space="preserve"> </w:t>
      </w:r>
      <w:r w:rsidR="00DC754E" w:rsidRPr="002127D9">
        <w:rPr>
          <w:rFonts w:asciiTheme="majorHAnsi" w:hAnsiTheme="majorHAnsi" w:cstheme="majorHAnsi"/>
          <w:lang w:val="en-US"/>
        </w:rPr>
        <w:t xml:space="preserve">clues, </w:t>
      </w:r>
      <w:r w:rsidR="00AE0D67" w:rsidRPr="002127D9">
        <w:rPr>
          <w:rFonts w:asciiTheme="majorHAnsi" w:hAnsiTheme="majorHAnsi" w:cstheme="majorHAnsi"/>
          <w:lang w:val="en-US"/>
        </w:rPr>
        <w:t xml:space="preserve">in conjunction with </w:t>
      </w:r>
      <w:r w:rsidR="00FB0C32" w:rsidRPr="002127D9">
        <w:rPr>
          <w:rFonts w:asciiTheme="majorHAnsi" w:hAnsiTheme="majorHAnsi" w:cstheme="majorHAnsi"/>
          <w:lang w:val="en-US"/>
        </w:rPr>
        <w:t xml:space="preserve">background knowledge </w:t>
      </w:r>
      <w:r w:rsidR="00162F20" w:rsidRPr="002127D9">
        <w:rPr>
          <w:rFonts w:asciiTheme="majorHAnsi" w:hAnsiTheme="majorHAnsi" w:cstheme="majorHAnsi"/>
          <w:lang w:val="en-US"/>
        </w:rPr>
        <w:t xml:space="preserve">about </w:t>
      </w:r>
      <w:r w:rsidR="00FB0C32" w:rsidRPr="002127D9">
        <w:rPr>
          <w:rFonts w:asciiTheme="majorHAnsi" w:hAnsiTheme="majorHAnsi" w:cstheme="majorHAnsi"/>
          <w:lang w:val="en-US"/>
        </w:rPr>
        <w:t>lower-level building blocks</w:t>
      </w:r>
      <w:r w:rsidR="00604A27" w:rsidRPr="002127D9">
        <w:rPr>
          <w:rFonts w:asciiTheme="majorHAnsi" w:hAnsiTheme="majorHAnsi" w:cstheme="majorHAnsi"/>
          <w:lang w:val="en-US"/>
        </w:rPr>
        <w:t xml:space="preserve">, and </w:t>
      </w:r>
      <w:r w:rsidR="00E12DDF" w:rsidRPr="002127D9">
        <w:rPr>
          <w:rFonts w:asciiTheme="majorHAnsi" w:hAnsiTheme="majorHAnsi" w:cstheme="majorHAnsi"/>
          <w:lang w:val="en-US"/>
        </w:rPr>
        <w:t xml:space="preserve">possibly also </w:t>
      </w:r>
      <w:r w:rsidR="00604A27" w:rsidRPr="002127D9">
        <w:rPr>
          <w:rFonts w:asciiTheme="majorHAnsi" w:hAnsiTheme="majorHAnsi" w:cstheme="majorHAnsi"/>
          <w:lang w:val="en-US"/>
        </w:rPr>
        <w:t xml:space="preserve">higher-order </w:t>
      </w:r>
      <w:r w:rsidR="00E12DDF" w:rsidRPr="002127D9">
        <w:rPr>
          <w:rFonts w:asciiTheme="majorHAnsi" w:hAnsiTheme="majorHAnsi" w:cstheme="majorHAnsi"/>
          <w:lang w:val="en-US"/>
        </w:rPr>
        <w:t xml:space="preserve">contextual </w:t>
      </w:r>
      <w:r w:rsidR="00604A27" w:rsidRPr="002127D9">
        <w:rPr>
          <w:rFonts w:asciiTheme="majorHAnsi" w:hAnsiTheme="majorHAnsi" w:cstheme="majorHAnsi"/>
          <w:lang w:val="en-US"/>
        </w:rPr>
        <w:t>knowledg</w:t>
      </w:r>
      <w:r w:rsidR="00133AD7" w:rsidRPr="002127D9">
        <w:rPr>
          <w:rFonts w:asciiTheme="majorHAnsi" w:hAnsiTheme="majorHAnsi" w:cstheme="majorHAnsi"/>
          <w:lang w:val="en-US"/>
        </w:rPr>
        <w:t>e</w:t>
      </w:r>
      <w:r w:rsidR="00FB0C32" w:rsidRPr="002127D9">
        <w:rPr>
          <w:rFonts w:asciiTheme="majorHAnsi" w:hAnsiTheme="majorHAnsi" w:cstheme="majorHAnsi"/>
          <w:lang w:val="en-US"/>
        </w:rPr>
        <w:t>.</w:t>
      </w:r>
      <w:r w:rsidR="00C2278F" w:rsidRPr="002127D9">
        <w:rPr>
          <w:rFonts w:asciiTheme="majorHAnsi" w:hAnsiTheme="majorHAnsi" w:cstheme="majorHAnsi"/>
          <w:lang w:val="en-US"/>
        </w:rPr>
        <w:t xml:space="preserve"> </w:t>
      </w:r>
      <w:r w:rsidR="0058315A" w:rsidRPr="002127D9">
        <w:rPr>
          <w:rFonts w:asciiTheme="majorHAnsi" w:hAnsiTheme="majorHAnsi" w:cstheme="majorHAnsi"/>
          <w:lang w:val="en-US"/>
        </w:rPr>
        <w:t>I</w:t>
      </w:r>
      <w:r w:rsidR="00396EB9" w:rsidRPr="002127D9">
        <w:rPr>
          <w:rFonts w:asciiTheme="majorHAnsi" w:hAnsiTheme="majorHAnsi" w:cstheme="majorHAnsi"/>
          <w:lang w:val="en-US"/>
        </w:rPr>
        <w:t xml:space="preserve">n the case of the </w:t>
      </w:r>
      <w:r w:rsidR="0058315A" w:rsidRPr="002127D9">
        <w:rPr>
          <w:rFonts w:asciiTheme="majorHAnsi" w:hAnsiTheme="majorHAnsi" w:cstheme="majorHAnsi"/>
          <w:lang w:val="en-US"/>
        </w:rPr>
        <w:t xml:space="preserve">original joke about the </w:t>
      </w:r>
      <w:r w:rsidR="00396EB9" w:rsidRPr="002127D9">
        <w:rPr>
          <w:rFonts w:asciiTheme="majorHAnsi" w:hAnsiTheme="majorHAnsi" w:cstheme="majorHAnsi"/>
          <w:lang w:val="en-US"/>
        </w:rPr>
        <w:t xml:space="preserve">mathematicians, by contrast, the information is being evoked </w:t>
      </w:r>
      <w:r w:rsidR="00396EB9" w:rsidRPr="002127D9">
        <w:rPr>
          <w:rFonts w:asciiTheme="majorHAnsi" w:hAnsiTheme="majorHAnsi" w:cstheme="majorHAnsi"/>
          <w:i/>
          <w:lang w:val="en-US"/>
        </w:rPr>
        <w:t>wholesale</w:t>
      </w:r>
      <w:r w:rsidR="00396EB9" w:rsidRPr="002127D9">
        <w:rPr>
          <w:rFonts w:asciiTheme="majorHAnsi" w:hAnsiTheme="majorHAnsi" w:cstheme="majorHAnsi"/>
          <w:lang w:val="en-US"/>
        </w:rPr>
        <w:t xml:space="preserve">, at the highest </w:t>
      </w:r>
      <w:r w:rsidR="00AC51B3" w:rsidRPr="002127D9">
        <w:rPr>
          <w:rFonts w:asciiTheme="majorHAnsi" w:hAnsiTheme="majorHAnsi" w:cstheme="majorHAnsi"/>
          <w:lang w:val="en-US"/>
        </w:rPr>
        <w:t xml:space="preserve">possible </w:t>
      </w:r>
      <w:r w:rsidR="00396EB9" w:rsidRPr="002127D9">
        <w:rPr>
          <w:rFonts w:asciiTheme="majorHAnsi" w:hAnsiTheme="majorHAnsi" w:cstheme="majorHAnsi"/>
          <w:lang w:val="en-US"/>
        </w:rPr>
        <w:t xml:space="preserve">level of abstraction. </w:t>
      </w:r>
      <w:r w:rsidR="000A0296" w:rsidRPr="002127D9">
        <w:rPr>
          <w:rFonts w:asciiTheme="majorHAnsi" w:hAnsiTheme="majorHAnsi" w:cstheme="majorHAnsi"/>
          <w:lang w:val="en-US"/>
        </w:rPr>
        <w:t>There are no building block</w:t>
      </w:r>
      <w:r w:rsidR="00200322" w:rsidRPr="002127D9">
        <w:rPr>
          <w:rFonts w:asciiTheme="majorHAnsi" w:hAnsiTheme="majorHAnsi" w:cstheme="majorHAnsi"/>
          <w:lang w:val="en-US"/>
        </w:rPr>
        <w:t>s</w:t>
      </w:r>
      <w:r w:rsidR="000A0296" w:rsidRPr="002127D9">
        <w:rPr>
          <w:rFonts w:asciiTheme="majorHAnsi" w:hAnsiTheme="majorHAnsi" w:cstheme="majorHAnsi"/>
          <w:lang w:val="en-US"/>
        </w:rPr>
        <w:t xml:space="preserve"> out of which the target representation is composed. Or in fact, </w:t>
      </w:r>
      <w:r w:rsidR="00101337" w:rsidRPr="002127D9">
        <w:rPr>
          <w:rFonts w:asciiTheme="majorHAnsi" w:hAnsiTheme="majorHAnsi" w:cstheme="majorHAnsi"/>
          <w:lang w:val="en-US"/>
        </w:rPr>
        <w:t xml:space="preserve">there is only </w:t>
      </w:r>
      <w:r w:rsidR="000A0296" w:rsidRPr="002127D9">
        <w:rPr>
          <w:rFonts w:asciiTheme="majorHAnsi" w:hAnsiTheme="majorHAnsi" w:cstheme="majorHAnsi"/>
          <w:lang w:val="en-US"/>
        </w:rPr>
        <w:t xml:space="preserve">one </w:t>
      </w:r>
      <w:r w:rsidR="00101337" w:rsidRPr="002127D9">
        <w:rPr>
          <w:rFonts w:asciiTheme="majorHAnsi" w:hAnsiTheme="majorHAnsi" w:cstheme="majorHAnsi"/>
          <w:lang w:val="en-US"/>
        </w:rPr>
        <w:t xml:space="preserve">building block, </w:t>
      </w:r>
      <w:r w:rsidR="000A0296" w:rsidRPr="002127D9">
        <w:rPr>
          <w:rFonts w:asciiTheme="majorHAnsi" w:hAnsiTheme="majorHAnsi" w:cstheme="majorHAnsi"/>
          <w:lang w:val="en-US"/>
        </w:rPr>
        <w:t>which is the complete joke</w:t>
      </w:r>
      <w:r w:rsidR="0058315A" w:rsidRPr="002127D9">
        <w:rPr>
          <w:rFonts w:asciiTheme="majorHAnsi" w:hAnsiTheme="majorHAnsi" w:cstheme="majorHAnsi"/>
          <w:lang w:val="en-US"/>
        </w:rPr>
        <w:t xml:space="preserve"> </w:t>
      </w:r>
      <w:r w:rsidR="000A0296" w:rsidRPr="002127D9">
        <w:rPr>
          <w:rFonts w:asciiTheme="majorHAnsi" w:hAnsiTheme="majorHAnsi" w:cstheme="majorHAnsi"/>
          <w:lang w:val="en-US"/>
        </w:rPr>
        <w:t>itself</w:t>
      </w:r>
      <w:r w:rsidR="00101337" w:rsidRPr="002127D9">
        <w:rPr>
          <w:rFonts w:asciiTheme="majorHAnsi" w:hAnsiTheme="majorHAnsi" w:cstheme="majorHAnsi"/>
          <w:lang w:val="en-US"/>
        </w:rPr>
        <w:t xml:space="preserve">. </w:t>
      </w:r>
    </w:p>
    <w:p w14:paraId="38A06133" w14:textId="7866A701" w:rsidR="005866D6" w:rsidRPr="002127D9" w:rsidRDefault="005866D6" w:rsidP="00885C4D">
      <w:pPr>
        <w:jc w:val="both"/>
        <w:rPr>
          <w:rFonts w:asciiTheme="majorHAnsi" w:hAnsiTheme="majorHAnsi" w:cstheme="majorHAnsi"/>
          <w:b/>
          <w:lang w:val="en-US"/>
        </w:rPr>
      </w:pPr>
      <w:r w:rsidRPr="002127D9">
        <w:rPr>
          <w:rFonts w:asciiTheme="majorHAnsi" w:hAnsiTheme="majorHAnsi" w:cstheme="majorHAnsi"/>
          <w:b/>
          <w:lang w:val="en-US"/>
        </w:rPr>
        <w:t>Evocation and extraction</w:t>
      </w:r>
    </w:p>
    <w:p w14:paraId="5B58EACB" w14:textId="7DEA0085" w:rsidR="00F46092" w:rsidRPr="002127D9" w:rsidRDefault="000348CA" w:rsidP="00885C4D">
      <w:pPr>
        <w:jc w:val="both"/>
        <w:rPr>
          <w:rFonts w:asciiTheme="majorHAnsi" w:hAnsiTheme="majorHAnsi" w:cstheme="majorHAnsi"/>
          <w:lang w:val="en-US"/>
        </w:rPr>
      </w:pPr>
      <w:r w:rsidRPr="002127D9">
        <w:rPr>
          <w:rFonts w:asciiTheme="majorHAnsi" w:hAnsiTheme="majorHAnsi" w:cstheme="majorHAnsi"/>
          <w:lang w:val="en-US"/>
        </w:rPr>
        <w:t xml:space="preserve">This analysis in terms of extraction vs. evocation, on different levels of analysis, can be applied to a range of different cultural phenomena. </w:t>
      </w:r>
      <w:r w:rsidR="00DA3668" w:rsidRPr="002127D9">
        <w:rPr>
          <w:rFonts w:asciiTheme="majorHAnsi" w:hAnsiTheme="majorHAnsi" w:cstheme="majorHAnsi"/>
          <w:lang w:val="en-US"/>
        </w:rPr>
        <w:t xml:space="preserve">Claidière et al. </w:t>
      </w:r>
      <w:r w:rsidR="00EA03CC" w:rsidRPr="002127D9">
        <w:rPr>
          <w:rFonts w:asciiTheme="majorHAnsi" w:hAnsiTheme="majorHAnsi" w:cstheme="majorHAnsi"/>
          <w:lang w:val="en-US"/>
        </w:rPr>
        <w:fldChar w:fldCharType="begin"/>
      </w:r>
      <w:r w:rsidR="00DA3668" w:rsidRPr="002127D9">
        <w:rPr>
          <w:rFonts w:asciiTheme="majorHAnsi" w:hAnsiTheme="majorHAnsi" w:cstheme="majorHAnsi"/>
          <w:lang w:val="en-US"/>
        </w:rPr>
        <w:instrText xml:space="preserve"> ADDIN EN.CITE &lt;EndNote&gt;&lt;Cite ExcludeAuth="1"&gt;&lt;Author&gt;Claidière&lt;/Author&gt;&lt;Year&gt;2014&lt;/Year&gt;&lt;RecNum&gt;2546&lt;/RecNum&gt;&lt;Pages&gt;5&lt;/Pages&gt;&lt;DisplayText&gt;(2014, p. 5)&lt;/DisplayText&gt;&lt;record&gt;&lt;rec-number&gt;2546&lt;/rec-number&gt;&lt;foreign-keys&gt;&lt;key app="EN" db-id="es9ttvsd1p2xatet5etpvexn02w99r5s0etd" timestamp="1466638919"&gt;2546&lt;/key&gt;&lt;/foreign-keys&gt;&lt;ref-type name="Journal Article"&gt;17&lt;/ref-type&gt;&lt;contributors&gt;&lt;authors&gt;&lt;author&gt;Claidière, Nicolas&lt;/author&gt;&lt;author&gt;Scott-Phillips, Thomas C&lt;/author&gt;&lt;author&gt;Sperber, Dan&lt;/author&gt;&lt;/authors&gt;&lt;/contributors&gt;&lt;titles&gt;&lt;title&gt;How Darwinian is cultural evolution?&lt;/title&gt;&lt;secondary-title&gt;Phil. Trans. R. Soc. B&lt;/secondary-title&gt;&lt;/titles&gt;&lt;periodical&gt;&lt;full-title&gt;Phil. Trans. R. Soc. B&lt;/full-title&gt;&lt;/periodical&gt;&lt;pages&gt;20130368&lt;/pages&gt;&lt;volume&gt;369&lt;/volume&gt;&lt;number&gt;1642&lt;/number&gt;&lt;dates&gt;&lt;year&gt;2014&lt;/year&gt;&lt;/dates&gt;&lt;isbn&gt;0962-8436&lt;/isbn&gt;&lt;/record&gt;&lt;/Cite&gt;&lt;/EndNote&gt;</w:instrText>
      </w:r>
      <w:r w:rsidR="00EA03CC" w:rsidRPr="002127D9">
        <w:rPr>
          <w:rFonts w:asciiTheme="majorHAnsi" w:hAnsiTheme="majorHAnsi" w:cstheme="majorHAnsi"/>
          <w:lang w:val="en-US"/>
        </w:rPr>
        <w:fldChar w:fldCharType="separate"/>
      </w:r>
      <w:r w:rsidR="00DA3668" w:rsidRPr="002127D9">
        <w:rPr>
          <w:rFonts w:asciiTheme="majorHAnsi" w:hAnsiTheme="majorHAnsi" w:cstheme="majorHAnsi"/>
          <w:noProof/>
          <w:lang w:val="en-US"/>
        </w:rPr>
        <w:t>(2014, p. 5)</w:t>
      </w:r>
      <w:r w:rsidR="00EA03CC" w:rsidRPr="002127D9">
        <w:rPr>
          <w:rFonts w:asciiTheme="majorHAnsi" w:hAnsiTheme="majorHAnsi" w:cstheme="majorHAnsi"/>
          <w:lang w:val="en-US"/>
        </w:rPr>
        <w:fldChar w:fldCharType="end"/>
      </w:r>
      <w:r w:rsidR="00EA03CC" w:rsidRPr="002127D9">
        <w:rPr>
          <w:rFonts w:asciiTheme="majorHAnsi" w:hAnsiTheme="majorHAnsi" w:cstheme="majorHAnsi"/>
          <w:lang w:val="en-US"/>
        </w:rPr>
        <w:t xml:space="preserve"> </w:t>
      </w:r>
      <w:r w:rsidR="00446F8C" w:rsidRPr="002127D9">
        <w:rPr>
          <w:rFonts w:asciiTheme="majorHAnsi" w:hAnsiTheme="majorHAnsi" w:cstheme="majorHAnsi"/>
          <w:lang w:val="en-US"/>
        </w:rPr>
        <w:t xml:space="preserve">discuss </w:t>
      </w:r>
      <w:r w:rsidR="00EA03CC" w:rsidRPr="002127D9">
        <w:rPr>
          <w:rFonts w:asciiTheme="majorHAnsi" w:hAnsiTheme="majorHAnsi" w:cstheme="majorHAnsi"/>
          <w:lang w:val="en-US"/>
        </w:rPr>
        <w:t>the example of a student correct</w:t>
      </w:r>
      <w:r w:rsidR="005B57C4" w:rsidRPr="002127D9">
        <w:rPr>
          <w:rFonts w:asciiTheme="majorHAnsi" w:hAnsiTheme="majorHAnsi" w:cstheme="majorHAnsi"/>
          <w:lang w:val="en-US"/>
        </w:rPr>
        <w:t>ing</w:t>
      </w:r>
      <w:r w:rsidR="00EA03CC" w:rsidRPr="002127D9">
        <w:rPr>
          <w:rFonts w:asciiTheme="majorHAnsi" w:hAnsiTheme="majorHAnsi" w:cstheme="majorHAnsi"/>
          <w:lang w:val="en-US"/>
        </w:rPr>
        <w:t xml:space="preserve"> writing errors made by the lecturer, while taking notes. </w:t>
      </w:r>
      <w:r w:rsidR="00787737" w:rsidRPr="002127D9">
        <w:rPr>
          <w:rFonts w:asciiTheme="majorHAnsi" w:hAnsiTheme="majorHAnsi" w:cstheme="majorHAnsi"/>
          <w:lang w:val="en-US"/>
        </w:rPr>
        <w:t xml:space="preserve">This is not replication, according to </w:t>
      </w:r>
      <w:r w:rsidR="006E4DF9" w:rsidRPr="002127D9">
        <w:rPr>
          <w:rFonts w:asciiTheme="majorHAnsi" w:hAnsiTheme="majorHAnsi" w:cstheme="majorHAnsi"/>
          <w:lang w:val="en-US"/>
        </w:rPr>
        <w:t>these authors</w:t>
      </w:r>
      <w:r w:rsidR="00787737" w:rsidRPr="002127D9">
        <w:rPr>
          <w:rFonts w:asciiTheme="majorHAnsi" w:hAnsiTheme="majorHAnsi" w:cstheme="majorHAnsi"/>
          <w:lang w:val="en-US"/>
        </w:rPr>
        <w:t xml:space="preserve">, because the </w:t>
      </w:r>
      <w:r w:rsidR="00EA03CC" w:rsidRPr="002127D9">
        <w:rPr>
          <w:rFonts w:asciiTheme="majorHAnsi" w:hAnsiTheme="majorHAnsi" w:cstheme="majorHAnsi"/>
          <w:lang w:val="en-US"/>
        </w:rPr>
        <w:t>student complement</w:t>
      </w:r>
      <w:r w:rsidR="00787737" w:rsidRPr="002127D9">
        <w:rPr>
          <w:rFonts w:asciiTheme="majorHAnsi" w:hAnsiTheme="majorHAnsi" w:cstheme="majorHAnsi"/>
          <w:lang w:val="en-US"/>
        </w:rPr>
        <w:t>s</w:t>
      </w:r>
      <w:r w:rsidR="00EA03CC" w:rsidRPr="002127D9">
        <w:rPr>
          <w:rFonts w:asciiTheme="majorHAnsi" w:hAnsiTheme="majorHAnsi" w:cstheme="majorHAnsi"/>
          <w:lang w:val="en-US"/>
        </w:rPr>
        <w:t xml:space="preserve"> the information written on the blackboard with knowledge about the spelling of words that she already possesses.</w:t>
      </w:r>
      <w:r w:rsidR="00EB3121" w:rsidRPr="002127D9">
        <w:rPr>
          <w:rFonts w:asciiTheme="majorHAnsi" w:hAnsiTheme="majorHAnsi" w:cstheme="majorHAnsi"/>
          <w:lang w:val="en-US"/>
        </w:rPr>
        <w:t xml:space="preserve"> </w:t>
      </w:r>
      <w:r w:rsidR="00023B53" w:rsidRPr="002127D9">
        <w:rPr>
          <w:rFonts w:asciiTheme="majorHAnsi" w:hAnsiTheme="majorHAnsi" w:cstheme="majorHAnsi"/>
          <w:lang w:val="en-US"/>
        </w:rPr>
        <w:t>But e</w:t>
      </w:r>
      <w:r w:rsidR="00F46092" w:rsidRPr="002127D9">
        <w:rPr>
          <w:rFonts w:asciiTheme="majorHAnsi" w:hAnsiTheme="majorHAnsi" w:cstheme="majorHAnsi"/>
          <w:lang w:val="en-US"/>
        </w:rPr>
        <w:t xml:space="preserve">ven though the student already knows how to spell, she did not know the content of what the teacher is writing on the blackboard. </w:t>
      </w:r>
      <w:r w:rsidR="0088227B" w:rsidRPr="002127D9">
        <w:rPr>
          <w:rFonts w:asciiTheme="majorHAnsi" w:hAnsiTheme="majorHAnsi" w:cstheme="majorHAnsi"/>
          <w:lang w:val="en-US"/>
        </w:rPr>
        <w:t xml:space="preserve">In his own </w:t>
      </w:r>
      <w:r w:rsidR="00201D0E" w:rsidRPr="002127D9">
        <w:rPr>
          <w:rFonts w:asciiTheme="majorHAnsi" w:hAnsiTheme="majorHAnsi" w:cstheme="majorHAnsi"/>
          <w:lang w:val="en-US"/>
        </w:rPr>
        <w:t>analysis</w:t>
      </w:r>
      <w:r w:rsidR="0088227B" w:rsidRPr="002127D9">
        <w:rPr>
          <w:rFonts w:asciiTheme="majorHAnsi" w:hAnsiTheme="majorHAnsi" w:cstheme="majorHAnsi"/>
          <w:lang w:val="en-US"/>
        </w:rPr>
        <w:t xml:space="preserve"> of spelling errors, Dennett </w:t>
      </w:r>
      <w:r w:rsidR="00201D0E" w:rsidRPr="002127D9">
        <w:rPr>
          <w:rFonts w:asciiTheme="majorHAnsi" w:hAnsiTheme="majorHAnsi" w:cstheme="majorHAnsi"/>
          <w:lang w:val="en-US"/>
        </w:rPr>
        <w:fldChar w:fldCharType="begin"/>
      </w:r>
      <w:r w:rsidR="0061494E" w:rsidRPr="002127D9">
        <w:rPr>
          <w:rFonts w:asciiTheme="majorHAnsi" w:hAnsiTheme="majorHAnsi" w:cstheme="majorHAnsi"/>
          <w:lang w:val="en-US"/>
        </w:rPr>
        <w:instrText xml:space="preserve"> ADDIN EN.CITE &lt;EndNote&gt;&lt;Cite ExcludeAuth="1"&gt;&lt;Author&gt;Dennett&lt;/Author&gt;&lt;Year&gt;2006&lt;/Year&gt;&lt;IDText&gt;From typo to thinko: When evolution graduated to semantic norms&lt;/IDText&gt;&lt;DisplayText&gt;(2006b)&lt;/DisplayText&gt;&lt;record&gt;&lt;titles&gt;&lt;title&gt;From typo to thinko: When evolution graduated to semantic norms&lt;/title&gt;&lt;secondary-title&gt;Evolution and culture&lt;/secondary-title&gt;&lt;/titles&gt;&lt;pages&gt;133-145&lt;/pages&gt;&lt;contributors&gt;&lt;authors&gt;&lt;author&gt;Dennett, Daniel C.&lt;/author&gt;&lt;/authors&gt;&lt;/contributors&gt;&lt;added-date format="utc"&gt;1500189910&lt;/added-date&gt;&lt;ref-type name="Journal Article"&gt;17&lt;/ref-type&gt;&lt;dates&gt;&lt;year&gt;2006&lt;/year&gt;&lt;/dates&gt;&lt;rec-number&gt;3797&lt;/rec-number&gt;&lt;publisher&gt;MIT Press Cambridge, MA&lt;/publisher&gt;&lt;last-updated-date format="utc"&gt;1500189910&lt;/last-updated-date&gt;&lt;/record&gt;&lt;/Cite&gt;&lt;/EndNote&gt;</w:instrText>
      </w:r>
      <w:r w:rsidR="00201D0E" w:rsidRPr="002127D9">
        <w:rPr>
          <w:rFonts w:asciiTheme="majorHAnsi" w:hAnsiTheme="majorHAnsi" w:cstheme="majorHAnsi"/>
          <w:lang w:val="en-US"/>
        </w:rPr>
        <w:fldChar w:fldCharType="separate"/>
      </w:r>
      <w:r w:rsidR="0061494E" w:rsidRPr="002127D9">
        <w:rPr>
          <w:rFonts w:asciiTheme="majorHAnsi" w:hAnsiTheme="majorHAnsi" w:cstheme="majorHAnsi"/>
          <w:noProof/>
          <w:lang w:val="en-US"/>
        </w:rPr>
        <w:t>(2006b)</w:t>
      </w:r>
      <w:r w:rsidR="00201D0E" w:rsidRPr="002127D9">
        <w:rPr>
          <w:rFonts w:asciiTheme="majorHAnsi" w:hAnsiTheme="majorHAnsi" w:cstheme="majorHAnsi"/>
          <w:lang w:val="en-US"/>
        </w:rPr>
        <w:fldChar w:fldCharType="end"/>
      </w:r>
      <w:r w:rsidR="00201D0E" w:rsidRPr="002127D9">
        <w:rPr>
          <w:rFonts w:asciiTheme="majorHAnsi" w:hAnsiTheme="majorHAnsi" w:cstheme="majorHAnsi"/>
          <w:lang w:val="en-US"/>
        </w:rPr>
        <w:t xml:space="preserve"> </w:t>
      </w:r>
      <w:r w:rsidR="0088227B" w:rsidRPr="002127D9">
        <w:rPr>
          <w:rFonts w:asciiTheme="majorHAnsi" w:hAnsiTheme="majorHAnsi" w:cstheme="majorHAnsi"/>
          <w:lang w:val="en-US"/>
        </w:rPr>
        <w:t>has argued that normalization in cultural evolution can take place at different levels</w:t>
      </w:r>
      <w:r w:rsidR="0021032B" w:rsidRPr="002127D9">
        <w:rPr>
          <w:rFonts w:asciiTheme="majorHAnsi" w:hAnsiTheme="majorHAnsi" w:cstheme="majorHAnsi"/>
          <w:lang w:val="en-US"/>
        </w:rPr>
        <w:t xml:space="preserve"> of semantic depth</w:t>
      </w:r>
      <w:r w:rsidR="0088227B" w:rsidRPr="002127D9">
        <w:rPr>
          <w:rFonts w:asciiTheme="majorHAnsi" w:hAnsiTheme="majorHAnsi" w:cstheme="majorHAnsi"/>
          <w:lang w:val="en-US"/>
        </w:rPr>
        <w:t>: on the level of orthography (from “sePERaTE" to “separate”), spelling (from “sePERaTE" to “separate”) and at higher semantic levels (from “separate butt equal” to “separate but equal”</w:t>
      </w:r>
      <w:r w:rsidR="0088227B" w:rsidRPr="002127D9">
        <w:rPr>
          <w:rStyle w:val="Voetnootmarkering"/>
          <w:rFonts w:asciiTheme="majorHAnsi" w:hAnsiTheme="majorHAnsi" w:cstheme="majorHAnsi"/>
          <w:lang w:val="en-US"/>
        </w:rPr>
        <w:footnoteReference w:id="6"/>
      </w:r>
      <w:r w:rsidR="006D1E42" w:rsidRPr="002127D9">
        <w:rPr>
          <w:rFonts w:asciiTheme="majorHAnsi" w:hAnsiTheme="majorHAnsi" w:cstheme="majorHAnsi"/>
          <w:lang w:val="en-US"/>
        </w:rPr>
        <w:t xml:space="preserve">). But </w:t>
      </w:r>
      <w:r w:rsidR="001A6457" w:rsidRPr="002127D9">
        <w:rPr>
          <w:rFonts w:asciiTheme="majorHAnsi" w:hAnsiTheme="majorHAnsi" w:cstheme="majorHAnsi"/>
          <w:lang w:val="en-US"/>
        </w:rPr>
        <w:t>the</w:t>
      </w:r>
      <w:r w:rsidR="006D1E42" w:rsidRPr="002127D9">
        <w:rPr>
          <w:rFonts w:asciiTheme="majorHAnsi" w:hAnsiTheme="majorHAnsi" w:cstheme="majorHAnsi"/>
          <w:lang w:val="en-US"/>
        </w:rPr>
        <w:t xml:space="preserve"> fact that humans correct “thinkos</w:t>
      </w:r>
      <w:r w:rsidR="003C109A" w:rsidRPr="002127D9">
        <w:rPr>
          <w:rFonts w:asciiTheme="majorHAnsi" w:hAnsiTheme="majorHAnsi" w:cstheme="majorHAnsi"/>
          <w:lang w:val="en-US"/>
        </w:rPr>
        <w:t>”</w:t>
      </w:r>
      <w:r w:rsidR="00CC0D38" w:rsidRPr="002127D9">
        <w:rPr>
          <w:rFonts w:asciiTheme="majorHAnsi" w:hAnsiTheme="majorHAnsi" w:cstheme="majorHAnsi"/>
          <w:lang w:val="en-US"/>
        </w:rPr>
        <w:t xml:space="preserve"> o</w:t>
      </w:r>
      <w:r w:rsidR="00F776EC" w:rsidRPr="002127D9">
        <w:rPr>
          <w:rFonts w:asciiTheme="majorHAnsi" w:hAnsiTheme="majorHAnsi" w:cstheme="majorHAnsi"/>
          <w:lang w:val="en-US"/>
        </w:rPr>
        <w:t xml:space="preserve">n top of </w:t>
      </w:r>
      <w:r w:rsidR="006D1E42" w:rsidRPr="002127D9">
        <w:rPr>
          <w:rFonts w:asciiTheme="majorHAnsi" w:hAnsiTheme="majorHAnsi" w:cstheme="majorHAnsi"/>
          <w:lang w:val="en-US"/>
        </w:rPr>
        <w:t xml:space="preserve">typos, </w:t>
      </w:r>
      <w:r w:rsidR="002127C3" w:rsidRPr="002127D9">
        <w:rPr>
          <w:rFonts w:asciiTheme="majorHAnsi" w:hAnsiTheme="majorHAnsi" w:cstheme="majorHAnsi"/>
          <w:lang w:val="en-US"/>
        </w:rPr>
        <w:t>as Dennett put</w:t>
      </w:r>
      <w:r w:rsidR="0092064C" w:rsidRPr="002127D9">
        <w:rPr>
          <w:rFonts w:asciiTheme="majorHAnsi" w:hAnsiTheme="majorHAnsi" w:cstheme="majorHAnsi"/>
          <w:lang w:val="en-US"/>
        </w:rPr>
        <w:t>s</w:t>
      </w:r>
      <w:r w:rsidR="002127C3" w:rsidRPr="002127D9">
        <w:rPr>
          <w:rFonts w:asciiTheme="majorHAnsi" w:hAnsiTheme="majorHAnsi" w:cstheme="majorHAnsi"/>
          <w:lang w:val="en-US"/>
        </w:rPr>
        <w:t xml:space="preserve"> it, </w:t>
      </w:r>
      <w:r w:rsidR="006D1E42" w:rsidRPr="002127D9">
        <w:rPr>
          <w:rFonts w:asciiTheme="majorHAnsi" w:hAnsiTheme="majorHAnsi" w:cstheme="majorHAnsi"/>
          <w:lang w:val="en-US"/>
        </w:rPr>
        <w:t xml:space="preserve">does not invalidate the replicative framework: it just makes it </w:t>
      </w:r>
      <w:r w:rsidR="00C77E4D" w:rsidRPr="002127D9">
        <w:rPr>
          <w:rFonts w:asciiTheme="majorHAnsi" w:hAnsiTheme="majorHAnsi" w:cstheme="majorHAnsi"/>
          <w:lang w:val="en-US"/>
        </w:rPr>
        <w:t xml:space="preserve">slightly </w:t>
      </w:r>
      <w:r w:rsidR="006D1E42" w:rsidRPr="002127D9">
        <w:rPr>
          <w:rFonts w:asciiTheme="majorHAnsi" w:hAnsiTheme="majorHAnsi" w:cstheme="majorHAnsi"/>
          <w:lang w:val="en-US"/>
        </w:rPr>
        <w:t>more complicating</w:t>
      </w:r>
      <w:r w:rsidR="000B69D7" w:rsidRPr="002127D9">
        <w:rPr>
          <w:rFonts w:asciiTheme="majorHAnsi" w:hAnsiTheme="majorHAnsi" w:cstheme="majorHAnsi"/>
          <w:lang w:val="en-US"/>
        </w:rPr>
        <w:t xml:space="preserve"> </w:t>
      </w:r>
      <w:r w:rsidR="000B69D7" w:rsidRPr="002127D9">
        <w:rPr>
          <w:rFonts w:asciiTheme="majorHAnsi" w:hAnsiTheme="majorHAnsi" w:cstheme="majorHAnsi"/>
          <w:lang w:val="en-US"/>
        </w:rPr>
        <w:fldChar w:fldCharType="begin"/>
      </w:r>
      <w:r w:rsidR="00026439">
        <w:rPr>
          <w:rFonts w:asciiTheme="majorHAnsi" w:hAnsiTheme="majorHAnsi" w:cstheme="majorHAnsi"/>
          <w:lang w:val="en-US"/>
        </w:rPr>
        <w:instrText xml:space="preserve"> ADDIN EN.CITE &lt;EndNote&gt;&lt;Cite&gt;&lt;Author&gt;Dennett&lt;/Author&gt;&lt;Year&gt;2006&lt;/Year&gt;&lt;IDText&gt;From typo to thinko: When evolution graduated to semantic norms&lt;/IDText&gt;&lt;DisplayText&gt;(Dennett, 2006b, 2017, pp. 224-233)&lt;/DisplayText&gt;&lt;record&gt;&lt;titles&gt;&lt;title&gt;From typo to thinko: When evolution graduated to semantic norms&lt;/title&gt;&lt;secondary-title&gt;Evolution and culture&lt;/secondary-title&gt;&lt;/titles&gt;&lt;pages&gt;133-145&lt;/pages&gt;&lt;contributors&gt;&lt;authors&gt;&lt;author&gt;Dennett, Daniel C.&lt;/author&gt;&lt;/authors&gt;&lt;/contributors&gt;&lt;added-date format="utc"&gt;1500189910&lt;/added-date&gt;&lt;ref-type name="Journal Article"&gt;17&lt;/ref-type&gt;&lt;dates&gt;&lt;year&gt;2006&lt;/year&gt;&lt;/dates&gt;&lt;rec-number&gt;3797&lt;/rec-number&gt;&lt;publisher&gt;MIT Press Cambridge, MA&lt;/publisher&gt;&lt;last-updated-date format="utc"&gt;1500189910&lt;/last-updated-date&gt;&lt;/record&gt;&lt;/Cite&gt;&lt;Cite&gt;&lt;Author&gt;Dennett&lt;/Author&gt;&lt;Year&gt;2017&lt;/Year&gt;&lt;IDText&gt;From Bacteria to Bach and Back: The Evolution of Minds&lt;/IDText&gt;&lt;Pages&gt;224-233&lt;/Pages&gt;&lt;record&gt;&lt;urls&gt;&lt;related-urls&gt;&lt;url&gt;https://books.google.be/books?id=iHtEvgAACAAJ&lt;/url&gt;&lt;/related-urls&gt;&lt;/urls&gt;&lt;isbn&gt;9780241003565&lt;/isbn&gt;&lt;titles&gt;&lt;title&gt;From Bacteria to Bach and Back: The Evolution of Minds&lt;/title&gt;&lt;short-title&gt;From Bacteria to Bach and Back: The Evolution of Minds&lt;/short-title&gt;&lt;/titles&gt;&lt;contributors&gt;&lt;authors&gt;&lt;author&gt;Dennett, Daniel C.&lt;/author&gt;&lt;/authors&gt;&lt;/contributors&gt;&lt;added-date format="utc"&gt;1497975540&lt;/added-date&gt;&lt;ref-type name="Book"&gt;6&lt;/ref-type&gt;&lt;dates&gt;&lt;year&gt;2017&lt;/year&gt;&lt;/dates&gt;&lt;rec-number&gt;2251&lt;/rec-number&gt;&lt;publisher&gt;Penguin Books, Limited&lt;/publisher&gt;&lt;last-updated-date format="utc"&gt;1498056377&lt;/last-updated-date&gt;&lt;/record&gt;&lt;/Cite&gt;&lt;/EndNote&gt;</w:instrText>
      </w:r>
      <w:r w:rsidR="000B69D7" w:rsidRPr="002127D9">
        <w:rPr>
          <w:rFonts w:asciiTheme="majorHAnsi" w:hAnsiTheme="majorHAnsi" w:cstheme="majorHAnsi"/>
          <w:lang w:val="en-US"/>
        </w:rPr>
        <w:fldChar w:fldCharType="separate"/>
      </w:r>
      <w:r w:rsidR="00026439">
        <w:rPr>
          <w:rFonts w:asciiTheme="majorHAnsi" w:hAnsiTheme="majorHAnsi" w:cstheme="majorHAnsi"/>
          <w:noProof/>
          <w:lang w:val="en-US"/>
        </w:rPr>
        <w:t>(Dennett, 2006b, 2017, pp. 224-233)</w:t>
      </w:r>
      <w:r w:rsidR="000B69D7" w:rsidRPr="002127D9">
        <w:rPr>
          <w:rFonts w:asciiTheme="majorHAnsi" w:hAnsiTheme="majorHAnsi" w:cstheme="majorHAnsi"/>
          <w:lang w:val="en-US"/>
        </w:rPr>
        <w:fldChar w:fldCharType="end"/>
      </w:r>
      <w:r w:rsidR="006D1E42" w:rsidRPr="002127D9">
        <w:rPr>
          <w:rFonts w:asciiTheme="majorHAnsi" w:hAnsiTheme="majorHAnsi" w:cstheme="majorHAnsi"/>
          <w:lang w:val="en-US"/>
        </w:rPr>
        <w:t xml:space="preserve">. </w:t>
      </w:r>
    </w:p>
    <w:p w14:paraId="29083950" w14:textId="0DAF40E8" w:rsidR="00D704BA" w:rsidRPr="002127D9" w:rsidRDefault="0008316E" w:rsidP="009B32C8">
      <w:pPr>
        <w:jc w:val="both"/>
        <w:rPr>
          <w:rFonts w:asciiTheme="majorHAnsi" w:hAnsiTheme="majorHAnsi" w:cstheme="majorHAnsi"/>
          <w:lang w:val="en-US"/>
        </w:rPr>
      </w:pPr>
      <w:r w:rsidRPr="002127D9">
        <w:rPr>
          <w:rFonts w:asciiTheme="majorHAnsi" w:hAnsiTheme="majorHAnsi" w:cstheme="majorHAnsi"/>
          <w:lang w:val="en-US"/>
        </w:rPr>
        <w:t xml:space="preserve">As a final example, take a complex cultural </w:t>
      </w:r>
      <w:r w:rsidR="009B31C8" w:rsidRPr="002127D9">
        <w:rPr>
          <w:rFonts w:asciiTheme="majorHAnsi" w:hAnsiTheme="majorHAnsi" w:cstheme="majorHAnsi"/>
          <w:lang w:val="en-US"/>
        </w:rPr>
        <w:t>representation in an oral tradition</w:t>
      </w:r>
      <w:r w:rsidR="006B5F0C" w:rsidRPr="002127D9">
        <w:rPr>
          <w:rFonts w:asciiTheme="majorHAnsi" w:hAnsiTheme="majorHAnsi" w:cstheme="majorHAnsi"/>
          <w:lang w:val="en-US"/>
        </w:rPr>
        <w:t>: a fairy tale</w:t>
      </w:r>
      <w:r w:rsidRPr="002127D9">
        <w:rPr>
          <w:rFonts w:asciiTheme="majorHAnsi" w:hAnsiTheme="majorHAnsi" w:cstheme="majorHAnsi"/>
          <w:lang w:val="en-US"/>
        </w:rPr>
        <w:t xml:space="preserve">. </w:t>
      </w:r>
      <w:r w:rsidR="00E01F79" w:rsidRPr="002127D9">
        <w:rPr>
          <w:rFonts w:asciiTheme="majorHAnsi" w:hAnsiTheme="majorHAnsi" w:cstheme="majorHAnsi"/>
          <w:lang w:val="en-US"/>
        </w:rPr>
        <w:t xml:space="preserve">Acerbi and Mesoudi </w:t>
      </w:r>
      <w:r w:rsidR="00E01F79" w:rsidRPr="002127D9">
        <w:rPr>
          <w:rFonts w:asciiTheme="majorHAnsi" w:hAnsiTheme="majorHAnsi" w:cstheme="majorHAnsi"/>
          <w:lang w:val="en-US"/>
        </w:rPr>
        <w:fldChar w:fldCharType="begin"/>
      </w:r>
      <w:r w:rsidR="00E01F79" w:rsidRPr="002127D9">
        <w:rPr>
          <w:rFonts w:asciiTheme="majorHAnsi" w:hAnsiTheme="majorHAnsi" w:cstheme="majorHAnsi"/>
          <w:lang w:val="en-US"/>
        </w:rPr>
        <w:instrText xml:space="preserve"> ADDIN EN.CITE &lt;EndNote&gt;&lt;Cite ExcludeAuth="1"&gt;&lt;Author&gt;Acerbi&lt;/Author&gt;&lt;Year&gt;2015&lt;/Year&gt;&lt;IDText&gt;If we are all cultural Darwinians what’s the fuss about? Clarifying recent disagreements in the field of cultural evolution&lt;/IDText&gt;&lt;DisplayText&gt;(2015)&lt;/DisplayText&gt;&lt;record&gt;&lt;isbn&gt;0169-3867&lt;/isbn&gt;&lt;titles&gt;&lt;title&gt;If we are all cultural Darwinians what’s the fuss about? Clarifying recent disagreements in the field of cultural evolution&lt;/title&gt;&lt;secondary-title&gt;Biology &amp;amp; philosophy&lt;/secondary-title&gt;&lt;/titles&gt;&lt;pages&gt;481-503&lt;/pages&gt;&lt;number&gt;4&lt;/number&gt;&lt;contributors&gt;&lt;authors&gt;&lt;author&gt;Acerbi, Alberto&lt;/author&gt;&lt;author&gt;Mesoudi, Alex&lt;/author&gt;&lt;/authors&gt;&lt;/contributors&gt;&lt;added-date format="utc"&gt;1506607686&lt;/added-date&gt;&lt;ref-type name="Journal Article"&gt;17&lt;/ref-type&gt;&lt;dates&gt;&lt;year&gt;2015&lt;/year&gt;&lt;/dates&gt;&lt;rec-number&gt;3822&lt;/rec-number&gt;&lt;publisher&gt;Springer&lt;/publisher&gt;&lt;last-updated-date format="utc"&gt;1506607686&lt;/last-updated-date&gt;&lt;volume&gt;30&lt;/volume&gt;&lt;/record&gt;&lt;/Cite&gt;&lt;/EndNote&gt;</w:instrText>
      </w:r>
      <w:r w:rsidR="00E01F79" w:rsidRPr="002127D9">
        <w:rPr>
          <w:rFonts w:asciiTheme="majorHAnsi" w:hAnsiTheme="majorHAnsi" w:cstheme="majorHAnsi"/>
          <w:lang w:val="en-US"/>
        </w:rPr>
        <w:fldChar w:fldCharType="separate"/>
      </w:r>
      <w:r w:rsidR="00E01F79" w:rsidRPr="002127D9">
        <w:rPr>
          <w:rFonts w:asciiTheme="majorHAnsi" w:hAnsiTheme="majorHAnsi" w:cstheme="majorHAnsi"/>
          <w:noProof/>
          <w:lang w:val="en-US"/>
        </w:rPr>
        <w:t>(2015)</w:t>
      </w:r>
      <w:r w:rsidR="00E01F79" w:rsidRPr="002127D9">
        <w:rPr>
          <w:rFonts w:asciiTheme="majorHAnsi" w:hAnsiTheme="majorHAnsi" w:cstheme="majorHAnsi"/>
          <w:lang w:val="en-US"/>
        </w:rPr>
        <w:fldChar w:fldCharType="end"/>
      </w:r>
      <w:r w:rsidR="005931BE" w:rsidRPr="002127D9">
        <w:rPr>
          <w:rFonts w:asciiTheme="majorHAnsi" w:hAnsiTheme="majorHAnsi" w:cstheme="majorHAnsi"/>
          <w:lang w:val="en-US"/>
        </w:rPr>
        <w:t xml:space="preserve"> have </w:t>
      </w:r>
      <w:r w:rsidR="00015433" w:rsidRPr="002127D9">
        <w:rPr>
          <w:rFonts w:asciiTheme="majorHAnsi" w:hAnsiTheme="majorHAnsi" w:cstheme="majorHAnsi"/>
          <w:lang w:val="en-US"/>
        </w:rPr>
        <w:t xml:space="preserve">analyzed the story of </w:t>
      </w:r>
      <w:r w:rsidR="005931BE" w:rsidRPr="002127D9">
        <w:rPr>
          <w:rFonts w:asciiTheme="majorHAnsi" w:hAnsiTheme="majorHAnsi" w:cstheme="majorHAnsi"/>
          <w:lang w:val="en-US"/>
        </w:rPr>
        <w:t>Cinderella</w:t>
      </w:r>
      <w:r w:rsidR="00015433" w:rsidRPr="002127D9">
        <w:rPr>
          <w:rFonts w:asciiTheme="majorHAnsi" w:hAnsiTheme="majorHAnsi" w:cstheme="majorHAnsi"/>
          <w:lang w:val="en-US"/>
        </w:rPr>
        <w:t xml:space="preserve"> on different levels of granularity. </w:t>
      </w:r>
      <w:r w:rsidR="001459DB" w:rsidRPr="002127D9">
        <w:rPr>
          <w:rFonts w:asciiTheme="majorHAnsi" w:hAnsiTheme="majorHAnsi" w:cstheme="majorHAnsi"/>
          <w:lang w:val="en-US"/>
        </w:rPr>
        <w:t>In an informal telling and retelling of the story, information is only preserved at a high</w:t>
      </w:r>
      <w:r w:rsidR="00146CF0" w:rsidRPr="002127D9">
        <w:rPr>
          <w:rFonts w:asciiTheme="majorHAnsi" w:hAnsiTheme="majorHAnsi" w:cstheme="majorHAnsi"/>
          <w:lang w:val="en-US"/>
        </w:rPr>
        <w:t>est</w:t>
      </w:r>
      <w:r w:rsidR="001459DB" w:rsidRPr="002127D9">
        <w:rPr>
          <w:rFonts w:asciiTheme="majorHAnsi" w:hAnsiTheme="majorHAnsi" w:cstheme="majorHAnsi"/>
          <w:lang w:val="en-US"/>
        </w:rPr>
        <w:t xml:space="preserve"> level of abstraction, namely the basic outline of the plot: </w:t>
      </w:r>
      <w:r w:rsidR="00C9155D" w:rsidRPr="002127D9">
        <w:rPr>
          <w:rFonts w:asciiTheme="majorHAnsi" w:hAnsiTheme="majorHAnsi" w:cstheme="majorHAnsi"/>
          <w:lang w:val="en-US"/>
        </w:rPr>
        <w:t>“a story involving a young lady, first oppressed by her stepmother and stepsisters, and then succeeding in marrying a prince”</w:t>
      </w:r>
      <w:r w:rsidR="008B1D91" w:rsidRPr="002127D9">
        <w:rPr>
          <w:rFonts w:asciiTheme="majorHAnsi" w:hAnsiTheme="majorHAnsi" w:cstheme="majorHAnsi"/>
          <w:lang w:val="en-US"/>
        </w:rPr>
        <w:t xml:space="preserve"> </w:t>
      </w:r>
      <w:r w:rsidR="008B1D91" w:rsidRPr="002127D9">
        <w:rPr>
          <w:rFonts w:asciiTheme="majorHAnsi" w:hAnsiTheme="majorHAnsi" w:cstheme="majorHAnsi"/>
          <w:lang w:val="en-US"/>
        </w:rPr>
        <w:fldChar w:fldCharType="begin"/>
      </w:r>
      <w:r w:rsidR="00026439">
        <w:rPr>
          <w:rFonts w:asciiTheme="majorHAnsi" w:hAnsiTheme="majorHAnsi" w:cstheme="majorHAnsi"/>
          <w:lang w:val="en-US"/>
        </w:rPr>
        <w:instrText xml:space="preserve"> ADDIN EN.CITE &lt;EndNote&gt;&lt;Cite&gt;&lt;Author&gt;Acerbi&lt;/Author&gt;&lt;Year&gt;2015&lt;/Year&gt;&lt;IDText&gt;If we are all cultural Darwinians what’s the fuss about? Clarifying recent disagreements in the field of cultural evolution&lt;/IDText&gt;&lt;Pages&gt;493&lt;/Pages&gt;&lt;DisplayText&gt;(Acerbi &amp;amp; Mesoudi, 2015, p. 493)&lt;/DisplayText&gt;&lt;record&gt;&lt;isbn&gt;0169-3867&lt;/isbn&gt;&lt;titles&gt;&lt;title&gt;If we are all cultural Darwinians what’s the fuss about? Clarifying recent disagreements in the field of cultural evolution&lt;/title&gt;&lt;secondary-title&gt;Biology &amp;amp; philosophy&lt;/secondary-title&gt;&lt;/titles&gt;&lt;pages&gt;481-503&lt;/pages&gt;&lt;number&gt;4&lt;/number&gt;&lt;contributors&gt;&lt;authors&gt;&lt;author&gt;Acerbi, Alberto&lt;/author&gt;&lt;author&gt;Mesoudi, Alex&lt;/author&gt;&lt;/authors&gt;&lt;/contributors&gt;&lt;added-date format="utc"&gt;1506607686&lt;/added-date&gt;&lt;ref-type name="Journal Article"&gt;17&lt;/ref-type&gt;&lt;dates&gt;&lt;year&gt;2015&lt;/year&gt;&lt;/dates&gt;&lt;rec-number&gt;3822&lt;/rec-number&gt;&lt;publisher&gt;Springer&lt;/publisher&gt;&lt;last-updated-date format="utc"&gt;1506607686&lt;/last-updated-date&gt;&lt;volume&gt;30&lt;/volume&gt;&lt;/record&gt;&lt;/Cite&gt;&lt;/EndNote&gt;</w:instrText>
      </w:r>
      <w:r w:rsidR="008B1D91" w:rsidRPr="002127D9">
        <w:rPr>
          <w:rFonts w:asciiTheme="majorHAnsi" w:hAnsiTheme="majorHAnsi" w:cstheme="majorHAnsi"/>
          <w:lang w:val="en-US"/>
        </w:rPr>
        <w:fldChar w:fldCharType="separate"/>
      </w:r>
      <w:r w:rsidR="00026439">
        <w:rPr>
          <w:rFonts w:asciiTheme="majorHAnsi" w:hAnsiTheme="majorHAnsi" w:cstheme="majorHAnsi"/>
          <w:noProof/>
          <w:lang w:val="en-US"/>
        </w:rPr>
        <w:t>(Acerbi &amp; Mesoudi, 2015, p. 493)</w:t>
      </w:r>
      <w:r w:rsidR="008B1D91" w:rsidRPr="002127D9">
        <w:rPr>
          <w:rFonts w:asciiTheme="majorHAnsi" w:hAnsiTheme="majorHAnsi" w:cstheme="majorHAnsi"/>
          <w:lang w:val="en-US"/>
        </w:rPr>
        <w:fldChar w:fldCharType="end"/>
      </w:r>
      <w:r w:rsidR="00C9155D" w:rsidRPr="002127D9">
        <w:rPr>
          <w:rFonts w:asciiTheme="majorHAnsi" w:hAnsiTheme="majorHAnsi" w:cstheme="majorHAnsi"/>
          <w:lang w:val="en-US"/>
        </w:rPr>
        <w:t xml:space="preserve">. </w:t>
      </w:r>
      <w:r w:rsidR="00467FC9" w:rsidRPr="002127D9">
        <w:rPr>
          <w:rFonts w:asciiTheme="majorHAnsi" w:hAnsiTheme="majorHAnsi" w:cstheme="majorHAnsi"/>
          <w:lang w:val="en-US"/>
        </w:rPr>
        <w:t xml:space="preserve">In order to extract this information from the stimuli provided by the teller, people already need </w:t>
      </w:r>
      <w:r w:rsidR="00200322" w:rsidRPr="002127D9">
        <w:rPr>
          <w:rFonts w:asciiTheme="majorHAnsi" w:hAnsiTheme="majorHAnsi" w:cstheme="majorHAnsi"/>
          <w:lang w:val="en-US"/>
        </w:rPr>
        <w:t xml:space="preserve">to have </w:t>
      </w:r>
      <w:r w:rsidR="00467FC9" w:rsidRPr="002127D9">
        <w:rPr>
          <w:rFonts w:asciiTheme="majorHAnsi" w:hAnsiTheme="majorHAnsi" w:cstheme="majorHAnsi"/>
          <w:lang w:val="en-US"/>
        </w:rPr>
        <w:t xml:space="preserve">knowledge of </w:t>
      </w:r>
      <w:r w:rsidR="00491705" w:rsidRPr="002127D9">
        <w:rPr>
          <w:rFonts w:asciiTheme="majorHAnsi" w:hAnsiTheme="majorHAnsi" w:cstheme="majorHAnsi"/>
          <w:lang w:val="en-US"/>
        </w:rPr>
        <w:t xml:space="preserve">the </w:t>
      </w:r>
      <w:r w:rsidR="00467FC9" w:rsidRPr="002127D9">
        <w:rPr>
          <w:rFonts w:asciiTheme="majorHAnsi" w:hAnsiTheme="majorHAnsi" w:cstheme="majorHAnsi"/>
          <w:lang w:val="en-US"/>
        </w:rPr>
        <w:t xml:space="preserve">building blocks of the story, both at a lower level of </w:t>
      </w:r>
      <w:r w:rsidR="00A4734F" w:rsidRPr="002127D9">
        <w:rPr>
          <w:rFonts w:asciiTheme="majorHAnsi" w:hAnsiTheme="majorHAnsi" w:cstheme="majorHAnsi"/>
          <w:lang w:val="en-US"/>
        </w:rPr>
        <w:t xml:space="preserve">granularity </w:t>
      </w:r>
      <w:r w:rsidR="00467FC9" w:rsidRPr="002127D9">
        <w:rPr>
          <w:rFonts w:asciiTheme="majorHAnsi" w:hAnsiTheme="majorHAnsi" w:cstheme="majorHAnsi"/>
          <w:lang w:val="en-US"/>
        </w:rPr>
        <w:t>(words and expressions)</w:t>
      </w:r>
      <w:r w:rsidR="00D8025B" w:rsidRPr="002127D9">
        <w:rPr>
          <w:rFonts w:asciiTheme="majorHAnsi" w:hAnsiTheme="majorHAnsi" w:cstheme="majorHAnsi"/>
          <w:lang w:val="en-US"/>
        </w:rPr>
        <w:t xml:space="preserve">, but also at an intermediate level of </w:t>
      </w:r>
      <w:r w:rsidR="00A4734F" w:rsidRPr="002127D9">
        <w:rPr>
          <w:rFonts w:asciiTheme="majorHAnsi" w:hAnsiTheme="majorHAnsi" w:cstheme="majorHAnsi"/>
          <w:lang w:val="en-US"/>
        </w:rPr>
        <w:t xml:space="preserve">abstraction </w:t>
      </w:r>
      <w:r w:rsidR="00D8025B" w:rsidRPr="002127D9">
        <w:rPr>
          <w:rFonts w:asciiTheme="majorHAnsi" w:hAnsiTheme="majorHAnsi" w:cstheme="majorHAnsi"/>
          <w:lang w:val="en-US"/>
        </w:rPr>
        <w:t>(the concepts of stepmother, prince, sibling rivalry, romantic love)</w:t>
      </w:r>
      <w:r w:rsidR="00467FC9" w:rsidRPr="002127D9">
        <w:rPr>
          <w:rFonts w:asciiTheme="majorHAnsi" w:hAnsiTheme="majorHAnsi" w:cstheme="majorHAnsi"/>
          <w:lang w:val="en-US"/>
        </w:rPr>
        <w:t xml:space="preserve">. </w:t>
      </w:r>
      <w:r w:rsidR="009B32C8" w:rsidRPr="002127D9">
        <w:rPr>
          <w:rFonts w:asciiTheme="majorHAnsi" w:hAnsiTheme="majorHAnsi" w:cstheme="majorHAnsi"/>
          <w:lang w:val="en-US"/>
        </w:rPr>
        <w:t xml:space="preserve">Cognitive psychologists have suggested that a proper appreciation of </w:t>
      </w:r>
      <w:r w:rsidR="00467FC9" w:rsidRPr="002127D9">
        <w:rPr>
          <w:rFonts w:asciiTheme="majorHAnsi" w:hAnsiTheme="majorHAnsi" w:cstheme="majorHAnsi"/>
          <w:lang w:val="en-US"/>
        </w:rPr>
        <w:t>fairy tale</w:t>
      </w:r>
      <w:r w:rsidR="00A030AB" w:rsidRPr="002127D9">
        <w:rPr>
          <w:rFonts w:asciiTheme="majorHAnsi" w:hAnsiTheme="majorHAnsi" w:cstheme="majorHAnsi"/>
          <w:lang w:val="en-US"/>
        </w:rPr>
        <w:t>s</w:t>
      </w:r>
      <w:r w:rsidR="009B32C8" w:rsidRPr="002127D9">
        <w:rPr>
          <w:rFonts w:asciiTheme="majorHAnsi" w:hAnsiTheme="majorHAnsi" w:cstheme="majorHAnsi"/>
          <w:lang w:val="en-US"/>
        </w:rPr>
        <w:t xml:space="preserve"> depends on </w:t>
      </w:r>
      <w:r w:rsidR="00467FC9" w:rsidRPr="002127D9">
        <w:rPr>
          <w:rFonts w:asciiTheme="majorHAnsi" w:hAnsiTheme="majorHAnsi" w:cstheme="majorHAnsi"/>
          <w:lang w:val="en-US"/>
        </w:rPr>
        <w:t>certain innate expectations about ontological categories (person, animal, inanimate object)</w:t>
      </w:r>
      <w:r w:rsidR="006E7363" w:rsidRPr="002127D9">
        <w:rPr>
          <w:rFonts w:asciiTheme="majorHAnsi" w:hAnsiTheme="majorHAnsi" w:cstheme="majorHAnsi"/>
          <w:lang w:val="en-US"/>
        </w:rPr>
        <w:t xml:space="preserve">, which are </w:t>
      </w:r>
      <w:r w:rsidR="00467FC9" w:rsidRPr="002127D9">
        <w:rPr>
          <w:rFonts w:asciiTheme="majorHAnsi" w:hAnsiTheme="majorHAnsi" w:cstheme="majorHAnsi"/>
          <w:lang w:val="en-US"/>
        </w:rPr>
        <w:t xml:space="preserve">triggered </w:t>
      </w:r>
      <w:r w:rsidR="006E7363" w:rsidRPr="002127D9">
        <w:rPr>
          <w:rFonts w:asciiTheme="majorHAnsi" w:hAnsiTheme="majorHAnsi" w:cstheme="majorHAnsi"/>
          <w:lang w:val="en-US"/>
        </w:rPr>
        <w:t xml:space="preserve">(evoked) </w:t>
      </w:r>
      <w:r w:rsidR="00467FC9" w:rsidRPr="002127D9">
        <w:rPr>
          <w:rFonts w:asciiTheme="majorHAnsi" w:hAnsiTheme="majorHAnsi" w:cstheme="majorHAnsi"/>
          <w:lang w:val="en-US"/>
        </w:rPr>
        <w:t xml:space="preserve">in the minds of the listeners </w:t>
      </w:r>
      <w:r w:rsidR="00467FC9" w:rsidRPr="002127D9">
        <w:rPr>
          <w:rFonts w:asciiTheme="majorHAnsi" w:hAnsiTheme="majorHAnsi" w:cstheme="majorHAnsi"/>
          <w:lang w:val="en-US"/>
        </w:rPr>
        <w:fldChar w:fldCharType="begin"/>
      </w:r>
      <w:r w:rsidR="00467FC9" w:rsidRPr="002127D9">
        <w:rPr>
          <w:rFonts w:asciiTheme="majorHAnsi" w:hAnsiTheme="majorHAnsi" w:cstheme="majorHAnsi"/>
          <w:lang w:val="en-US"/>
        </w:rPr>
        <w:instrText xml:space="preserve"> ADDIN EN.CITE &lt;EndNote&gt;&lt;Cite&gt;&lt;Author&gt;Boyer&lt;/Author&gt;&lt;Year&gt;1994&lt;/Year&gt;&lt;IDText&gt;The naturalness of religious ideas : A cognitive theory of religion&lt;/IDText&gt;&lt;DisplayText&gt;(Boyer, 1994; Spelke, 1994)&lt;/DisplayText&gt;&lt;record&gt;&lt;foreign-keys&gt;&lt;key app="EN" db-id="es9ttvsd1p2xatet5etpvexn02w99r5s0etd"&gt;456&lt;/key&gt;&lt;/foreign-keys&gt;&lt;isbn&gt;0520075595&lt;/isbn&gt;&lt;titles&gt;&lt;title&gt;The naturalness of religious ideas : A cognitive theory of religion&lt;/title&gt;&lt;/titles&gt;&lt;pages&gt;XV, 324&lt;/pages&gt;&lt;call-num&gt;L27.28E702&lt;/call-num&gt;&lt;contributors&gt;&lt;authors&gt;&lt;author&gt;Boyer, Pascal&lt;/author&gt;&lt;/authors&gt;&lt;/contributors&gt;&lt;added-date format="utc"&gt;1374484573&lt;/added-date&gt;&lt;pub-location&gt;Berkeley (Calif.)&lt;/pub-location&gt;&lt;ref-type name="Book"&gt;6&lt;/ref-type&gt;&lt;dates&gt;&lt;year&gt;1994&lt;/year&gt;&lt;/dates&gt;&lt;rec-number&gt;539&lt;/rec-number&gt;&lt;publisher&gt;University of California Press&lt;/publisher&gt;&lt;last-updated-date format="utc"&gt;1374484573&lt;/last-updated-date&gt;&lt;accession-num&gt;000419775&lt;/accession-num&gt;&lt;/record&gt;&lt;/Cite&gt;&lt;Cite&gt;&lt;Author&gt;Spelke&lt;/Author&gt;&lt;Year&gt;1994&lt;/Year&gt;&lt;IDText&gt;Initial knowledge: six suggestions&lt;/IDText&gt;&lt;record&gt;&lt;foreign-keys&gt;&lt;key app="EN" db-id="es9ttvsd1p2xatet5etpvexn02w99r5s0etd"&gt;1171&lt;/key&gt;&lt;/foreign-keys&gt;&lt;isbn&gt;0010-0277&lt;/isbn&gt;&lt;titles&gt;&lt;title&gt;Initial knowledge: six suggestions&lt;/title&gt;&lt;secondary-title&gt;Cognition&lt;/secondary-title&gt;&lt;/titles&gt;&lt;pages&gt;431-445&lt;/pages&gt;&lt;contributors&gt;&lt;authors&gt;&lt;author&gt;Spelke, Elizabeth S.&lt;/author&gt;&lt;/authors&gt;&lt;/contributors&gt;&lt;added-date format="utc"&gt;1374484632&lt;/added-date&gt;&lt;ref-type name="Journal Article"&gt;17&lt;/ref-type&gt;&lt;dates&gt;&lt;year&gt;1994&lt;/year&gt;&lt;/dates&gt;&lt;rec-number&gt;1066&lt;/rec-number&gt;&lt;last-updated-date format="utc"&gt;1374484632&lt;/last-updated-date&gt;&lt;volume&gt;50&lt;/volume&gt;&lt;/record&gt;&lt;/Cite&gt;&lt;/EndNote&gt;</w:instrText>
      </w:r>
      <w:r w:rsidR="00467FC9" w:rsidRPr="002127D9">
        <w:rPr>
          <w:rFonts w:asciiTheme="majorHAnsi" w:hAnsiTheme="majorHAnsi" w:cstheme="majorHAnsi"/>
          <w:lang w:val="en-US"/>
        </w:rPr>
        <w:fldChar w:fldCharType="separate"/>
      </w:r>
      <w:r w:rsidR="00467FC9" w:rsidRPr="002127D9">
        <w:rPr>
          <w:rFonts w:asciiTheme="majorHAnsi" w:hAnsiTheme="majorHAnsi" w:cstheme="majorHAnsi"/>
          <w:noProof/>
          <w:lang w:val="en-US"/>
        </w:rPr>
        <w:t>(Boyer, 1994; Spelke, 1994)</w:t>
      </w:r>
      <w:r w:rsidR="00467FC9" w:rsidRPr="002127D9">
        <w:rPr>
          <w:rFonts w:asciiTheme="majorHAnsi" w:hAnsiTheme="majorHAnsi" w:cstheme="majorHAnsi"/>
          <w:lang w:val="en-US"/>
        </w:rPr>
        <w:fldChar w:fldCharType="end"/>
      </w:r>
      <w:r w:rsidR="00467FC9" w:rsidRPr="002127D9">
        <w:rPr>
          <w:rFonts w:asciiTheme="majorHAnsi" w:hAnsiTheme="majorHAnsi" w:cstheme="majorHAnsi"/>
          <w:lang w:val="en-US"/>
        </w:rPr>
        <w:t xml:space="preserve">. </w:t>
      </w:r>
      <w:r w:rsidR="00DE0ADB" w:rsidRPr="002127D9">
        <w:rPr>
          <w:rFonts w:asciiTheme="majorHAnsi" w:hAnsiTheme="majorHAnsi" w:cstheme="majorHAnsi"/>
          <w:lang w:val="en-US"/>
        </w:rPr>
        <w:t xml:space="preserve">In any event, whether the origin of </w:t>
      </w:r>
      <w:r w:rsidR="003527C1" w:rsidRPr="002127D9">
        <w:rPr>
          <w:rFonts w:asciiTheme="majorHAnsi" w:hAnsiTheme="majorHAnsi" w:cstheme="majorHAnsi"/>
          <w:lang w:val="en-US"/>
        </w:rPr>
        <w:t>evoked knowledge</w:t>
      </w:r>
      <w:r w:rsidR="00DE0ADB" w:rsidRPr="002127D9">
        <w:rPr>
          <w:rFonts w:asciiTheme="majorHAnsi" w:hAnsiTheme="majorHAnsi" w:cstheme="majorHAnsi"/>
          <w:lang w:val="en-US"/>
        </w:rPr>
        <w:t xml:space="preserve"> is innate or cultural, it </w:t>
      </w:r>
      <w:r w:rsidR="00043055" w:rsidRPr="002127D9">
        <w:rPr>
          <w:rFonts w:asciiTheme="majorHAnsi" w:hAnsiTheme="majorHAnsi" w:cstheme="majorHAnsi"/>
          <w:lang w:val="en-US"/>
        </w:rPr>
        <w:t xml:space="preserve">is not transmitted by the </w:t>
      </w:r>
      <w:r w:rsidR="00FB392F" w:rsidRPr="002127D9">
        <w:rPr>
          <w:rFonts w:asciiTheme="majorHAnsi" w:hAnsiTheme="majorHAnsi" w:cstheme="majorHAnsi"/>
          <w:lang w:val="en-US"/>
        </w:rPr>
        <w:t>story</w:t>
      </w:r>
      <w:r w:rsidR="00043055" w:rsidRPr="002127D9">
        <w:rPr>
          <w:rFonts w:asciiTheme="majorHAnsi" w:hAnsiTheme="majorHAnsi" w:cstheme="majorHAnsi"/>
          <w:lang w:val="en-US"/>
        </w:rPr>
        <w:t>teller, but is already presupposed.</w:t>
      </w:r>
      <w:r w:rsidR="00F41804" w:rsidRPr="002127D9">
        <w:rPr>
          <w:rFonts w:asciiTheme="majorHAnsi" w:hAnsiTheme="majorHAnsi" w:cstheme="majorHAnsi"/>
          <w:lang w:val="en-US"/>
        </w:rPr>
        <w:t xml:space="preserve"> </w:t>
      </w:r>
      <w:r w:rsidR="00C17910" w:rsidRPr="002127D9">
        <w:rPr>
          <w:rFonts w:asciiTheme="majorHAnsi" w:hAnsiTheme="majorHAnsi" w:cstheme="majorHAnsi"/>
          <w:lang w:val="en-US"/>
        </w:rPr>
        <w:t xml:space="preserve">In virtue </w:t>
      </w:r>
      <w:r w:rsidR="007151AF" w:rsidRPr="002127D9">
        <w:rPr>
          <w:rFonts w:asciiTheme="majorHAnsi" w:hAnsiTheme="majorHAnsi" w:cstheme="majorHAnsi"/>
          <w:lang w:val="en-US"/>
        </w:rPr>
        <w:t xml:space="preserve">of this prior knowledge, the listener will be able </w:t>
      </w:r>
      <w:r w:rsidR="00CA7DB4" w:rsidRPr="002127D9">
        <w:rPr>
          <w:rFonts w:asciiTheme="majorHAnsi" w:hAnsiTheme="majorHAnsi" w:cstheme="majorHAnsi"/>
          <w:lang w:val="en-US"/>
        </w:rPr>
        <w:t xml:space="preserve">to </w:t>
      </w:r>
      <w:r w:rsidR="007151AF" w:rsidRPr="002127D9">
        <w:rPr>
          <w:rFonts w:asciiTheme="majorHAnsi" w:hAnsiTheme="majorHAnsi" w:cstheme="majorHAnsi"/>
          <w:lang w:val="en-US"/>
        </w:rPr>
        <w:t xml:space="preserve">fill in </w:t>
      </w:r>
      <w:r w:rsidR="00F46343" w:rsidRPr="002127D9">
        <w:rPr>
          <w:rFonts w:asciiTheme="majorHAnsi" w:hAnsiTheme="majorHAnsi" w:cstheme="majorHAnsi"/>
          <w:lang w:val="en-US"/>
        </w:rPr>
        <w:t xml:space="preserve">some </w:t>
      </w:r>
      <w:r w:rsidR="007151AF" w:rsidRPr="002127D9">
        <w:rPr>
          <w:rFonts w:asciiTheme="majorHAnsi" w:hAnsiTheme="majorHAnsi" w:cstheme="majorHAnsi"/>
          <w:lang w:val="en-US"/>
        </w:rPr>
        <w:t>gaps</w:t>
      </w:r>
      <w:r w:rsidR="00CA7DB4" w:rsidRPr="002127D9">
        <w:rPr>
          <w:rFonts w:asciiTheme="majorHAnsi" w:hAnsiTheme="majorHAnsi" w:cstheme="majorHAnsi"/>
          <w:lang w:val="en-US"/>
        </w:rPr>
        <w:t xml:space="preserve"> and</w:t>
      </w:r>
      <w:r w:rsidR="00AD07C9" w:rsidRPr="002127D9">
        <w:rPr>
          <w:rFonts w:asciiTheme="majorHAnsi" w:hAnsiTheme="majorHAnsi" w:cstheme="majorHAnsi"/>
          <w:lang w:val="en-US"/>
        </w:rPr>
        <w:t xml:space="preserve"> reconstruct the story</w:t>
      </w:r>
      <w:r w:rsidR="00CA7DB4" w:rsidRPr="002127D9">
        <w:rPr>
          <w:rFonts w:asciiTheme="majorHAnsi" w:hAnsiTheme="majorHAnsi" w:cstheme="majorHAnsi"/>
          <w:lang w:val="en-US"/>
        </w:rPr>
        <w:t xml:space="preserve">, </w:t>
      </w:r>
      <w:r w:rsidR="00141C77" w:rsidRPr="002127D9">
        <w:rPr>
          <w:rFonts w:asciiTheme="majorHAnsi" w:hAnsiTheme="majorHAnsi" w:cstheme="majorHAnsi"/>
          <w:lang w:val="en-US"/>
        </w:rPr>
        <w:t xml:space="preserve">gravitating in the directions of certain </w:t>
      </w:r>
      <w:r w:rsidR="005402DE" w:rsidRPr="002127D9">
        <w:rPr>
          <w:rFonts w:asciiTheme="majorHAnsi" w:hAnsiTheme="majorHAnsi" w:cstheme="majorHAnsi"/>
          <w:lang w:val="en-US"/>
        </w:rPr>
        <w:t>cultural attractor</w:t>
      </w:r>
      <w:r w:rsidR="00141C77" w:rsidRPr="002127D9">
        <w:rPr>
          <w:rFonts w:asciiTheme="majorHAnsi" w:hAnsiTheme="majorHAnsi" w:cstheme="majorHAnsi"/>
          <w:lang w:val="en-US"/>
        </w:rPr>
        <w:t xml:space="preserve">s </w:t>
      </w:r>
      <w:r w:rsidR="00141C77" w:rsidRPr="002127D9">
        <w:rPr>
          <w:rFonts w:asciiTheme="majorHAnsi" w:hAnsiTheme="majorHAnsi" w:cstheme="majorHAnsi"/>
          <w:lang w:val="en-US"/>
        </w:rPr>
        <w:fldChar w:fldCharType="begin">
          <w:fldData xml:space="preserve">PEVuZE5vdGU+PENpdGU+PEF1dGhvcj5TcGVyYmVyPC9BdXRob3I+PFllYXI+MTk5NjwvWWVhcj48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==
</w:fldData>
        </w:fldChar>
      </w:r>
      <w:r w:rsidR="00026439">
        <w:rPr>
          <w:rFonts w:asciiTheme="majorHAnsi" w:hAnsiTheme="majorHAnsi" w:cstheme="majorHAnsi"/>
          <w:lang w:val="en-US"/>
        </w:rPr>
        <w:instrText xml:space="preserve"> ADDIN EN.CITE </w:instrText>
      </w:r>
      <w:r w:rsidR="00026439">
        <w:rPr>
          <w:rFonts w:asciiTheme="majorHAnsi" w:hAnsiTheme="majorHAnsi" w:cstheme="majorHAnsi"/>
          <w:lang w:val="en-US"/>
        </w:rPr>
        <w:fldChar w:fldCharType="begin">
          <w:fldData xml:space="preserve">PEVuZE5vdGU+PENpdGU+PEF1dGhvcj5TcGVyYmVyPC9BdXRob3I+PFllYXI+MTk5NjwvWWVhcj48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==
</w:fldData>
        </w:fldChar>
      </w:r>
      <w:r w:rsidR="00026439">
        <w:rPr>
          <w:rFonts w:asciiTheme="majorHAnsi" w:hAnsiTheme="majorHAnsi" w:cstheme="majorHAnsi"/>
          <w:lang w:val="en-US"/>
        </w:rPr>
        <w:instrText xml:space="preserve"> ADDIN EN.CITE.DATA </w:instrText>
      </w:r>
      <w:r w:rsidR="00026439">
        <w:rPr>
          <w:rFonts w:asciiTheme="majorHAnsi" w:hAnsiTheme="majorHAnsi" w:cstheme="majorHAnsi"/>
          <w:lang w:val="en-US"/>
        </w:rPr>
      </w:r>
      <w:r w:rsidR="00026439">
        <w:rPr>
          <w:rFonts w:asciiTheme="majorHAnsi" w:hAnsiTheme="majorHAnsi" w:cstheme="majorHAnsi"/>
          <w:lang w:val="en-US"/>
        </w:rPr>
        <w:fldChar w:fldCharType="end"/>
      </w:r>
      <w:r w:rsidR="00141C77" w:rsidRPr="002127D9">
        <w:rPr>
          <w:rFonts w:asciiTheme="majorHAnsi" w:hAnsiTheme="majorHAnsi" w:cstheme="majorHAnsi"/>
          <w:lang w:val="en-US"/>
        </w:rPr>
      </w:r>
      <w:r w:rsidR="00141C77" w:rsidRPr="002127D9">
        <w:rPr>
          <w:rFonts w:asciiTheme="majorHAnsi" w:hAnsiTheme="majorHAnsi" w:cstheme="majorHAnsi"/>
          <w:lang w:val="en-US"/>
        </w:rPr>
        <w:fldChar w:fldCharType="separate"/>
      </w:r>
      <w:r w:rsidR="00026439">
        <w:rPr>
          <w:rFonts w:asciiTheme="majorHAnsi" w:hAnsiTheme="majorHAnsi" w:cstheme="majorHAnsi"/>
          <w:noProof/>
          <w:lang w:val="en-US"/>
        </w:rPr>
        <w:t>(Scott-Phillips, 2015; Sperber, 1996, 2012)</w:t>
      </w:r>
      <w:r w:rsidR="00141C77" w:rsidRPr="002127D9">
        <w:rPr>
          <w:rFonts w:asciiTheme="majorHAnsi" w:hAnsiTheme="majorHAnsi" w:cstheme="majorHAnsi"/>
          <w:lang w:val="en-US"/>
        </w:rPr>
        <w:fldChar w:fldCharType="end"/>
      </w:r>
      <w:r w:rsidR="007151AF" w:rsidRPr="002127D9">
        <w:rPr>
          <w:rFonts w:asciiTheme="majorHAnsi" w:hAnsiTheme="majorHAnsi" w:cstheme="majorHAnsi"/>
          <w:lang w:val="en-US"/>
        </w:rPr>
        <w:t xml:space="preserve">. But </w:t>
      </w:r>
      <w:r w:rsidR="00FB364B" w:rsidRPr="002127D9">
        <w:rPr>
          <w:rFonts w:asciiTheme="majorHAnsi" w:hAnsiTheme="majorHAnsi" w:cstheme="majorHAnsi"/>
          <w:lang w:val="en-US"/>
        </w:rPr>
        <w:t xml:space="preserve">the </w:t>
      </w:r>
      <w:r w:rsidR="00D704BA" w:rsidRPr="002127D9">
        <w:rPr>
          <w:rFonts w:asciiTheme="majorHAnsi" w:hAnsiTheme="majorHAnsi" w:cstheme="majorHAnsi"/>
          <w:lang w:val="en-US"/>
        </w:rPr>
        <w:t xml:space="preserve">narrative </w:t>
      </w:r>
      <w:r w:rsidR="007151AF" w:rsidRPr="002127D9">
        <w:rPr>
          <w:rFonts w:asciiTheme="majorHAnsi" w:hAnsiTheme="majorHAnsi" w:cstheme="majorHAnsi"/>
          <w:lang w:val="en-US"/>
        </w:rPr>
        <w:t>itself is not evoked, because the listener</w:t>
      </w:r>
      <w:r w:rsidR="006E0DAE" w:rsidRPr="002127D9">
        <w:rPr>
          <w:rFonts w:asciiTheme="majorHAnsi" w:hAnsiTheme="majorHAnsi" w:cstheme="majorHAnsi"/>
          <w:lang w:val="en-US"/>
        </w:rPr>
        <w:t xml:space="preserve"> had never heard</w:t>
      </w:r>
      <w:r w:rsidR="007151AF" w:rsidRPr="002127D9">
        <w:rPr>
          <w:rFonts w:asciiTheme="majorHAnsi" w:hAnsiTheme="majorHAnsi" w:cstheme="majorHAnsi"/>
          <w:lang w:val="en-US"/>
        </w:rPr>
        <w:t xml:space="preserve"> the story before. At that level of</w:t>
      </w:r>
      <w:r w:rsidR="006E0DAE" w:rsidRPr="002127D9">
        <w:rPr>
          <w:rFonts w:asciiTheme="majorHAnsi" w:hAnsiTheme="majorHAnsi" w:cstheme="majorHAnsi"/>
          <w:lang w:val="en-US"/>
        </w:rPr>
        <w:t xml:space="preserve"> granularity</w:t>
      </w:r>
      <w:r w:rsidR="007151AF" w:rsidRPr="002127D9">
        <w:rPr>
          <w:rFonts w:asciiTheme="majorHAnsi" w:hAnsiTheme="majorHAnsi" w:cstheme="majorHAnsi"/>
          <w:lang w:val="en-US"/>
        </w:rPr>
        <w:t xml:space="preserve">, the information is </w:t>
      </w:r>
      <w:r w:rsidR="007151AF" w:rsidRPr="002127D9">
        <w:rPr>
          <w:rFonts w:asciiTheme="majorHAnsi" w:hAnsiTheme="majorHAnsi" w:cstheme="majorHAnsi"/>
          <w:i/>
          <w:lang w:val="en-US"/>
        </w:rPr>
        <w:t>extracted</w:t>
      </w:r>
      <w:r w:rsidR="007151AF" w:rsidRPr="002127D9">
        <w:rPr>
          <w:rFonts w:asciiTheme="majorHAnsi" w:hAnsiTheme="majorHAnsi" w:cstheme="majorHAnsi"/>
          <w:lang w:val="en-US"/>
        </w:rPr>
        <w:t xml:space="preserve"> from the stimuli.</w:t>
      </w:r>
      <w:r w:rsidR="00F1377A" w:rsidRPr="002127D9">
        <w:rPr>
          <w:rFonts w:asciiTheme="majorHAnsi" w:hAnsiTheme="majorHAnsi" w:cstheme="majorHAnsi"/>
          <w:lang w:val="en-US"/>
        </w:rPr>
        <w:t xml:space="preserve"> </w:t>
      </w:r>
      <w:r w:rsidR="0097447C" w:rsidRPr="002127D9">
        <w:rPr>
          <w:rFonts w:asciiTheme="majorHAnsi" w:hAnsiTheme="majorHAnsi" w:cstheme="majorHAnsi"/>
          <w:lang w:val="en-US"/>
        </w:rPr>
        <w:t>And we can model this as replication.</w:t>
      </w:r>
    </w:p>
    <w:p w14:paraId="5CF70CF7" w14:textId="64022337" w:rsidR="00CC6CF6" w:rsidRPr="002127D9" w:rsidRDefault="00CC6CF6" w:rsidP="00885C4D">
      <w:pPr>
        <w:jc w:val="both"/>
        <w:rPr>
          <w:rFonts w:asciiTheme="majorHAnsi" w:hAnsiTheme="majorHAnsi" w:cstheme="majorHAnsi"/>
          <w:lang w:val="en-US"/>
        </w:rPr>
      </w:pPr>
      <w:r w:rsidRPr="002127D9">
        <w:rPr>
          <w:rFonts w:asciiTheme="majorHAnsi" w:hAnsiTheme="majorHAnsi" w:cstheme="majorHAnsi"/>
          <w:lang w:val="en-US"/>
        </w:rPr>
        <w:lastRenderedPageBreak/>
        <w:t xml:space="preserve">It is instructive to have another look at DNA. It is </w:t>
      </w:r>
      <w:r w:rsidR="00D566FB" w:rsidRPr="002127D9">
        <w:rPr>
          <w:rFonts w:asciiTheme="majorHAnsi" w:hAnsiTheme="majorHAnsi" w:cstheme="majorHAnsi"/>
          <w:lang w:val="en-US"/>
        </w:rPr>
        <w:t xml:space="preserve">sometimes </w:t>
      </w:r>
      <w:r w:rsidRPr="002127D9">
        <w:rPr>
          <w:rFonts w:asciiTheme="majorHAnsi" w:hAnsiTheme="majorHAnsi" w:cstheme="majorHAnsi"/>
          <w:lang w:val="en-US"/>
        </w:rPr>
        <w:t>argued</w:t>
      </w:r>
      <w:r w:rsidR="00077CF4" w:rsidRPr="002127D9">
        <w:rPr>
          <w:rFonts w:asciiTheme="majorHAnsi" w:hAnsiTheme="majorHAnsi" w:cstheme="majorHAnsi"/>
          <w:lang w:val="en-US"/>
        </w:rPr>
        <w:t xml:space="preserve"> that</w:t>
      </w:r>
      <w:r w:rsidR="00E348AB" w:rsidRPr="002127D9">
        <w:rPr>
          <w:rFonts w:asciiTheme="majorHAnsi" w:hAnsiTheme="majorHAnsi" w:cstheme="majorHAnsi"/>
          <w:lang w:val="en-US"/>
        </w:rPr>
        <w:t xml:space="preserve"> we can talk about </w:t>
      </w:r>
      <w:r w:rsidR="00076828" w:rsidRPr="002127D9">
        <w:rPr>
          <w:rFonts w:asciiTheme="majorHAnsi" w:hAnsiTheme="majorHAnsi" w:cstheme="majorHAnsi"/>
          <w:lang w:val="en-US"/>
        </w:rPr>
        <w:t xml:space="preserve">proper </w:t>
      </w:r>
      <w:r w:rsidR="0092377F" w:rsidRPr="002127D9">
        <w:rPr>
          <w:rFonts w:asciiTheme="majorHAnsi" w:hAnsiTheme="majorHAnsi" w:cstheme="majorHAnsi"/>
          <w:lang w:val="en-US"/>
        </w:rPr>
        <w:t>“</w:t>
      </w:r>
      <w:r w:rsidR="00E348AB" w:rsidRPr="002127D9">
        <w:rPr>
          <w:rFonts w:asciiTheme="majorHAnsi" w:hAnsiTheme="majorHAnsi" w:cstheme="majorHAnsi"/>
          <w:lang w:val="en-US"/>
        </w:rPr>
        <w:t>replication</w:t>
      </w:r>
      <w:r w:rsidR="0092377F" w:rsidRPr="002127D9">
        <w:rPr>
          <w:rFonts w:asciiTheme="majorHAnsi" w:hAnsiTheme="majorHAnsi" w:cstheme="majorHAnsi"/>
          <w:lang w:val="en-US"/>
        </w:rPr>
        <w:t>”</w:t>
      </w:r>
      <w:r w:rsidR="00E348AB" w:rsidRPr="002127D9">
        <w:rPr>
          <w:rFonts w:asciiTheme="majorHAnsi" w:hAnsiTheme="majorHAnsi" w:cstheme="majorHAnsi"/>
          <w:lang w:val="en-US"/>
        </w:rPr>
        <w:t xml:space="preserve"> in the biological domain because</w:t>
      </w:r>
      <w:r w:rsidR="003321D1" w:rsidRPr="002127D9">
        <w:rPr>
          <w:rFonts w:asciiTheme="majorHAnsi" w:hAnsiTheme="majorHAnsi" w:cstheme="majorHAnsi"/>
          <w:lang w:val="en-US"/>
        </w:rPr>
        <w:t>, unlike in the cultural domain,</w:t>
      </w:r>
      <w:r w:rsidR="00E348AB" w:rsidRPr="002127D9">
        <w:rPr>
          <w:rFonts w:asciiTheme="majorHAnsi" w:hAnsiTheme="majorHAnsi" w:cstheme="majorHAnsi"/>
          <w:lang w:val="en-US"/>
        </w:rPr>
        <w:t xml:space="preserve"> biological inheritance is </w:t>
      </w:r>
      <w:r w:rsidR="00D9674B" w:rsidRPr="002127D9">
        <w:rPr>
          <w:rFonts w:asciiTheme="majorHAnsi" w:hAnsiTheme="majorHAnsi" w:cstheme="majorHAnsi"/>
          <w:lang w:val="en-US"/>
        </w:rPr>
        <w:t>caused</w:t>
      </w:r>
      <w:r w:rsidR="00E348AB" w:rsidRPr="002127D9">
        <w:rPr>
          <w:rFonts w:asciiTheme="majorHAnsi" w:hAnsiTheme="majorHAnsi" w:cstheme="majorHAnsi"/>
          <w:lang w:val="en-US"/>
        </w:rPr>
        <w:t xml:space="preserve"> by </w:t>
      </w:r>
      <w:r w:rsidR="00AB7E57" w:rsidRPr="002127D9">
        <w:rPr>
          <w:rFonts w:asciiTheme="majorHAnsi" w:hAnsiTheme="majorHAnsi" w:cstheme="majorHAnsi"/>
          <w:lang w:val="en-US"/>
        </w:rPr>
        <w:t xml:space="preserve">a single, robust and </w:t>
      </w:r>
      <w:r w:rsidRPr="002127D9">
        <w:rPr>
          <w:rFonts w:asciiTheme="majorHAnsi" w:hAnsiTheme="majorHAnsi" w:cstheme="majorHAnsi"/>
          <w:lang w:val="en-US"/>
        </w:rPr>
        <w:t>specifiable mechanism</w:t>
      </w:r>
      <w:r w:rsidR="00AB7E57" w:rsidRPr="002127D9">
        <w:rPr>
          <w:rFonts w:asciiTheme="majorHAnsi" w:hAnsiTheme="majorHAnsi" w:cstheme="majorHAnsi"/>
          <w:lang w:val="en-US"/>
        </w:rPr>
        <w:t xml:space="preserve"> </w:t>
      </w:r>
      <w:r w:rsidR="00AB7E57" w:rsidRPr="002127D9">
        <w:rPr>
          <w:rFonts w:asciiTheme="majorHAnsi" w:hAnsiTheme="majorHAnsi" w:cstheme="majorHAnsi"/>
          <w:lang w:val="en-US"/>
        </w:rPr>
        <w:fldChar w:fldCharType="begin"/>
      </w:r>
      <w:r w:rsidR="00AB7E57" w:rsidRPr="002127D9">
        <w:rPr>
          <w:rFonts w:asciiTheme="majorHAnsi" w:hAnsiTheme="majorHAnsi" w:cstheme="majorHAnsi"/>
          <w:lang w:val="en-US"/>
        </w:rPr>
        <w:instrText xml:space="preserve"> ADDIN EN.CITE &lt;EndNote&gt;&lt;Cite&gt;&lt;Author&gt;Claidière&lt;/Author&gt;&lt;Year&gt;2014&lt;/Year&gt;&lt;IDText&gt;How Darwinian is cultural evolution?&lt;/IDText&gt;&lt;DisplayText&gt;(Claidière et al., 2014)&lt;/DisplayText&gt;&lt;record&gt;&lt;isbn&gt;0962-8436&lt;/isbn&gt;&lt;titles&gt;&lt;title&gt;How Darwinian is cultural evolution?&lt;/title&gt;&lt;secondary-title&gt;Phil. Trans. R. Soc. B&lt;/secondary-title&gt;&lt;short-title&gt;How Darwinian is cultural evolution?&lt;/short-title&gt;&lt;/titles&gt;&lt;pages&gt;20130368&lt;/pages&gt;&lt;number&gt;1642&lt;/number&gt;&lt;contributors&gt;&lt;authors&gt;&lt;author&gt;Claidière, Nicolas&lt;/author&gt;&lt;author&gt;Scott-Phillips, Thomas C&lt;/author&gt;&lt;author&gt;Sperber, Dan&lt;/author&gt;&lt;/authors&gt;&lt;/contributors&gt;&lt;added-date format="utc"&gt;1497975536&lt;/added-date&gt;&lt;ref-type name="Journal Article"&gt;17&lt;/ref-type&gt;&lt;dates&gt;&lt;year&gt;2014&lt;/year&gt;&lt;/dates&gt;&lt;rec-number&gt;2010&lt;/rec-number&gt;&lt;last-updated-date format="utc"&gt;1497975536&lt;/last-updated-date&gt;&lt;volume&gt;369&lt;/volume&gt;&lt;/record&gt;&lt;/Cite&gt;&lt;/EndNote&gt;</w:instrText>
      </w:r>
      <w:r w:rsidR="00AB7E57" w:rsidRPr="002127D9">
        <w:rPr>
          <w:rFonts w:asciiTheme="majorHAnsi" w:hAnsiTheme="majorHAnsi" w:cstheme="majorHAnsi"/>
          <w:lang w:val="en-US"/>
        </w:rPr>
        <w:fldChar w:fldCharType="separate"/>
      </w:r>
      <w:r w:rsidR="00AB7E57" w:rsidRPr="002127D9">
        <w:rPr>
          <w:rFonts w:asciiTheme="majorHAnsi" w:hAnsiTheme="majorHAnsi" w:cstheme="majorHAnsi"/>
          <w:noProof/>
          <w:lang w:val="en-US"/>
        </w:rPr>
        <w:t>(Claidière et al., 2014)</w:t>
      </w:r>
      <w:r w:rsidR="00AB7E57" w:rsidRPr="002127D9">
        <w:rPr>
          <w:rFonts w:asciiTheme="majorHAnsi" w:hAnsiTheme="majorHAnsi" w:cstheme="majorHAnsi"/>
          <w:lang w:val="en-US"/>
        </w:rPr>
        <w:fldChar w:fldCharType="end"/>
      </w:r>
      <w:r w:rsidRPr="002127D9">
        <w:rPr>
          <w:rFonts w:asciiTheme="majorHAnsi" w:hAnsiTheme="majorHAnsi" w:cstheme="majorHAnsi"/>
          <w:lang w:val="en-US"/>
        </w:rPr>
        <w:t xml:space="preserve">. </w:t>
      </w:r>
      <w:r w:rsidR="008237ED" w:rsidRPr="002127D9">
        <w:rPr>
          <w:rFonts w:asciiTheme="majorHAnsi" w:hAnsiTheme="majorHAnsi" w:cstheme="majorHAnsi"/>
          <w:lang w:val="en-US"/>
        </w:rPr>
        <w:t>T</w:t>
      </w:r>
      <w:r w:rsidR="00325530" w:rsidRPr="002127D9">
        <w:rPr>
          <w:rFonts w:asciiTheme="majorHAnsi" w:hAnsiTheme="majorHAnsi" w:cstheme="majorHAnsi"/>
          <w:lang w:val="en-US"/>
        </w:rPr>
        <w:t xml:space="preserve">his </w:t>
      </w:r>
      <w:r w:rsidR="008237ED" w:rsidRPr="002127D9">
        <w:rPr>
          <w:rFonts w:asciiTheme="majorHAnsi" w:hAnsiTheme="majorHAnsi" w:cstheme="majorHAnsi"/>
          <w:lang w:val="en-US"/>
        </w:rPr>
        <w:t xml:space="preserve">argument </w:t>
      </w:r>
      <w:r w:rsidR="00325530" w:rsidRPr="002127D9">
        <w:rPr>
          <w:rFonts w:asciiTheme="majorHAnsi" w:hAnsiTheme="majorHAnsi" w:cstheme="majorHAnsi"/>
          <w:lang w:val="en-US"/>
        </w:rPr>
        <w:t xml:space="preserve">underestimates the complexity of DNA </w:t>
      </w:r>
      <w:r w:rsidRPr="002127D9">
        <w:rPr>
          <w:rFonts w:asciiTheme="majorHAnsi" w:hAnsiTheme="majorHAnsi" w:cstheme="majorHAnsi"/>
          <w:lang w:val="en-US"/>
        </w:rPr>
        <w:t xml:space="preserve">replication. During cell division, the double DNA strands </w:t>
      </w:r>
      <w:r w:rsidR="000327C2" w:rsidRPr="002127D9">
        <w:rPr>
          <w:rFonts w:asciiTheme="majorHAnsi" w:hAnsiTheme="majorHAnsi" w:cstheme="majorHAnsi"/>
          <w:lang w:val="en-US"/>
        </w:rPr>
        <w:t>are unzipped</w:t>
      </w:r>
      <w:r w:rsidRPr="002127D9">
        <w:rPr>
          <w:rFonts w:asciiTheme="majorHAnsi" w:hAnsiTheme="majorHAnsi" w:cstheme="majorHAnsi"/>
          <w:lang w:val="en-US"/>
        </w:rPr>
        <w:t xml:space="preserve">, and each strand </w:t>
      </w:r>
      <w:r w:rsidR="00C85DD5" w:rsidRPr="002127D9">
        <w:rPr>
          <w:rFonts w:asciiTheme="majorHAnsi" w:hAnsiTheme="majorHAnsi" w:cstheme="majorHAnsi"/>
          <w:lang w:val="en-US"/>
        </w:rPr>
        <w:t xml:space="preserve">serves </w:t>
      </w:r>
      <w:r w:rsidRPr="002127D9">
        <w:rPr>
          <w:rFonts w:asciiTheme="majorHAnsi" w:hAnsiTheme="majorHAnsi" w:cstheme="majorHAnsi"/>
          <w:lang w:val="en-US"/>
        </w:rPr>
        <w:t xml:space="preserve">as a template for the assembly of </w:t>
      </w:r>
      <w:r w:rsidR="0097646C" w:rsidRPr="002127D9">
        <w:rPr>
          <w:rFonts w:asciiTheme="majorHAnsi" w:hAnsiTheme="majorHAnsi" w:cstheme="majorHAnsi"/>
          <w:lang w:val="en-US"/>
        </w:rPr>
        <w:t>its complement</w:t>
      </w:r>
      <w:r w:rsidRPr="002127D9">
        <w:rPr>
          <w:rFonts w:asciiTheme="majorHAnsi" w:hAnsiTheme="majorHAnsi" w:cstheme="majorHAnsi"/>
          <w:lang w:val="en-US"/>
        </w:rPr>
        <w:t xml:space="preserve">. </w:t>
      </w:r>
      <w:r w:rsidR="004A48CE" w:rsidRPr="002127D9">
        <w:rPr>
          <w:rFonts w:asciiTheme="majorHAnsi" w:hAnsiTheme="majorHAnsi" w:cstheme="majorHAnsi"/>
          <w:lang w:val="en-US"/>
        </w:rPr>
        <w:t xml:space="preserve">But </w:t>
      </w:r>
      <w:r w:rsidR="00F27757" w:rsidRPr="002127D9">
        <w:rPr>
          <w:rFonts w:asciiTheme="majorHAnsi" w:hAnsiTheme="majorHAnsi" w:cstheme="majorHAnsi"/>
          <w:lang w:val="en-US"/>
        </w:rPr>
        <w:t>the reality is more complex. N</w:t>
      </w:r>
      <w:r w:rsidR="0010353A" w:rsidRPr="002127D9">
        <w:rPr>
          <w:rFonts w:asciiTheme="majorHAnsi" w:hAnsiTheme="majorHAnsi" w:cstheme="majorHAnsi"/>
          <w:lang w:val="en-US"/>
        </w:rPr>
        <w:t xml:space="preserve">ot only does the replication machinery “normalize” at the level of the </w:t>
      </w:r>
      <w:r w:rsidR="00E4527B" w:rsidRPr="002127D9">
        <w:rPr>
          <w:rFonts w:asciiTheme="majorHAnsi" w:hAnsiTheme="majorHAnsi" w:cstheme="majorHAnsi"/>
          <w:lang w:val="en-US"/>
        </w:rPr>
        <w:t xml:space="preserve">AGTC </w:t>
      </w:r>
      <w:r w:rsidR="0010353A" w:rsidRPr="002127D9">
        <w:rPr>
          <w:rFonts w:asciiTheme="majorHAnsi" w:hAnsiTheme="majorHAnsi" w:cstheme="majorHAnsi"/>
          <w:lang w:val="en-US"/>
        </w:rPr>
        <w:t xml:space="preserve">alphabet, </w:t>
      </w:r>
      <w:r w:rsidR="00B83FF4" w:rsidRPr="002127D9">
        <w:rPr>
          <w:rFonts w:asciiTheme="majorHAnsi" w:hAnsiTheme="majorHAnsi" w:cstheme="majorHAnsi"/>
          <w:lang w:val="en-US"/>
        </w:rPr>
        <w:t xml:space="preserve">but </w:t>
      </w:r>
      <w:r w:rsidR="00E4527B" w:rsidRPr="002127D9">
        <w:rPr>
          <w:rFonts w:asciiTheme="majorHAnsi" w:hAnsiTheme="majorHAnsi" w:cstheme="majorHAnsi"/>
          <w:lang w:val="en-US"/>
        </w:rPr>
        <w:t>l</w:t>
      </w:r>
      <w:r w:rsidRPr="002127D9">
        <w:rPr>
          <w:rFonts w:asciiTheme="majorHAnsi" w:hAnsiTheme="majorHAnsi" w:cstheme="majorHAnsi"/>
          <w:lang w:val="en-US"/>
        </w:rPr>
        <w:t xml:space="preserve">iving cells </w:t>
      </w:r>
      <w:r w:rsidR="00085010" w:rsidRPr="002127D9">
        <w:rPr>
          <w:rFonts w:asciiTheme="majorHAnsi" w:hAnsiTheme="majorHAnsi" w:cstheme="majorHAnsi"/>
          <w:lang w:val="en-US"/>
        </w:rPr>
        <w:t xml:space="preserve">also </w:t>
      </w:r>
      <w:r w:rsidRPr="002127D9">
        <w:rPr>
          <w:rFonts w:asciiTheme="majorHAnsi" w:hAnsiTheme="majorHAnsi" w:cstheme="majorHAnsi"/>
          <w:lang w:val="en-US"/>
        </w:rPr>
        <w:t xml:space="preserve">use a variety of </w:t>
      </w:r>
      <w:r w:rsidR="007D17C9" w:rsidRPr="002127D9">
        <w:rPr>
          <w:rFonts w:asciiTheme="majorHAnsi" w:hAnsiTheme="majorHAnsi" w:cstheme="majorHAnsi"/>
          <w:lang w:val="en-US"/>
        </w:rPr>
        <w:t xml:space="preserve">complex </w:t>
      </w:r>
      <w:r w:rsidRPr="002127D9">
        <w:rPr>
          <w:rFonts w:asciiTheme="majorHAnsi" w:hAnsiTheme="majorHAnsi" w:cstheme="majorHAnsi"/>
          <w:lang w:val="en-US"/>
        </w:rPr>
        <w:t xml:space="preserve">DNA repair mechanisms, which are constantly at work to correct occasional errors. Such correcting enzymes, as Dennett writes, normalize to semantic norms just like intelligent human beings, </w:t>
      </w:r>
      <w:r w:rsidR="00F86957" w:rsidRPr="002127D9">
        <w:rPr>
          <w:rFonts w:asciiTheme="majorHAnsi" w:hAnsiTheme="majorHAnsi" w:cstheme="majorHAnsi"/>
          <w:lang w:val="en-US"/>
        </w:rPr>
        <w:t xml:space="preserve">albeit </w:t>
      </w:r>
      <w:r w:rsidRPr="002127D9">
        <w:rPr>
          <w:rFonts w:asciiTheme="majorHAnsi" w:hAnsiTheme="majorHAnsi" w:cstheme="majorHAnsi"/>
          <w:lang w:val="en-US"/>
        </w:rPr>
        <w:t xml:space="preserve">“local or proximal semantic norms” </w:t>
      </w:r>
      <w:r w:rsidRPr="002127D9">
        <w:rPr>
          <w:rFonts w:asciiTheme="majorHAnsi" w:hAnsiTheme="majorHAnsi" w:cstheme="majorHAnsi"/>
          <w:lang w:val="en-US"/>
        </w:rPr>
        <w:fldChar w:fldCharType="begin"/>
      </w:r>
      <w:r w:rsidR="0061494E" w:rsidRPr="002127D9">
        <w:rPr>
          <w:rFonts w:asciiTheme="majorHAnsi" w:hAnsiTheme="majorHAnsi" w:cstheme="majorHAnsi"/>
          <w:lang w:val="en-US"/>
        </w:rPr>
        <w:instrText xml:space="preserve"> ADDIN EN.CITE &lt;EndNote&gt;&lt;Cite&gt;&lt;Author&gt;Dennett&lt;/Author&gt;&lt;Year&gt;2006&lt;/Year&gt;&lt;IDText&gt;From typo to thinko: When evolution graduated to semantic norms&lt;/IDText&gt;&lt;Pages&gt;140&lt;/Pages&gt;&lt;DisplayText&gt;(Dennett, 2006b, p. 140)&lt;/DisplayText&gt;&lt;record&gt;&lt;titles&gt;&lt;title&gt;From typo to thinko: When evolution graduated to semantic norms&lt;/title&gt;&lt;secondary-title&gt;Evolution and culture&lt;/secondary-title&gt;&lt;/titles&gt;&lt;pages&gt;133-145&lt;/pages&gt;&lt;contributors&gt;&lt;authors&gt;&lt;author&gt;Dennett, Daniel C.&lt;/author&gt;&lt;/authors&gt;&lt;/contributors&gt;&lt;added-date format="utc"&gt;1500189910&lt;/added-date&gt;&lt;ref-type name="Journal Article"&gt;17&lt;/ref-type&gt;&lt;dates&gt;&lt;year&gt;2006&lt;/year&gt;&lt;/dates&gt;&lt;rec-number&gt;3797&lt;/rec-number&gt;&lt;publisher&gt;MIT Press Cambridge, MA&lt;/publisher&gt;&lt;last-updated-date format="utc"&gt;1500189910&lt;/last-updated-date&gt;&lt;/record&gt;&lt;/Cite&gt;&lt;/EndNote&gt;</w:instrText>
      </w:r>
      <w:r w:rsidRPr="002127D9">
        <w:rPr>
          <w:rFonts w:asciiTheme="majorHAnsi" w:hAnsiTheme="majorHAnsi" w:cstheme="majorHAnsi"/>
          <w:lang w:val="en-US"/>
        </w:rPr>
        <w:fldChar w:fldCharType="separate"/>
      </w:r>
      <w:r w:rsidR="0061494E" w:rsidRPr="002127D9">
        <w:rPr>
          <w:rFonts w:asciiTheme="majorHAnsi" w:hAnsiTheme="majorHAnsi" w:cstheme="majorHAnsi"/>
          <w:noProof/>
          <w:lang w:val="en-US"/>
        </w:rPr>
        <w:t>(Dennett, 2006b, p. 140)</w:t>
      </w:r>
      <w:r w:rsidRPr="002127D9">
        <w:rPr>
          <w:rFonts w:asciiTheme="majorHAnsi" w:hAnsiTheme="majorHAnsi" w:cstheme="majorHAnsi"/>
          <w:lang w:val="en-US"/>
        </w:rPr>
        <w:fldChar w:fldCharType="end"/>
      </w:r>
      <w:r w:rsidRPr="002127D9">
        <w:rPr>
          <w:rFonts w:asciiTheme="majorHAnsi" w:hAnsiTheme="majorHAnsi" w:cstheme="majorHAnsi"/>
          <w:lang w:val="en-US"/>
        </w:rPr>
        <w:t xml:space="preserve">. </w:t>
      </w:r>
      <w:r w:rsidR="005C6B00" w:rsidRPr="002127D9">
        <w:rPr>
          <w:rFonts w:asciiTheme="majorHAnsi" w:hAnsiTheme="majorHAnsi" w:cstheme="majorHAnsi"/>
          <w:lang w:val="en-US"/>
        </w:rPr>
        <w:t xml:space="preserve">And the analogy extends further: </w:t>
      </w:r>
      <w:r w:rsidR="00CB1358" w:rsidRPr="002127D9">
        <w:rPr>
          <w:rFonts w:asciiTheme="majorHAnsi" w:hAnsiTheme="majorHAnsi" w:cstheme="majorHAnsi"/>
          <w:lang w:val="en-US"/>
        </w:rPr>
        <w:t>t</w:t>
      </w:r>
      <w:r w:rsidRPr="002127D9">
        <w:rPr>
          <w:rFonts w:asciiTheme="majorHAnsi" w:hAnsiTheme="majorHAnsi" w:cstheme="majorHAnsi"/>
          <w:lang w:val="en-US"/>
        </w:rPr>
        <w:t xml:space="preserve">here are mechanism for “proofreading” during DNA replication, analogous to </w:t>
      </w:r>
      <w:r w:rsidR="003236EF" w:rsidRPr="002127D9">
        <w:rPr>
          <w:rFonts w:asciiTheme="majorHAnsi" w:hAnsiTheme="majorHAnsi" w:cstheme="majorHAnsi"/>
          <w:lang w:val="en-US"/>
        </w:rPr>
        <w:t>how</w:t>
      </w:r>
      <w:r w:rsidR="008816E3" w:rsidRPr="002127D9">
        <w:rPr>
          <w:rFonts w:asciiTheme="majorHAnsi" w:hAnsiTheme="majorHAnsi" w:cstheme="majorHAnsi"/>
          <w:lang w:val="en-US"/>
        </w:rPr>
        <w:t xml:space="preserve"> a</w:t>
      </w:r>
      <w:r w:rsidR="003236EF" w:rsidRPr="002127D9">
        <w:rPr>
          <w:rFonts w:asciiTheme="majorHAnsi" w:hAnsiTheme="majorHAnsi" w:cstheme="majorHAnsi"/>
          <w:lang w:val="en-US"/>
        </w:rPr>
        <w:t xml:space="preserve"> </w:t>
      </w:r>
      <w:r w:rsidRPr="002127D9">
        <w:rPr>
          <w:rFonts w:asciiTheme="majorHAnsi" w:hAnsiTheme="majorHAnsi" w:cstheme="majorHAnsi"/>
          <w:lang w:val="en-US"/>
        </w:rPr>
        <w:t xml:space="preserve">student </w:t>
      </w:r>
      <w:r w:rsidR="001F15FF" w:rsidRPr="002127D9">
        <w:rPr>
          <w:rFonts w:asciiTheme="majorHAnsi" w:hAnsiTheme="majorHAnsi" w:cstheme="majorHAnsi"/>
          <w:lang w:val="en-US"/>
        </w:rPr>
        <w:t xml:space="preserve">corrects </w:t>
      </w:r>
      <w:r w:rsidRPr="002127D9">
        <w:rPr>
          <w:rFonts w:asciiTheme="majorHAnsi" w:hAnsiTheme="majorHAnsi" w:cstheme="majorHAnsi"/>
          <w:lang w:val="en-US"/>
        </w:rPr>
        <w:t xml:space="preserve">errors </w:t>
      </w:r>
      <w:r w:rsidR="003236EF" w:rsidRPr="002127D9">
        <w:rPr>
          <w:rFonts w:asciiTheme="majorHAnsi" w:hAnsiTheme="majorHAnsi" w:cstheme="majorHAnsi"/>
          <w:lang w:val="en-US"/>
        </w:rPr>
        <w:t>on the blac</w:t>
      </w:r>
      <w:r w:rsidR="00034005" w:rsidRPr="002127D9">
        <w:rPr>
          <w:rFonts w:asciiTheme="majorHAnsi" w:hAnsiTheme="majorHAnsi" w:cstheme="majorHAnsi"/>
          <w:lang w:val="en-US"/>
        </w:rPr>
        <w:t>k</w:t>
      </w:r>
      <w:r w:rsidR="003236EF" w:rsidRPr="002127D9">
        <w:rPr>
          <w:rFonts w:asciiTheme="majorHAnsi" w:hAnsiTheme="majorHAnsi" w:cstheme="majorHAnsi"/>
          <w:lang w:val="en-US"/>
        </w:rPr>
        <w:t>board</w:t>
      </w:r>
      <w:r w:rsidRPr="002127D9">
        <w:rPr>
          <w:rFonts w:asciiTheme="majorHAnsi" w:hAnsiTheme="majorHAnsi" w:cstheme="majorHAnsi"/>
          <w:lang w:val="en-US"/>
        </w:rPr>
        <w:t>. If there is a mutation in a single DNA strand, usually the repair mechanism excises the damaged parts, and recompletes the strand by using the other strand as a template</w:t>
      </w:r>
      <w:r w:rsidR="00CB1358" w:rsidRPr="002127D9">
        <w:rPr>
          <w:rFonts w:asciiTheme="majorHAnsi" w:hAnsiTheme="majorHAnsi" w:cstheme="majorHAnsi"/>
          <w:lang w:val="en-US"/>
        </w:rPr>
        <w:t xml:space="preserve"> (genes use redundancy to minimize errors, just </w:t>
      </w:r>
      <w:r w:rsidR="00A32D83" w:rsidRPr="002127D9">
        <w:rPr>
          <w:rFonts w:asciiTheme="majorHAnsi" w:hAnsiTheme="majorHAnsi" w:cstheme="majorHAnsi"/>
          <w:lang w:val="en-US"/>
        </w:rPr>
        <w:t>like human beings</w:t>
      </w:r>
      <w:r w:rsidR="0029454E" w:rsidRPr="002127D9">
        <w:rPr>
          <w:rFonts w:asciiTheme="majorHAnsi" w:hAnsiTheme="majorHAnsi" w:cstheme="majorHAnsi"/>
          <w:lang w:val="en-US"/>
        </w:rPr>
        <w:t xml:space="preserve"> </w:t>
      </w:r>
      <w:r w:rsidR="00CB1358" w:rsidRPr="002127D9">
        <w:rPr>
          <w:rFonts w:asciiTheme="majorHAnsi" w:hAnsiTheme="majorHAnsi" w:cstheme="majorHAnsi"/>
          <w:lang w:val="en-US"/>
        </w:rPr>
        <w:t>in cultural transmission)</w:t>
      </w:r>
      <w:r w:rsidRPr="002127D9">
        <w:rPr>
          <w:rFonts w:asciiTheme="majorHAnsi" w:hAnsiTheme="majorHAnsi" w:cstheme="majorHAnsi"/>
          <w:lang w:val="en-US"/>
        </w:rPr>
        <w:t>. In other types of repair, no template is needed, as the damage is “known” to occur only in one of the four bases. In the case of double strand breaks, there are different mechanisms for ligating the broken ends, with some mechanisms used</w:t>
      </w:r>
      <w:r w:rsidR="00B4483D" w:rsidRPr="002127D9">
        <w:rPr>
          <w:rFonts w:asciiTheme="majorHAnsi" w:hAnsiTheme="majorHAnsi" w:cstheme="majorHAnsi"/>
          <w:lang w:val="en-US"/>
        </w:rPr>
        <w:t xml:space="preserve"> as</w:t>
      </w:r>
      <w:r w:rsidRPr="002127D9">
        <w:rPr>
          <w:rFonts w:asciiTheme="majorHAnsi" w:hAnsiTheme="majorHAnsi" w:cstheme="majorHAnsi"/>
          <w:lang w:val="en-US"/>
        </w:rPr>
        <w:t xml:space="preserve"> a preferred </w:t>
      </w:r>
      <w:r w:rsidR="00954E95" w:rsidRPr="002127D9">
        <w:rPr>
          <w:rFonts w:asciiTheme="majorHAnsi" w:hAnsiTheme="majorHAnsi" w:cstheme="majorHAnsi"/>
          <w:lang w:val="en-US"/>
        </w:rPr>
        <w:t>“first response”</w:t>
      </w:r>
      <w:r w:rsidRPr="002127D9">
        <w:rPr>
          <w:rFonts w:asciiTheme="majorHAnsi" w:hAnsiTheme="majorHAnsi" w:cstheme="majorHAnsi"/>
          <w:lang w:val="en-US"/>
        </w:rPr>
        <w:t xml:space="preserve">, while others only as a “last resort” in case of severe damage. Loss of the genes for proofreading results in hypermutation, and prevents high-fidelity transmission chains. </w:t>
      </w:r>
    </w:p>
    <w:p w14:paraId="1EFF8F35" w14:textId="531680E3" w:rsidR="004A5E79" w:rsidRPr="002127D9" w:rsidRDefault="00CC6CF6" w:rsidP="004A5E79">
      <w:pPr>
        <w:jc w:val="both"/>
        <w:rPr>
          <w:rFonts w:asciiTheme="majorHAnsi" w:hAnsiTheme="majorHAnsi" w:cstheme="majorHAnsi"/>
          <w:lang w:val="en-US"/>
        </w:rPr>
      </w:pPr>
      <w:r w:rsidRPr="002127D9">
        <w:rPr>
          <w:rFonts w:asciiTheme="majorHAnsi" w:hAnsiTheme="majorHAnsi" w:cstheme="majorHAnsi"/>
          <w:lang w:val="en-US"/>
        </w:rPr>
        <w:t xml:space="preserve">None is this is to deny that cultural replication, by and large, is a lot more messy and complicated than </w:t>
      </w:r>
      <w:r w:rsidR="00376535" w:rsidRPr="002127D9">
        <w:rPr>
          <w:rFonts w:asciiTheme="majorHAnsi" w:hAnsiTheme="majorHAnsi" w:cstheme="majorHAnsi"/>
          <w:lang w:val="en-US"/>
        </w:rPr>
        <w:t>biology</w:t>
      </w:r>
      <w:r w:rsidRPr="002127D9">
        <w:rPr>
          <w:rFonts w:asciiTheme="majorHAnsi" w:hAnsiTheme="majorHAnsi" w:cstheme="majorHAnsi"/>
          <w:lang w:val="en-US"/>
        </w:rPr>
        <w:t xml:space="preserve">. But there is no </w:t>
      </w:r>
      <w:r w:rsidR="00376535" w:rsidRPr="002127D9">
        <w:rPr>
          <w:rFonts w:asciiTheme="majorHAnsi" w:hAnsiTheme="majorHAnsi" w:cstheme="majorHAnsi"/>
          <w:lang w:val="en-US"/>
        </w:rPr>
        <w:t xml:space="preserve">qualitative </w:t>
      </w:r>
      <w:r w:rsidRPr="002127D9">
        <w:rPr>
          <w:rFonts w:asciiTheme="majorHAnsi" w:hAnsiTheme="majorHAnsi" w:cstheme="majorHAnsi"/>
          <w:lang w:val="en-US"/>
        </w:rPr>
        <w:t xml:space="preserve">difference. If we adopt an informational approach, we can abstract away from the nitty-gritty of both biological and cultural evolution. </w:t>
      </w:r>
      <w:r w:rsidR="004D5374" w:rsidRPr="002127D9">
        <w:rPr>
          <w:rFonts w:asciiTheme="majorHAnsi" w:hAnsiTheme="majorHAnsi" w:cstheme="majorHAnsi"/>
          <w:lang w:val="en-US"/>
        </w:rPr>
        <w:t xml:space="preserve">Heintz and Claidière, after presenting the </w:t>
      </w:r>
      <w:r w:rsidR="0011675C" w:rsidRPr="002127D9">
        <w:rPr>
          <w:rFonts w:asciiTheme="majorHAnsi" w:hAnsiTheme="majorHAnsi" w:cstheme="majorHAnsi"/>
          <w:lang w:val="en-US"/>
        </w:rPr>
        <w:t xml:space="preserve">Sperberian </w:t>
      </w:r>
      <w:r w:rsidR="004D5374" w:rsidRPr="002127D9">
        <w:rPr>
          <w:rFonts w:asciiTheme="majorHAnsi" w:hAnsiTheme="majorHAnsi" w:cstheme="majorHAnsi"/>
          <w:lang w:val="en-US"/>
        </w:rPr>
        <w:t xml:space="preserve">argument about the constructive nature of cultural evolution, conclude that “it is not possible to ignore the details of the cognitive constructive mechanisms that produce cultural items.” </w:t>
      </w:r>
      <w:r w:rsidR="004D5374" w:rsidRPr="002127D9">
        <w:rPr>
          <w:rFonts w:asciiTheme="majorHAnsi" w:hAnsiTheme="majorHAnsi" w:cstheme="majorHAnsi"/>
          <w:lang w:val="en-US"/>
        </w:rPr>
        <w:fldChar w:fldCharType="begin"/>
      </w:r>
      <w:r w:rsidR="00026439">
        <w:rPr>
          <w:rFonts w:asciiTheme="majorHAnsi" w:hAnsiTheme="majorHAnsi" w:cstheme="majorHAnsi"/>
          <w:lang w:val="en-US"/>
        </w:rPr>
        <w:instrText xml:space="preserve"> ADDIN EN.CITE &lt;EndNote&gt;&lt;Cite&gt;&lt;Author&gt;Heintz&lt;/Author&gt;&lt;Year&gt;2015&lt;/Year&gt;&lt;IDText&gt;Current Darwinism in social science&lt;/IDText&gt;&lt;Pages&gt;800&lt;/Pages&gt;&lt;DisplayText&gt;(Heintz &amp;amp; Claidière, 2015, p. 800)&lt;/DisplayText&gt;&lt;record&gt;&lt;titles&gt;&lt;title&gt;Current Darwinism in social science&lt;/title&gt;&lt;secondary-title&gt;Handbook of Evolutionary Thinking in the Sciences&lt;/secondary-title&gt;&lt;/titles&gt;&lt;pages&gt;781-807&lt;/pages&gt;&lt;contributors&gt;&lt;authors&gt;&lt;author&gt;Heintz, Christophe&lt;/author&gt;&lt;author&gt;Claidière, Nicolas&lt;/author&gt;&lt;/authors&gt;&lt;/contributors&gt;&lt;added-date format="utc"&gt;1507913272&lt;/added-date&gt;&lt;ref-type name="Book Section"&gt;5&lt;/ref-type&gt;&lt;dates&gt;&lt;year&gt;2015&lt;/year&gt;&lt;/dates&gt;&lt;rec-number&gt;3838&lt;/rec-number&gt;&lt;publisher&gt;Springer&lt;/publisher&gt;&lt;last-updated-date format="utc"&gt;1507913272&lt;/last-updated-date&gt;&lt;/record&gt;&lt;/Cite&gt;&lt;/EndNote&gt;</w:instrText>
      </w:r>
      <w:r w:rsidR="004D5374" w:rsidRPr="002127D9">
        <w:rPr>
          <w:rFonts w:asciiTheme="majorHAnsi" w:hAnsiTheme="majorHAnsi" w:cstheme="majorHAnsi"/>
          <w:lang w:val="en-US"/>
        </w:rPr>
        <w:fldChar w:fldCharType="separate"/>
      </w:r>
      <w:r w:rsidR="00026439">
        <w:rPr>
          <w:rFonts w:asciiTheme="majorHAnsi" w:hAnsiTheme="majorHAnsi" w:cstheme="majorHAnsi"/>
          <w:noProof/>
          <w:lang w:val="en-US"/>
        </w:rPr>
        <w:t>(Heintz &amp; Claidière, 2015, p. 800)</w:t>
      </w:r>
      <w:r w:rsidR="004D5374" w:rsidRPr="002127D9">
        <w:rPr>
          <w:rFonts w:asciiTheme="majorHAnsi" w:hAnsiTheme="majorHAnsi" w:cstheme="majorHAnsi"/>
          <w:lang w:val="en-US"/>
        </w:rPr>
        <w:fldChar w:fldCharType="end"/>
      </w:r>
      <w:r w:rsidR="004D5374" w:rsidRPr="002127D9">
        <w:rPr>
          <w:rFonts w:asciiTheme="majorHAnsi" w:hAnsiTheme="majorHAnsi" w:cstheme="majorHAnsi"/>
          <w:lang w:val="en-US"/>
        </w:rPr>
        <w:t xml:space="preserve"> I think the current analysis shows that this conclusion is premature, or at least not always true. </w:t>
      </w:r>
      <w:r w:rsidRPr="002127D9">
        <w:rPr>
          <w:rFonts w:asciiTheme="majorHAnsi" w:hAnsiTheme="majorHAnsi" w:cstheme="majorHAnsi"/>
          <w:lang w:val="en-US"/>
        </w:rPr>
        <w:t xml:space="preserve">Reconstruction is not opposed to replication, as long as we have assured ourselves that we are not dealing with wholesale evocation. As Dennett writes: “You can finesse your ignorance of the gory mechanical details of how the information got from A to B, at least temporarily, and just concentrate on the implications of the fact that some information did get there—and some other information didn’t.” </w:t>
      </w:r>
      <w:r w:rsidRPr="002127D9">
        <w:rPr>
          <w:rFonts w:asciiTheme="majorHAnsi" w:hAnsiTheme="majorHAnsi" w:cstheme="majorHAnsi"/>
          <w:lang w:val="en-US"/>
        </w:rPr>
        <w:fldChar w:fldCharType="begin"/>
      </w:r>
      <w:r w:rsidRPr="002127D9">
        <w:rPr>
          <w:rFonts w:asciiTheme="majorHAnsi" w:hAnsiTheme="majorHAnsi" w:cstheme="majorHAnsi"/>
          <w:lang w:val="en-US"/>
        </w:rPr>
        <w:instrText xml:space="preserve"> ADDIN EN.CITE &lt;EndNote&gt;&lt;Cite&gt;&lt;Author&gt;Dennett&lt;/Author&gt;&lt;Year&gt;1995&lt;/Year&gt;&lt;RecNum&gt;1854&lt;/RecNum&gt;&lt;Pages&gt;359&lt;/Pages&gt;&lt;DisplayText&gt;(Dennett, 1995, p. 359)&lt;/DisplayText&gt;&lt;record&gt;&lt;rec-number&gt;1854&lt;/rec-number&gt;&lt;foreign-keys&gt;&lt;key app="EN" db-id="es9ttvsd1p2xatet5etpvexn02w99r5s0etd" timestamp="1380803252"&gt;1854&lt;/key&gt;&lt;/foreign-keys&gt;&lt;ref-type name="Book"&gt;6&lt;/ref-type&gt;&lt;contributors&gt;&lt;authors&gt;&lt;author&gt;Dennett, Daniel C.&lt;/author&gt;&lt;/authors&gt;&lt;/contributors&gt;&lt;titles&gt;&lt;title&gt;Darwin&amp;apos;s dangerous idea: evolution and the meanings of life&lt;/title&gt;&lt;/titles&gt;&lt;dates&gt;&lt;year&gt;1995&lt;/year&gt;&lt;/dates&gt;&lt;pub-location&gt;New York&lt;/pub-location&gt;&lt;publisher&gt;Simon &amp;amp; Schuster&lt;/publisher&gt;&lt;/record&gt;&lt;/Cite&gt;&lt;/EndNote&gt;</w:instrText>
      </w:r>
      <w:r w:rsidRPr="002127D9">
        <w:rPr>
          <w:rFonts w:asciiTheme="majorHAnsi" w:hAnsiTheme="majorHAnsi" w:cstheme="majorHAnsi"/>
          <w:lang w:val="en-US"/>
        </w:rPr>
        <w:fldChar w:fldCharType="separate"/>
      </w:r>
      <w:r w:rsidRPr="002127D9">
        <w:rPr>
          <w:rFonts w:asciiTheme="majorHAnsi" w:hAnsiTheme="majorHAnsi" w:cstheme="majorHAnsi"/>
          <w:lang w:val="en-US"/>
        </w:rPr>
        <w:t>(Dennett, 1995, p. 359)</w:t>
      </w:r>
      <w:r w:rsidRPr="002127D9">
        <w:rPr>
          <w:rFonts w:asciiTheme="majorHAnsi" w:hAnsiTheme="majorHAnsi" w:cstheme="majorHAnsi"/>
          <w:lang w:val="en-US"/>
        </w:rPr>
        <w:fldChar w:fldCharType="end"/>
      </w:r>
      <w:r w:rsidR="004A5E79" w:rsidRPr="002127D9">
        <w:rPr>
          <w:rFonts w:asciiTheme="majorHAnsi" w:hAnsiTheme="majorHAnsi" w:cstheme="majorHAnsi"/>
          <w:lang w:val="en-US"/>
        </w:rPr>
        <w:t xml:space="preserve"> If we adopt a purely abstract conception of cultural representations, we can see under which conditions the gory details of cultural transmission can be safely ignored, and when they cannot be. My claim in this paper is that a process of information </w:t>
      </w:r>
      <w:r w:rsidR="004A5E79" w:rsidRPr="002127D9">
        <w:rPr>
          <w:rFonts w:asciiTheme="majorHAnsi" w:hAnsiTheme="majorHAnsi" w:cstheme="majorHAnsi"/>
          <w:i/>
          <w:lang w:val="en-US"/>
        </w:rPr>
        <w:t>extraction</w:t>
      </w:r>
      <w:r w:rsidR="004A5E79" w:rsidRPr="002127D9">
        <w:rPr>
          <w:rFonts w:asciiTheme="majorHAnsi" w:hAnsiTheme="majorHAnsi" w:cstheme="majorHAnsi"/>
          <w:lang w:val="en-US"/>
        </w:rPr>
        <w:t xml:space="preserve"> can be safely blackboxed and treated as conceptually equivalent to ‘replication’, provided of course that the information in the target representation instantiates the same information as the source. By contrast, a process of </w:t>
      </w:r>
      <w:r w:rsidR="004A5E79" w:rsidRPr="002127D9">
        <w:rPr>
          <w:rFonts w:asciiTheme="majorHAnsi" w:hAnsiTheme="majorHAnsi" w:cstheme="majorHAnsi"/>
          <w:i/>
          <w:lang w:val="en-US"/>
        </w:rPr>
        <w:t>evocation</w:t>
      </w:r>
      <w:r w:rsidR="004A5E79" w:rsidRPr="002127D9">
        <w:rPr>
          <w:rFonts w:asciiTheme="majorHAnsi" w:hAnsiTheme="majorHAnsi" w:cstheme="majorHAnsi"/>
          <w:lang w:val="en-US"/>
        </w:rPr>
        <w:t xml:space="preserve"> cannot be blackboxed, because the appearance of information being transmitted is merely an illusion. </w:t>
      </w:r>
    </w:p>
    <w:p w14:paraId="5B476D3B" w14:textId="312ED88C" w:rsidR="0039267F" w:rsidRPr="002127D9" w:rsidRDefault="00FD7046" w:rsidP="00885C4D">
      <w:pPr>
        <w:jc w:val="both"/>
        <w:rPr>
          <w:rFonts w:asciiTheme="majorHAnsi" w:hAnsiTheme="majorHAnsi" w:cstheme="majorHAnsi"/>
          <w:lang w:val="en-US"/>
        </w:rPr>
      </w:pPr>
      <w:r w:rsidRPr="002127D9">
        <w:rPr>
          <w:rFonts w:asciiTheme="majorHAnsi" w:hAnsiTheme="majorHAnsi" w:cstheme="majorHAnsi"/>
          <w:b/>
          <w:lang w:val="en-US"/>
        </w:rPr>
        <w:t>Discussion</w:t>
      </w:r>
    </w:p>
    <w:p w14:paraId="2B11EF1A" w14:textId="650E449A" w:rsidR="008C03C9" w:rsidRPr="002127D9" w:rsidRDefault="00D13D59" w:rsidP="003A242E">
      <w:pPr>
        <w:jc w:val="both"/>
        <w:rPr>
          <w:rFonts w:asciiTheme="majorHAnsi" w:hAnsiTheme="majorHAnsi" w:cstheme="majorHAnsi"/>
          <w:lang w:val="en-US"/>
        </w:rPr>
      </w:pPr>
      <w:r w:rsidRPr="002127D9">
        <w:rPr>
          <w:rFonts w:asciiTheme="majorHAnsi" w:hAnsiTheme="majorHAnsi" w:cstheme="majorHAnsi"/>
          <w:lang w:val="en-US"/>
        </w:rPr>
        <w:t xml:space="preserve">In this paper, </w:t>
      </w:r>
      <w:r w:rsidR="008C60A5" w:rsidRPr="002127D9">
        <w:rPr>
          <w:rFonts w:asciiTheme="majorHAnsi" w:hAnsiTheme="majorHAnsi" w:cstheme="majorHAnsi"/>
          <w:lang w:val="en-US"/>
        </w:rPr>
        <w:t xml:space="preserve">I </w:t>
      </w:r>
      <w:r w:rsidRPr="002127D9">
        <w:rPr>
          <w:rFonts w:asciiTheme="majorHAnsi" w:hAnsiTheme="majorHAnsi" w:cstheme="majorHAnsi"/>
          <w:lang w:val="en-US"/>
        </w:rPr>
        <w:t>have defended an informational approach to biological and cultural evolution, on the basis of some thought experiments and intuitions pumps.</w:t>
      </w:r>
      <w:r w:rsidR="003A242E" w:rsidRPr="002127D9">
        <w:rPr>
          <w:rFonts w:asciiTheme="majorHAnsi" w:hAnsiTheme="majorHAnsi" w:cstheme="majorHAnsi"/>
          <w:lang w:val="en-US"/>
        </w:rPr>
        <w:t xml:space="preserve"> </w:t>
      </w:r>
      <w:r w:rsidR="008E5DA3" w:rsidRPr="002127D9">
        <w:rPr>
          <w:rFonts w:asciiTheme="majorHAnsi" w:hAnsiTheme="majorHAnsi" w:cstheme="majorHAnsi"/>
          <w:lang w:val="en-US"/>
        </w:rPr>
        <w:t xml:space="preserve">Genes should not be identified with the DNA molecule itself, but with the abstract </w:t>
      </w:r>
      <w:r w:rsidR="008E5DA3" w:rsidRPr="002127D9">
        <w:rPr>
          <w:rFonts w:asciiTheme="majorHAnsi" w:hAnsiTheme="majorHAnsi" w:cstheme="majorHAnsi"/>
          <w:i/>
          <w:lang w:val="en-US"/>
        </w:rPr>
        <w:t>information</w:t>
      </w:r>
      <w:r w:rsidR="008E5DA3" w:rsidRPr="002127D9">
        <w:rPr>
          <w:rFonts w:asciiTheme="majorHAnsi" w:hAnsiTheme="majorHAnsi" w:cstheme="majorHAnsi"/>
          <w:lang w:val="en-US"/>
        </w:rPr>
        <w:t xml:space="preserve"> of which the DNA molecule is the carrier. The fact that gene replication is achieved by a single identifiable molecule, with an alphabet of no more than four letters, is a coincidental fact about </w:t>
      </w:r>
      <w:r w:rsidR="00515C7D" w:rsidRPr="002127D9">
        <w:rPr>
          <w:rFonts w:asciiTheme="majorHAnsi" w:hAnsiTheme="majorHAnsi" w:cstheme="majorHAnsi"/>
          <w:lang w:val="en-US"/>
        </w:rPr>
        <w:t xml:space="preserve">the efficiency of </w:t>
      </w:r>
      <w:r w:rsidR="008E5DA3" w:rsidRPr="002127D9">
        <w:rPr>
          <w:rFonts w:asciiTheme="majorHAnsi" w:hAnsiTheme="majorHAnsi" w:cstheme="majorHAnsi"/>
          <w:lang w:val="en-US"/>
        </w:rPr>
        <w:t xml:space="preserve">biological evolution, not a necessary condition for replication to take place. </w:t>
      </w:r>
    </w:p>
    <w:p w14:paraId="7E4E311A" w14:textId="672F0B25" w:rsidR="00D21690" w:rsidRPr="002127D9" w:rsidRDefault="003A242E" w:rsidP="00885C4D">
      <w:pPr>
        <w:jc w:val="both"/>
        <w:rPr>
          <w:rFonts w:asciiTheme="majorHAnsi" w:hAnsiTheme="majorHAnsi" w:cstheme="majorHAnsi"/>
          <w:lang w:val="en-US"/>
        </w:rPr>
      </w:pPr>
      <w:r w:rsidRPr="002127D9">
        <w:rPr>
          <w:rFonts w:asciiTheme="majorHAnsi" w:hAnsiTheme="majorHAnsi" w:cstheme="majorHAnsi"/>
          <w:lang w:val="en-US"/>
        </w:rPr>
        <w:t xml:space="preserve">The  informational approach is open-ended and flexible, as it does not require any specific physical substrate or specific mechanism for replication. </w:t>
      </w:r>
      <w:r w:rsidR="00CD11AB" w:rsidRPr="002127D9">
        <w:rPr>
          <w:rFonts w:asciiTheme="majorHAnsi" w:hAnsiTheme="majorHAnsi" w:cstheme="majorHAnsi"/>
          <w:lang w:val="en-US"/>
        </w:rPr>
        <w:t>To be sure, c</w:t>
      </w:r>
      <w:r w:rsidR="00C6444E" w:rsidRPr="002127D9">
        <w:rPr>
          <w:rFonts w:asciiTheme="majorHAnsi" w:hAnsiTheme="majorHAnsi" w:cstheme="majorHAnsi"/>
          <w:lang w:val="en-US"/>
        </w:rPr>
        <w:t xml:space="preserve">ulture is much more messy than biology, but this need not </w:t>
      </w:r>
      <w:r w:rsidR="008A235A" w:rsidRPr="002127D9">
        <w:rPr>
          <w:rFonts w:asciiTheme="majorHAnsi" w:hAnsiTheme="majorHAnsi" w:cstheme="majorHAnsi"/>
          <w:lang w:val="en-US"/>
        </w:rPr>
        <w:t xml:space="preserve">pose </w:t>
      </w:r>
      <w:r w:rsidR="00C6444E" w:rsidRPr="002127D9">
        <w:rPr>
          <w:rFonts w:asciiTheme="majorHAnsi" w:hAnsiTheme="majorHAnsi" w:cstheme="majorHAnsi"/>
          <w:lang w:val="en-US"/>
        </w:rPr>
        <w:t>a serious problem</w:t>
      </w:r>
      <w:r w:rsidR="008A235A" w:rsidRPr="002127D9">
        <w:rPr>
          <w:rFonts w:asciiTheme="majorHAnsi" w:hAnsiTheme="majorHAnsi" w:cstheme="majorHAnsi"/>
          <w:lang w:val="en-US"/>
        </w:rPr>
        <w:t xml:space="preserve"> to the replication framework</w:t>
      </w:r>
      <w:r w:rsidR="00C6444E" w:rsidRPr="002127D9">
        <w:rPr>
          <w:rFonts w:asciiTheme="majorHAnsi" w:hAnsiTheme="majorHAnsi" w:cstheme="majorHAnsi"/>
          <w:lang w:val="en-US"/>
        </w:rPr>
        <w:t xml:space="preserve">. </w:t>
      </w:r>
      <w:r w:rsidR="008C03C9" w:rsidRPr="002127D9">
        <w:rPr>
          <w:rFonts w:asciiTheme="majorHAnsi" w:hAnsiTheme="majorHAnsi" w:cstheme="majorHAnsi"/>
          <w:lang w:val="en-US"/>
        </w:rPr>
        <w:t xml:space="preserve">Any physical object can act as a carrier of information, and ‘information’ can be identified at numerous levels of abstraction. </w:t>
      </w:r>
      <w:r w:rsidR="00F23EA7" w:rsidRPr="002127D9">
        <w:rPr>
          <w:rFonts w:asciiTheme="majorHAnsi" w:hAnsiTheme="majorHAnsi" w:cstheme="majorHAnsi"/>
          <w:lang w:val="en-US"/>
        </w:rPr>
        <w:t>However,</w:t>
      </w:r>
      <w:r w:rsidR="008272D0" w:rsidRPr="002127D9">
        <w:rPr>
          <w:rFonts w:asciiTheme="majorHAnsi" w:hAnsiTheme="majorHAnsi" w:cstheme="majorHAnsi"/>
          <w:lang w:val="en-US"/>
        </w:rPr>
        <w:t xml:space="preserve"> </w:t>
      </w:r>
      <w:r w:rsidR="008272D0" w:rsidRPr="002127D9">
        <w:rPr>
          <w:rFonts w:asciiTheme="majorHAnsi" w:hAnsiTheme="majorHAnsi" w:cstheme="majorHAnsi"/>
          <w:lang w:val="en-US"/>
        </w:rPr>
        <w:lastRenderedPageBreak/>
        <w:t xml:space="preserve">we have to be careful about where the information is </w:t>
      </w:r>
      <w:r w:rsidR="008272D0" w:rsidRPr="002127D9">
        <w:rPr>
          <w:rFonts w:asciiTheme="majorHAnsi" w:hAnsiTheme="majorHAnsi" w:cstheme="majorHAnsi"/>
          <w:i/>
          <w:lang w:val="en-US"/>
        </w:rPr>
        <w:t>coming from</w:t>
      </w:r>
      <w:r w:rsidR="008272D0" w:rsidRPr="002127D9">
        <w:rPr>
          <w:rFonts w:asciiTheme="majorHAnsi" w:hAnsiTheme="majorHAnsi" w:cstheme="majorHAnsi"/>
          <w:lang w:val="en-US"/>
        </w:rPr>
        <w:t xml:space="preserve">. As </w:t>
      </w:r>
      <w:r w:rsidR="00D21690" w:rsidRPr="002127D9">
        <w:rPr>
          <w:rFonts w:asciiTheme="majorHAnsi" w:hAnsiTheme="majorHAnsi" w:cstheme="majorHAnsi"/>
          <w:lang w:val="en-US"/>
        </w:rPr>
        <w:t xml:space="preserve">Sperber </w:t>
      </w:r>
      <w:r w:rsidR="00C369B4" w:rsidRPr="002127D9">
        <w:rPr>
          <w:rFonts w:asciiTheme="majorHAnsi" w:hAnsiTheme="majorHAnsi" w:cstheme="majorHAnsi"/>
          <w:lang w:val="en-US"/>
        </w:rPr>
        <w:t xml:space="preserve">and his </w:t>
      </w:r>
      <w:r w:rsidR="00401E6C" w:rsidRPr="002127D9">
        <w:rPr>
          <w:rFonts w:asciiTheme="majorHAnsi" w:hAnsiTheme="majorHAnsi" w:cstheme="majorHAnsi"/>
          <w:lang w:val="en-US"/>
        </w:rPr>
        <w:t>colleagues</w:t>
      </w:r>
      <w:r w:rsidR="00C369B4" w:rsidRPr="002127D9">
        <w:rPr>
          <w:rFonts w:asciiTheme="majorHAnsi" w:hAnsiTheme="majorHAnsi" w:cstheme="majorHAnsi"/>
          <w:lang w:val="en-US"/>
        </w:rPr>
        <w:t xml:space="preserve"> </w:t>
      </w:r>
      <w:r w:rsidR="001E0176" w:rsidRPr="002127D9">
        <w:rPr>
          <w:rFonts w:asciiTheme="majorHAnsi" w:hAnsiTheme="majorHAnsi" w:cstheme="majorHAnsi"/>
          <w:lang w:val="en-US"/>
        </w:rPr>
        <w:t xml:space="preserve">have </w:t>
      </w:r>
      <w:r w:rsidR="00D21690" w:rsidRPr="002127D9">
        <w:rPr>
          <w:rFonts w:asciiTheme="majorHAnsi" w:hAnsiTheme="majorHAnsi" w:cstheme="majorHAnsi"/>
          <w:lang w:val="en-US"/>
        </w:rPr>
        <w:t xml:space="preserve">argued, </w:t>
      </w:r>
      <w:r w:rsidR="008272D0" w:rsidRPr="002127D9">
        <w:rPr>
          <w:rFonts w:asciiTheme="majorHAnsi" w:hAnsiTheme="majorHAnsi" w:cstheme="majorHAnsi"/>
          <w:lang w:val="en-US"/>
        </w:rPr>
        <w:t>j</w:t>
      </w:r>
      <w:r w:rsidR="00D21690" w:rsidRPr="002127D9">
        <w:rPr>
          <w:rFonts w:asciiTheme="majorHAnsi" w:hAnsiTheme="majorHAnsi" w:cstheme="majorHAnsi"/>
          <w:lang w:val="en-US"/>
        </w:rPr>
        <w:t>ust because we observe chain</w:t>
      </w:r>
      <w:r w:rsidR="000A6562" w:rsidRPr="002127D9">
        <w:rPr>
          <w:rFonts w:asciiTheme="majorHAnsi" w:hAnsiTheme="majorHAnsi" w:cstheme="majorHAnsi"/>
          <w:lang w:val="en-US"/>
        </w:rPr>
        <w:t>s of re-occurring representations</w:t>
      </w:r>
      <w:r w:rsidR="00D21690" w:rsidRPr="002127D9">
        <w:rPr>
          <w:rFonts w:asciiTheme="majorHAnsi" w:hAnsiTheme="majorHAnsi" w:cstheme="majorHAnsi"/>
          <w:lang w:val="en-US"/>
        </w:rPr>
        <w:t xml:space="preserve"> does not mean that </w:t>
      </w:r>
      <w:r w:rsidR="00601DEF" w:rsidRPr="002127D9">
        <w:rPr>
          <w:rFonts w:asciiTheme="majorHAnsi" w:hAnsiTheme="majorHAnsi" w:cstheme="majorHAnsi"/>
          <w:lang w:val="en-US"/>
        </w:rPr>
        <w:t xml:space="preserve">some sort of </w:t>
      </w:r>
      <w:r w:rsidR="003679B5" w:rsidRPr="002127D9">
        <w:rPr>
          <w:rFonts w:asciiTheme="majorHAnsi" w:hAnsiTheme="majorHAnsi" w:cstheme="majorHAnsi"/>
          <w:lang w:val="en-US"/>
        </w:rPr>
        <w:t>replication</w:t>
      </w:r>
      <w:r w:rsidR="00601DEF" w:rsidRPr="002127D9">
        <w:rPr>
          <w:rFonts w:asciiTheme="majorHAnsi" w:hAnsiTheme="majorHAnsi" w:cstheme="majorHAnsi"/>
          <w:lang w:val="en-US"/>
        </w:rPr>
        <w:t xml:space="preserve"> is going on</w:t>
      </w:r>
      <w:r w:rsidR="00D21690" w:rsidRPr="002127D9">
        <w:rPr>
          <w:rFonts w:asciiTheme="majorHAnsi" w:hAnsiTheme="majorHAnsi" w:cstheme="majorHAnsi"/>
          <w:lang w:val="en-US"/>
        </w:rPr>
        <w:t>. O</w:t>
      </w:r>
      <w:r w:rsidR="002D5788" w:rsidRPr="002127D9">
        <w:rPr>
          <w:rFonts w:asciiTheme="majorHAnsi" w:hAnsiTheme="majorHAnsi" w:cstheme="majorHAnsi"/>
          <w:lang w:val="en-US"/>
        </w:rPr>
        <w:t>n</w:t>
      </w:r>
      <w:r w:rsidR="00D21690" w:rsidRPr="002127D9">
        <w:rPr>
          <w:rFonts w:asciiTheme="majorHAnsi" w:hAnsiTheme="majorHAnsi" w:cstheme="majorHAnsi"/>
          <w:lang w:val="en-US"/>
        </w:rPr>
        <w:t xml:space="preserve"> our informational approach, this makes sense: in a process of </w:t>
      </w:r>
      <w:r w:rsidR="0034394D" w:rsidRPr="002127D9">
        <w:rPr>
          <w:rFonts w:asciiTheme="majorHAnsi" w:hAnsiTheme="majorHAnsi" w:cstheme="majorHAnsi"/>
          <w:lang w:val="en-US"/>
        </w:rPr>
        <w:t xml:space="preserve">mere </w:t>
      </w:r>
      <w:r w:rsidR="00D21690" w:rsidRPr="002127D9">
        <w:rPr>
          <w:rFonts w:asciiTheme="majorHAnsi" w:hAnsiTheme="majorHAnsi" w:cstheme="majorHAnsi"/>
          <w:lang w:val="en-US"/>
        </w:rPr>
        <w:t xml:space="preserve">evocation, there is no reduction of </w:t>
      </w:r>
      <w:r w:rsidR="0053384C" w:rsidRPr="002127D9">
        <w:rPr>
          <w:rFonts w:asciiTheme="majorHAnsi" w:hAnsiTheme="majorHAnsi" w:cstheme="majorHAnsi"/>
          <w:lang w:val="en-US"/>
        </w:rPr>
        <w:t>uncertainty</w:t>
      </w:r>
      <w:r w:rsidR="00F74D4F" w:rsidRPr="002127D9">
        <w:rPr>
          <w:rFonts w:asciiTheme="majorHAnsi" w:hAnsiTheme="majorHAnsi" w:cstheme="majorHAnsi"/>
          <w:lang w:val="en-US"/>
        </w:rPr>
        <w:t xml:space="preserve"> on the part of the receiver</w:t>
      </w:r>
      <w:r w:rsidR="00D21690" w:rsidRPr="002127D9">
        <w:rPr>
          <w:rFonts w:asciiTheme="majorHAnsi" w:hAnsiTheme="majorHAnsi" w:cstheme="majorHAnsi"/>
          <w:lang w:val="en-US"/>
        </w:rPr>
        <w:t xml:space="preserve">, because the information </w:t>
      </w:r>
      <w:r w:rsidR="00B00EDA" w:rsidRPr="002127D9">
        <w:rPr>
          <w:rFonts w:asciiTheme="majorHAnsi" w:hAnsiTheme="majorHAnsi" w:cstheme="majorHAnsi"/>
          <w:lang w:val="en-US"/>
        </w:rPr>
        <w:t xml:space="preserve">in question </w:t>
      </w:r>
      <w:r w:rsidR="00D21690" w:rsidRPr="002127D9">
        <w:rPr>
          <w:rFonts w:asciiTheme="majorHAnsi" w:hAnsiTheme="majorHAnsi" w:cstheme="majorHAnsi"/>
          <w:lang w:val="en-US"/>
        </w:rPr>
        <w:t xml:space="preserve">was already </w:t>
      </w:r>
      <w:r w:rsidR="00232647" w:rsidRPr="002127D9">
        <w:rPr>
          <w:rFonts w:asciiTheme="majorHAnsi" w:hAnsiTheme="majorHAnsi" w:cstheme="majorHAnsi"/>
          <w:lang w:val="en-US"/>
        </w:rPr>
        <w:t>in place</w:t>
      </w:r>
      <w:r w:rsidR="00D21690" w:rsidRPr="002127D9">
        <w:rPr>
          <w:rFonts w:asciiTheme="majorHAnsi" w:hAnsiTheme="majorHAnsi" w:cstheme="majorHAnsi"/>
          <w:lang w:val="en-US"/>
        </w:rPr>
        <w:t xml:space="preserve">.  </w:t>
      </w:r>
    </w:p>
    <w:p w14:paraId="31AD4F15" w14:textId="42CAE96E" w:rsidR="00AE474F" w:rsidRPr="002127D9" w:rsidRDefault="00DF3B61" w:rsidP="00885C4D">
      <w:pPr>
        <w:jc w:val="both"/>
        <w:rPr>
          <w:rFonts w:asciiTheme="majorHAnsi" w:hAnsiTheme="majorHAnsi" w:cstheme="majorHAnsi"/>
          <w:lang w:val="en-GB"/>
        </w:rPr>
      </w:pPr>
      <w:r w:rsidRPr="002127D9">
        <w:rPr>
          <w:rFonts w:asciiTheme="majorHAnsi" w:hAnsiTheme="majorHAnsi" w:cstheme="majorHAnsi"/>
          <w:lang w:val="en-US"/>
        </w:rPr>
        <w:t>Pace Sperber</w:t>
      </w:r>
      <w:r w:rsidR="00107C46" w:rsidRPr="002127D9">
        <w:rPr>
          <w:rFonts w:asciiTheme="majorHAnsi" w:hAnsiTheme="majorHAnsi" w:cstheme="majorHAnsi"/>
          <w:lang w:val="en-US"/>
        </w:rPr>
        <w:t xml:space="preserve"> and his colleagues</w:t>
      </w:r>
      <w:r w:rsidRPr="002127D9">
        <w:rPr>
          <w:rFonts w:asciiTheme="majorHAnsi" w:hAnsiTheme="majorHAnsi" w:cstheme="majorHAnsi"/>
          <w:lang w:val="en-US"/>
        </w:rPr>
        <w:t xml:space="preserve">, however, </w:t>
      </w:r>
      <w:r w:rsidR="00BC43D7" w:rsidRPr="002127D9">
        <w:rPr>
          <w:rFonts w:asciiTheme="majorHAnsi" w:hAnsiTheme="majorHAnsi" w:cstheme="majorHAnsi"/>
          <w:lang w:val="en-US"/>
        </w:rPr>
        <w:t xml:space="preserve">I </w:t>
      </w:r>
      <w:r w:rsidRPr="002127D9">
        <w:rPr>
          <w:rFonts w:asciiTheme="majorHAnsi" w:hAnsiTheme="majorHAnsi" w:cstheme="majorHAnsi"/>
          <w:lang w:val="en-US"/>
        </w:rPr>
        <w:t xml:space="preserve">have argued that </w:t>
      </w:r>
      <w:r w:rsidR="00A71590" w:rsidRPr="002127D9">
        <w:rPr>
          <w:rFonts w:asciiTheme="majorHAnsi" w:hAnsiTheme="majorHAnsi" w:cstheme="majorHAnsi"/>
          <w:lang w:val="en-US"/>
        </w:rPr>
        <w:t xml:space="preserve">heavy-handed </w:t>
      </w:r>
      <w:r w:rsidRPr="002127D9">
        <w:rPr>
          <w:rFonts w:asciiTheme="majorHAnsi" w:hAnsiTheme="majorHAnsi" w:cstheme="majorHAnsi"/>
          <w:lang w:val="en-US"/>
        </w:rPr>
        <w:t xml:space="preserve">reconstruction </w:t>
      </w:r>
      <w:r w:rsidR="001A000B" w:rsidRPr="002127D9">
        <w:rPr>
          <w:rFonts w:asciiTheme="majorHAnsi" w:hAnsiTheme="majorHAnsi" w:cstheme="majorHAnsi"/>
          <w:lang w:val="en-US"/>
        </w:rPr>
        <w:t>is not incompatible with</w:t>
      </w:r>
      <w:r w:rsidR="00F136CF" w:rsidRPr="002127D9">
        <w:rPr>
          <w:rFonts w:asciiTheme="majorHAnsi" w:hAnsiTheme="majorHAnsi" w:cstheme="majorHAnsi"/>
          <w:lang w:val="en-US"/>
        </w:rPr>
        <w:t xml:space="preserve"> a</w:t>
      </w:r>
      <w:r w:rsidR="001A000B" w:rsidRPr="002127D9">
        <w:rPr>
          <w:rFonts w:asciiTheme="majorHAnsi" w:hAnsiTheme="majorHAnsi" w:cstheme="majorHAnsi"/>
          <w:lang w:val="en-US"/>
        </w:rPr>
        <w:t xml:space="preserve"> </w:t>
      </w:r>
      <w:r w:rsidRPr="002127D9">
        <w:rPr>
          <w:rFonts w:asciiTheme="majorHAnsi" w:hAnsiTheme="majorHAnsi" w:cstheme="majorHAnsi"/>
          <w:lang w:val="en-US"/>
        </w:rPr>
        <w:t>replication</w:t>
      </w:r>
      <w:r w:rsidR="001A000B" w:rsidRPr="002127D9">
        <w:rPr>
          <w:rFonts w:asciiTheme="majorHAnsi" w:hAnsiTheme="majorHAnsi" w:cstheme="majorHAnsi"/>
          <w:lang w:val="en-US"/>
        </w:rPr>
        <w:t xml:space="preserve"> framework</w:t>
      </w:r>
      <w:r w:rsidR="004A5A94" w:rsidRPr="002127D9">
        <w:rPr>
          <w:rFonts w:asciiTheme="majorHAnsi" w:hAnsiTheme="majorHAnsi" w:cstheme="majorHAnsi"/>
          <w:lang w:val="en-US"/>
        </w:rPr>
        <w:t xml:space="preserve"> </w:t>
      </w:r>
      <w:r w:rsidR="004A5A94" w:rsidRPr="002127D9">
        <w:rPr>
          <w:rFonts w:asciiTheme="majorHAnsi" w:hAnsiTheme="majorHAnsi" w:cstheme="majorHAnsi"/>
          <w:i/>
          <w:lang w:val="en-US"/>
        </w:rPr>
        <w:t>per se</w:t>
      </w:r>
      <w:r w:rsidRPr="002127D9">
        <w:rPr>
          <w:rFonts w:asciiTheme="majorHAnsi" w:hAnsiTheme="majorHAnsi" w:cstheme="majorHAnsi"/>
          <w:lang w:val="en-US"/>
        </w:rPr>
        <w:t>.</w:t>
      </w:r>
      <w:r w:rsidR="007E48FD" w:rsidRPr="002127D9">
        <w:rPr>
          <w:rFonts w:asciiTheme="majorHAnsi" w:hAnsiTheme="majorHAnsi" w:cstheme="majorHAnsi"/>
          <w:lang w:val="en-US"/>
        </w:rPr>
        <w:t xml:space="preserve"> </w:t>
      </w:r>
      <w:r w:rsidR="004166C6" w:rsidRPr="002127D9">
        <w:rPr>
          <w:rFonts w:asciiTheme="majorHAnsi" w:hAnsiTheme="majorHAnsi" w:cstheme="majorHAnsi"/>
          <w:lang w:val="en-US"/>
        </w:rPr>
        <w:t xml:space="preserve">But we have to </w:t>
      </w:r>
      <w:r w:rsidR="00D50212" w:rsidRPr="002127D9">
        <w:rPr>
          <w:rFonts w:asciiTheme="majorHAnsi" w:hAnsiTheme="majorHAnsi" w:cstheme="majorHAnsi"/>
          <w:lang w:val="en-US"/>
        </w:rPr>
        <w:t>distinguish</w:t>
      </w:r>
      <w:r w:rsidR="00757E78" w:rsidRPr="002127D9">
        <w:rPr>
          <w:rFonts w:asciiTheme="majorHAnsi" w:hAnsiTheme="majorHAnsi" w:cstheme="majorHAnsi"/>
          <w:lang w:val="en-US"/>
        </w:rPr>
        <w:t xml:space="preserve"> between different </w:t>
      </w:r>
      <w:r w:rsidR="00F87DB5" w:rsidRPr="002127D9">
        <w:rPr>
          <w:rFonts w:asciiTheme="majorHAnsi" w:hAnsiTheme="majorHAnsi" w:cstheme="majorHAnsi"/>
          <w:lang w:val="en-US"/>
        </w:rPr>
        <w:t>levels of abstraction</w:t>
      </w:r>
      <w:r w:rsidR="00F053D3" w:rsidRPr="002127D9">
        <w:rPr>
          <w:rFonts w:asciiTheme="majorHAnsi" w:hAnsiTheme="majorHAnsi" w:cstheme="majorHAnsi"/>
          <w:lang w:val="en-US"/>
        </w:rPr>
        <w:t xml:space="preserve">. </w:t>
      </w:r>
      <w:r w:rsidR="0071281E" w:rsidRPr="002127D9">
        <w:rPr>
          <w:rFonts w:asciiTheme="majorHAnsi" w:hAnsiTheme="majorHAnsi" w:cstheme="majorHAnsi"/>
          <w:lang w:val="en-GB"/>
        </w:rPr>
        <w:t xml:space="preserve">Even though </w:t>
      </w:r>
      <w:r w:rsidR="00714F8A" w:rsidRPr="002127D9">
        <w:rPr>
          <w:rFonts w:asciiTheme="majorHAnsi" w:hAnsiTheme="majorHAnsi" w:cstheme="majorHAnsi"/>
          <w:lang w:val="en-GB"/>
        </w:rPr>
        <w:t xml:space="preserve">the </w:t>
      </w:r>
      <w:r w:rsidR="00C81E62" w:rsidRPr="002127D9">
        <w:rPr>
          <w:rFonts w:asciiTheme="majorHAnsi" w:hAnsiTheme="majorHAnsi" w:cstheme="majorHAnsi"/>
          <w:lang w:val="en-GB"/>
        </w:rPr>
        <w:t>building blocks</w:t>
      </w:r>
      <w:r w:rsidR="0079469E" w:rsidRPr="002127D9">
        <w:rPr>
          <w:rFonts w:asciiTheme="majorHAnsi" w:hAnsiTheme="majorHAnsi" w:cstheme="majorHAnsi"/>
          <w:lang w:val="en-GB"/>
        </w:rPr>
        <w:t xml:space="preserve"> </w:t>
      </w:r>
      <w:r w:rsidR="00F03DA0" w:rsidRPr="002127D9">
        <w:rPr>
          <w:rFonts w:asciiTheme="majorHAnsi" w:hAnsiTheme="majorHAnsi" w:cstheme="majorHAnsi"/>
          <w:lang w:val="en-GB"/>
        </w:rPr>
        <w:t>of cultural representation</w:t>
      </w:r>
      <w:r w:rsidR="00BC43D7" w:rsidRPr="002127D9">
        <w:rPr>
          <w:rFonts w:asciiTheme="majorHAnsi" w:hAnsiTheme="majorHAnsi" w:cstheme="majorHAnsi"/>
          <w:lang w:val="en-GB"/>
        </w:rPr>
        <w:t>s</w:t>
      </w:r>
      <w:r w:rsidR="00F03DA0" w:rsidRPr="002127D9">
        <w:rPr>
          <w:rFonts w:asciiTheme="majorHAnsi" w:hAnsiTheme="majorHAnsi" w:cstheme="majorHAnsi"/>
          <w:lang w:val="en-GB"/>
        </w:rPr>
        <w:t xml:space="preserve"> </w:t>
      </w:r>
      <w:r w:rsidR="0079469E" w:rsidRPr="002127D9">
        <w:rPr>
          <w:rFonts w:asciiTheme="majorHAnsi" w:hAnsiTheme="majorHAnsi" w:cstheme="majorHAnsi"/>
          <w:lang w:val="en-GB"/>
        </w:rPr>
        <w:t xml:space="preserve">are </w:t>
      </w:r>
      <w:r w:rsidR="00521A7A" w:rsidRPr="002127D9">
        <w:rPr>
          <w:rFonts w:asciiTheme="majorHAnsi" w:hAnsiTheme="majorHAnsi" w:cstheme="majorHAnsi"/>
          <w:lang w:val="en-GB"/>
        </w:rPr>
        <w:t xml:space="preserve">often </w:t>
      </w:r>
      <w:r w:rsidR="00BC43D7" w:rsidRPr="002127D9">
        <w:rPr>
          <w:rFonts w:asciiTheme="majorHAnsi" w:hAnsiTheme="majorHAnsi" w:cstheme="majorHAnsi"/>
          <w:lang w:val="en-GB"/>
        </w:rPr>
        <w:t xml:space="preserve">merely </w:t>
      </w:r>
      <w:r w:rsidR="0079469E" w:rsidRPr="002127D9">
        <w:rPr>
          <w:rFonts w:asciiTheme="majorHAnsi" w:hAnsiTheme="majorHAnsi" w:cstheme="majorHAnsi"/>
          <w:lang w:val="en-GB"/>
        </w:rPr>
        <w:t xml:space="preserve">evoked, their </w:t>
      </w:r>
      <w:r w:rsidR="0071281E" w:rsidRPr="002127D9">
        <w:rPr>
          <w:rFonts w:asciiTheme="majorHAnsi" w:hAnsiTheme="majorHAnsi" w:cstheme="majorHAnsi"/>
          <w:lang w:val="en-GB"/>
        </w:rPr>
        <w:t xml:space="preserve">specific arrangement </w:t>
      </w:r>
      <w:r w:rsidR="00C83FD5" w:rsidRPr="002127D9">
        <w:rPr>
          <w:rFonts w:asciiTheme="majorHAnsi" w:hAnsiTheme="majorHAnsi" w:cstheme="majorHAnsi"/>
          <w:lang w:val="en-GB"/>
        </w:rPr>
        <w:t xml:space="preserve">is </w:t>
      </w:r>
      <w:r w:rsidR="00521A7A" w:rsidRPr="002127D9">
        <w:rPr>
          <w:rFonts w:asciiTheme="majorHAnsi" w:hAnsiTheme="majorHAnsi" w:cstheme="majorHAnsi"/>
          <w:lang w:val="en-GB"/>
        </w:rPr>
        <w:t xml:space="preserve">typically </w:t>
      </w:r>
      <w:r w:rsidR="0071281E" w:rsidRPr="002127D9">
        <w:rPr>
          <w:rFonts w:asciiTheme="majorHAnsi" w:hAnsiTheme="majorHAnsi" w:cstheme="majorHAnsi"/>
          <w:lang w:val="en-GB"/>
        </w:rPr>
        <w:t xml:space="preserve">not. </w:t>
      </w:r>
      <w:r w:rsidR="00B41D67" w:rsidRPr="002127D9">
        <w:rPr>
          <w:rFonts w:asciiTheme="majorHAnsi" w:hAnsiTheme="majorHAnsi" w:cstheme="majorHAnsi"/>
          <w:lang w:val="en-GB"/>
        </w:rPr>
        <w:t xml:space="preserve">The latter </w:t>
      </w:r>
      <w:r w:rsidR="0071281E" w:rsidRPr="002127D9">
        <w:rPr>
          <w:rFonts w:asciiTheme="majorHAnsi" w:hAnsiTheme="majorHAnsi" w:cstheme="majorHAnsi"/>
          <w:lang w:val="en-GB"/>
        </w:rPr>
        <w:t xml:space="preserve">is a form of </w:t>
      </w:r>
      <w:r w:rsidR="0071281E" w:rsidRPr="002127D9">
        <w:rPr>
          <w:rFonts w:asciiTheme="majorHAnsi" w:hAnsiTheme="majorHAnsi" w:cstheme="majorHAnsi"/>
          <w:i/>
          <w:lang w:val="en-GB"/>
        </w:rPr>
        <w:t>extraction</w:t>
      </w:r>
      <w:r w:rsidR="00BC43D7" w:rsidRPr="002127D9">
        <w:rPr>
          <w:rFonts w:asciiTheme="majorHAnsi" w:hAnsiTheme="majorHAnsi" w:cstheme="majorHAnsi"/>
          <w:lang w:val="en-GB"/>
        </w:rPr>
        <w:t>,</w:t>
      </w:r>
      <w:r w:rsidR="009C601E" w:rsidRPr="002127D9">
        <w:rPr>
          <w:rFonts w:asciiTheme="majorHAnsi" w:hAnsiTheme="majorHAnsi" w:cstheme="majorHAnsi"/>
          <w:lang w:val="en-GB"/>
        </w:rPr>
        <w:t xml:space="preserve"> not evocation</w:t>
      </w:r>
      <w:r w:rsidR="003C6EA8" w:rsidRPr="002127D9">
        <w:rPr>
          <w:rFonts w:asciiTheme="majorHAnsi" w:hAnsiTheme="majorHAnsi" w:cstheme="majorHAnsi"/>
          <w:lang w:val="en-GB"/>
        </w:rPr>
        <w:t xml:space="preserve">. </w:t>
      </w:r>
      <w:r w:rsidR="00247B3E" w:rsidRPr="002127D9">
        <w:rPr>
          <w:rFonts w:asciiTheme="majorHAnsi" w:hAnsiTheme="majorHAnsi" w:cstheme="majorHAnsi"/>
          <w:lang w:val="en-GB"/>
        </w:rPr>
        <w:t>I</w:t>
      </w:r>
      <w:r w:rsidR="006B146A" w:rsidRPr="002127D9">
        <w:rPr>
          <w:rFonts w:asciiTheme="majorHAnsi" w:hAnsiTheme="majorHAnsi" w:cstheme="majorHAnsi"/>
          <w:lang w:val="en-GB"/>
        </w:rPr>
        <w:t xml:space="preserve"> agree with Sperber that almost every form of cultural transmission involves an element of reconstruction on the basis of prior knowledge</w:t>
      </w:r>
      <w:r w:rsidR="000C0046" w:rsidRPr="002127D9">
        <w:rPr>
          <w:rFonts w:asciiTheme="majorHAnsi" w:hAnsiTheme="majorHAnsi" w:cstheme="majorHAnsi"/>
          <w:lang w:val="en-GB"/>
        </w:rPr>
        <w:t>, b</w:t>
      </w:r>
      <w:r w:rsidR="0075147F" w:rsidRPr="002127D9">
        <w:rPr>
          <w:rFonts w:asciiTheme="majorHAnsi" w:hAnsiTheme="majorHAnsi" w:cstheme="majorHAnsi"/>
          <w:lang w:val="en-GB"/>
        </w:rPr>
        <w:t xml:space="preserve">ut </w:t>
      </w:r>
      <w:r w:rsidR="00761240" w:rsidRPr="002127D9">
        <w:rPr>
          <w:rFonts w:asciiTheme="majorHAnsi" w:hAnsiTheme="majorHAnsi" w:cstheme="majorHAnsi"/>
          <w:lang w:val="en-GB"/>
        </w:rPr>
        <w:t xml:space="preserve">I </w:t>
      </w:r>
      <w:r w:rsidR="00136FC5" w:rsidRPr="002127D9">
        <w:rPr>
          <w:rFonts w:asciiTheme="majorHAnsi" w:hAnsiTheme="majorHAnsi" w:cstheme="majorHAnsi"/>
          <w:lang w:val="en-GB"/>
        </w:rPr>
        <w:t xml:space="preserve">part ways </w:t>
      </w:r>
      <w:r w:rsidR="00BC43D7" w:rsidRPr="002127D9">
        <w:rPr>
          <w:rFonts w:asciiTheme="majorHAnsi" w:hAnsiTheme="majorHAnsi" w:cstheme="majorHAnsi"/>
          <w:lang w:val="en-GB"/>
        </w:rPr>
        <w:t xml:space="preserve">with him </w:t>
      </w:r>
      <w:r w:rsidR="00136FC5" w:rsidRPr="002127D9">
        <w:rPr>
          <w:rFonts w:asciiTheme="majorHAnsi" w:hAnsiTheme="majorHAnsi" w:cstheme="majorHAnsi"/>
          <w:lang w:val="en-GB"/>
        </w:rPr>
        <w:t xml:space="preserve">when it comes to </w:t>
      </w:r>
      <w:r w:rsidR="00857EE9" w:rsidRPr="002127D9">
        <w:rPr>
          <w:rFonts w:asciiTheme="majorHAnsi" w:hAnsiTheme="majorHAnsi" w:cstheme="majorHAnsi"/>
          <w:lang w:val="en-GB"/>
        </w:rPr>
        <w:t xml:space="preserve">the usefulness </w:t>
      </w:r>
      <w:r w:rsidR="00F26E91" w:rsidRPr="002127D9">
        <w:rPr>
          <w:rFonts w:asciiTheme="majorHAnsi" w:hAnsiTheme="majorHAnsi" w:cstheme="majorHAnsi"/>
          <w:lang w:val="en-GB"/>
        </w:rPr>
        <w:t xml:space="preserve">of </w:t>
      </w:r>
      <w:r w:rsidR="00E57152" w:rsidRPr="002127D9">
        <w:rPr>
          <w:rFonts w:asciiTheme="majorHAnsi" w:hAnsiTheme="majorHAnsi" w:cstheme="majorHAnsi"/>
          <w:lang w:val="en-GB"/>
        </w:rPr>
        <w:t xml:space="preserve">the </w:t>
      </w:r>
      <w:r w:rsidR="00136FC5" w:rsidRPr="002127D9">
        <w:rPr>
          <w:rFonts w:asciiTheme="majorHAnsi" w:hAnsiTheme="majorHAnsi" w:cstheme="majorHAnsi"/>
          <w:lang w:val="en-GB"/>
        </w:rPr>
        <w:t>replication</w:t>
      </w:r>
      <w:r w:rsidR="00430D3C" w:rsidRPr="002127D9">
        <w:rPr>
          <w:rFonts w:asciiTheme="majorHAnsi" w:hAnsiTheme="majorHAnsi" w:cstheme="majorHAnsi"/>
          <w:lang w:val="en-GB"/>
        </w:rPr>
        <w:t xml:space="preserve"> model</w:t>
      </w:r>
      <w:r w:rsidR="00136FC5" w:rsidRPr="002127D9">
        <w:rPr>
          <w:rFonts w:asciiTheme="majorHAnsi" w:hAnsiTheme="majorHAnsi" w:cstheme="majorHAnsi"/>
          <w:lang w:val="en-GB"/>
        </w:rPr>
        <w:t>. By distinguishing between different levels of abstraction</w:t>
      </w:r>
      <w:r w:rsidR="003554B9" w:rsidRPr="002127D9">
        <w:rPr>
          <w:rFonts w:asciiTheme="majorHAnsi" w:hAnsiTheme="majorHAnsi" w:cstheme="majorHAnsi"/>
          <w:lang w:val="en-GB"/>
        </w:rPr>
        <w:t xml:space="preserve"> and sticking to an informational approach to culture</w:t>
      </w:r>
      <w:r w:rsidR="00D50212" w:rsidRPr="002127D9">
        <w:rPr>
          <w:rFonts w:asciiTheme="majorHAnsi" w:hAnsiTheme="majorHAnsi" w:cstheme="majorHAnsi"/>
          <w:lang w:val="en-GB"/>
        </w:rPr>
        <w:t xml:space="preserve">, I hope to have defused some resistance to talk of replication and memes. </w:t>
      </w:r>
    </w:p>
    <w:p w14:paraId="5D8FD3FB" w14:textId="5E91E3EC" w:rsidR="004019AB" w:rsidRPr="002127D9" w:rsidRDefault="00AE474F" w:rsidP="00885C4D">
      <w:pPr>
        <w:jc w:val="both"/>
        <w:rPr>
          <w:rFonts w:asciiTheme="majorHAnsi" w:hAnsiTheme="majorHAnsi" w:cstheme="majorHAnsi"/>
          <w:lang w:val="en-GB"/>
        </w:rPr>
      </w:pPr>
      <w:r w:rsidRPr="002127D9">
        <w:rPr>
          <w:rFonts w:asciiTheme="majorHAnsi" w:hAnsiTheme="majorHAnsi" w:cstheme="majorHAnsi"/>
          <w:lang w:val="en-GB"/>
        </w:rPr>
        <w:t xml:space="preserve">This analysis in terms of evocation and extraction sheds some light on the mechanisms of cultural transmission, and hopefully provides more clarity about what exactly we are tracking when we are </w:t>
      </w:r>
      <w:r w:rsidR="00D36350" w:rsidRPr="002127D9">
        <w:rPr>
          <w:rFonts w:asciiTheme="majorHAnsi" w:hAnsiTheme="majorHAnsi" w:cstheme="majorHAnsi"/>
          <w:lang w:val="en-GB"/>
        </w:rPr>
        <w:t xml:space="preserve">studying </w:t>
      </w:r>
      <w:r w:rsidR="000B081C" w:rsidRPr="002127D9">
        <w:rPr>
          <w:rFonts w:asciiTheme="majorHAnsi" w:hAnsiTheme="majorHAnsi" w:cstheme="majorHAnsi"/>
          <w:lang w:val="en-GB"/>
        </w:rPr>
        <w:t xml:space="preserve">cultural </w:t>
      </w:r>
      <w:r w:rsidR="00DA0447" w:rsidRPr="002127D9">
        <w:rPr>
          <w:rFonts w:asciiTheme="majorHAnsi" w:hAnsiTheme="majorHAnsi" w:cstheme="majorHAnsi"/>
          <w:lang w:val="en-GB"/>
        </w:rPr>
        <w:t xml:space="preserve">or </w:t>
      </w:r>
      <w:r w:rsidR="000B081C" w:rsidRPr="002127D9">
        <w:rPr>
          <w:rFonts w:asciiTheme="majorHAnsi" w:hAnsiTheme="majorHAnsi" w:cstheme="majorHAnsi"/>
          <w:lang w:val="en-GB"/>
        </w:rPr>
        <w:t>biological evolution</w:t>
      </w:r>
      <w:r w:rsidRPr="002127D9">
        <w:rPr>
          <w:rFonts w:asciiTheme="majorHAnsi" w:hAnsiTheme="majorHAnsi" w:cstheme="majorHAnsi"/>
          <w:lang w:val="en-GB"/>
        </w:rPr>
        <w:t xml:space="preserve">. </w:t>
      </w:r>
      <w:r w:rsidR="00AA7DBB" w:rsidRPr="002127D9">
        <w:rPr>
          <w:rFonts w:asciiTheme="majorHAnsi" w:hAnsiTheme="majorHAnsi" w:cstheme="majorHAnsi"/>
          <w:lang w:val="en-GB"/>
        </w:rPr>
        <w:t xml:space="preserve">But </w:t>
      </w:r>
      <w:r w:rsidR="007C7D1D" w:rsidRPr="002127D9">
        <w:rPr>
          <w:rFonts w:asciiTheme="majorHAnsi" w:hAnsiTheme="majorHAnsi" w:cstheme="majorHAnsi"/>
          <w:lang w:val="en-GB"/>
        </w:rPr>
        <w:t xml:space="preserve">my discussion </w:t>
      </w:r>
      <w:r w:rsidR="00323618" w:rsidRPr="002127D9">
        <w:rPr>
          <w:rFonts w:asciiTheme="majorHAnsi" w:hAnsiTheme="majorHAnsi" w:cstheme="majorHAnsi"/>
          <w:lang w:val="en-GB"/>
        </w:rPr>
        <w:t xml:space="preserve">also serves </w:t>
      </w:r>
      <w:r w:rsidR="00BC43D7" w:rsidRPr="002127D9">
        <w:rPr>
          <w:rFonts w:asciiTheme="majorHAnsi" w:hAnsiTheme="majorHAnsi" w:cstheme="majorHAnsi"/>
          <w:lang w:val="en-GB"/>
        </w:rPr>
        <w:t xml:space="preserve">more distant </w:t>
      </w:r>
      <w:r w:rsidR="007C7D1D" w:rsidRPr="002127D9">
        <w:rPr>
          <w:rFonts w:asciiTheme="majorHAnsi" w:hAnsiTheme="majorHAnsi" w:cstheme="majorHAnsi"/>
          <w:lang w:val="en-GB"/>
        </w:rPr>
        <w:t>explanatory</w:t>
      </w:r>
      <w:r w:rsidR="00323618" w:rsidRPr="002127D9">
        <w:rPr>
          <w:rFonts w:asciiTheme="majorHAnsi" w:hAnsiTheme="majorHAnsi" w:cstheme="majorHAnsi"/>
          <w:lang w:val="en-GB"/>
        </w:rPr>
        <w:t xml:space="preserve"> goals</w:t>
      </w:r>
      <w:r w:rsidR="007C7D1D" w:rsidRPr="002127D9">
        <w:rPr>
          <w:rFonts w:asciiTheme="majorHAnsi" w:hAnsiTheme="majorHAnsi" w:cstheme="majorHAnsi"/>
          <w:lang w:val="en-GB"/>
        </w:rPr>
        <w:t xml:space="preserve">. </w:t>
      </w:r>
      <w:r w:rsidR="00182920" w:rsidRPr="002127D9">
        <w:rPr>
          <w:rFonts w:asciiTheme="majorHAnsi" w:hAnsiTheme="majorHAnsi" w:cstheme="majorHAnsi"/>
          <w:lang w:val="en-GB"/>
        </w:rPr>
        <w:t>In particular, i</w:t>
      </w:r>
      <w:r w:rsidR="003E6FFA" w:rsidRPr="002127D9">
        <w:rPr>
          <w:rFonts w:asciiTheme="majorHAnsi" w:hAnsiTheme="majorHAnsi" w:cstheme="majorHAnsi"/>
          <w:lang w:val="en-GB"/>
        </w:rPr>
        <w:t xml:space="preserve">f </w:t>
      </w:r>
      <w:r w:rsidR="00FC3C5A" w:rsidRPr="002127D9">
        <w:rPr>
          <w:rFonts w:asciiTheme="majorHAnsi" w:hAnsiTheme="majorHAnsi" w:cstheme="majorHAnsi"/>
          <w:lang w:val="en-GB"/>
        </w:rPr>
        <w:t xml:space="preserve">we </w:t>
      </w:r>
      <w:r w:rsidR="003E6FFA" w:rsidRPr="002127D9">
        <w:rPr>
          <w:rFonts w:asciiTheme="majorHAnsi" w:hAnsiTheme="majorHAnsi" w:cstheme="majorHAnsi"/>
          <w:lang w:val="en-GB"/>
        </w:rPr>
        <w:t xml:space="preserve">want to </w:t>
      </w:r>
      <w:r w:rsidR="00951CF9" w:rsidRPr="002127D9">
        <w:rPr>
          <w:rFonts w:asciiTheme="majorHAnsi" w:hAnsiTheme="majorHAnsi" w:cstheme="majorHAnsi"/>
          <w:lang w:val="en-GB"/>
        </w:rPr>
        <w:t xml:space="preserve">understand how </w:t>
      </w:r>
      <w:r w:rsidR="00611AD2" w:rsidRPr="002127D9">
        <w:rPr>
          <w:rFonts w:asciiTheme="majorHAnsi" w:hAnsiTheme="majorHAnsi" w:cstheme="majorHAnsi"/>
          <w:lang w:val="en-GB"/>
        </w:rPr>
        <w:t xml:space="preserve">cumulative cultural evolution </w:t>
      </w:r>
      <w:r w:rsidR="00951CF9" w:rsidRPr="002127D9">
        <w:rPr>
          <w:rFonts w:asciiTheme="majorHAnsi" w:hAnsiTheme="majorHAnsi" w:cstheme="majorHAnsi"/>
          <w:lang w:val="en-GB"/>
        </w:rPr>
        <w:t xml:space="preserve">is possible </w:t>
      </w:r>
      <w:r w:rsidR="00611AD2" w:rsidRPr="002127D9">
        <w:rPr>
          <w:rFonts w:asciiTheme="majorHAnsi" w:hAnsiTheme="majorHAnsi" w:cstheme="majorHAnsi"/>
          <w:lang w:val="en-GB"/>
        </w:rPr>
        <w:fldChar w:fldCharType="begin"/>
      </w:r>
      <w:r w:rsidR="00951CF9" w:rsidRPr="002127D9">
        <w:rPr>
          <w:rFonts w:asciiTheme="majorHAnsi" w:hAnsiTheme="majorHAnsi" w:cstheme="majorHAnsi"/>
          <w:lang w:val="en-GB"/>
        </w:rPr>
        <w:instrText xml:space="preserve"> ADDIN EN.CITE &lt;EndNote&gt;&lt;Cite&gt;&lt;Author&gt;Henrich&lt;/Author&gt;&lt;Year&gt;2015&lt;/Year&gt;&lt;IDText&gt;The secret of our success: How culture is driving human evolution, domesticating our species, and making us smarter&lt;/IDText&gt;&lt;DisplayText&gt;(Henrich, 2015; Mesoudi et al., 2006)&lt;/DisplayText&gt;&lt;record&gt;&lt;isbn&gt;1400873290&lt;/isbn&gt;&lt;titles&gt;&lt;title&gt;The secret of our success: How culture is driving human evolution, domesticating our species, and making us smarter&lt;/title&gt;&lt;short-title&gt;The secret of our success: How culture is driving human evolution, domesticating our species, and making us smarter&lt;/short-title&gt;&lt;/titles&gt;&lt;contributors&gt;&lt;authors&gt;&lt;author&gt;Henrich, Joseph&lt;/author&gt;&lt;/authors&gt;&lt;/contributors&gt;&lt;added-date format="utc"&gt;1497975547&lt;/added-date&gt;&lt;ref-type name="Book"&gt;6&lt;/ref-type&gt;&lt;dates&gt;&lt;year&gt;2015&lt;/year&gt;&lt;/dates&gt;&lt;rec-number&gt;2736&lt;/rec-number&gt;&lt;publisher&gt;Princeton University Press&lt;/publisher&gt;&lt;last-updated-date format="utc"&gt;1497975547&lt;/last-updated-date&gt;&lt;/record&gt;&lt;/Cite&gt;&lt;Cite&gt;&lt;Author&gt;Mesoudi&lt;/Author&gt;&lt;Year&gt;2006&lt;/Year&gt;&lt;IDText&gt;Towards a unified science of cultural evolution&lt;/IDText&gt;&lt;record&gt;&lt;isbn&gt;1469-1825&lt;/isbn&gt;&lt;titles&gt;&lt;title&gt;Towards a unified science of cultural evolution&lt;/title&gt;&lt;secondary-title&gt;Behavioral and Brain Sciences&lt;/secondary-title&gt;&lt;short-title&gt;Towards a unified science of cultural evolution&lt;/short-title&gt;&lt;/titles&gt;&lt;pages&gt;329-347&lt;/pages&gt;&lt;number&gt;04&lt;/number&gt;&lt;contributors&gt;&lt;authors&gt;&lt;author&gt;Mesoudi, Alex&lt;/author&gt;&lt;author&gt;Whiten, Andrew&lt;/author&gt;&lt;author&gt;Laland, Kevin N&lt;/author&gt;&lt;/authors&gt;&lt;/contributors&gt;&lt;added-date format="utc"&gt;1497975552&lt;/added-date&gt;&lt;ref-type name="Journal Article"&gt;17&lt;/ref-type&gt;&lt;dates&gt;&lt;year&gt;2006&lt;/year&gt;&lt;/dates&gt;&lt;rec-number&gt;3085&lt;/rec-number&gt;&lt;last-updated-date format="utc"&gt;1497975552&lt;/last-updated-date&gt;&lt;volume&gt;29&lt;/volume&gt;&lt;/record&gt;&lt;/Cite&gt;&lt;/EndNote&gt;</w:instrText>
      </w:r>
      <w:r w:rsidR="00611AD2" w:rsidRPr="002127D9">
        <w:rPr>
          <w:rFonts w:asciiTheme="majorHAnsi" w:hAnsiTheme="majorHAnsi" w:cstheme="majorHAnsi"/>
          <w:lang w:val="en-GB"/>
        </w:rPr>
        <w:fldChar w:fldCharType="separate"/>
      </w:r>
      <w:r w:rsidR="00951CF9" w:rsidRPr="002127D9">
        <w:rPr>
          <w:rFonts w:asciiTheme="majorHAnsi" w:hAnsiTheme="majorHAnsi" w:cstheme="majorHAnsi"/>
          <w:noProof/>
          <w:lang w:val="en-GB"/>
        </w:rPr>
        <w:t>(Henrich, 2015; Mesoudi et al., 2006)</w:t>
      </w:r>
      <w:r w:rsidR="00611AD2" w:rsidRPr="002127D9">
        <w:rPr>
          <w:rFonts w:asciiTheme="majorHAnsi" w:hAnsiTheme="majorHAnsi" w:cstheme="majorHAnsi"/>
          <w:lang w:val="en-GB"/>
        </w:rPr>
        <w:fldChar w:fldCharType="end"/>
      </w:r>
      <w:r w:rsidR="003E6FFA" w:rsidRPr="002127D9">
        <w:rPr>
          <w:rFonts w:asciiTheme="majorHAnsi" w:hAnsiTheme="majorHAnsi" w:cstheme="majorHAnsi"/>
          <w:lang w:val="en-GB"/>
        </w:rPr>
        <w:t xml:space="preserve">, we need to be able to track cultural </w:t>
      </w:r>
      <w:r w:rsidR="00A8672F" w:rsidRPr="002127D9">
        <w:rPr>
          <w:rFonts w:asciiTheme="majorHAnsi" w:hAnsiTheme="majorHAnsi" w:cstheme="majorHAnsi"/>
          <w:lang w:val="en-GB"/>
        </w:rPr>
        <w:t xml:space="preserve">items </w:t>
      </w:r>
      <w:r w:rsidR="00E6707F" w:rsidRPr="002127D9">
        <w:rPr>
          <w:rFonts w:asciiTheme="majorHAnsi" w:hAnsiTheme="majorHAnsi" w:cstheme="majorHAnsi"/>
          <w:lang w:val="en-GB"/>
        </w:rPr>
        <w:t xml:space="preserve">as they branch out and form </w:t>
      </w:r>
      <w:r w:rsidR="00672EAF" w:rsidRPr="002127D9">
        <w:rPr>
          <w:rFonts w:asciiTheme="majorHAnsi" w:hAnsiTheme="majorHAnsi" w:cstheme="majorHAnsi"/>
          <w:lang w:val="en-GB"/>
        </w:rPr>
        <w:t xml:space="preserve">different </w:t>
      </w:r>
      <w:r w:rsidR="00E6707F" w:rsidRPr="002127D9">
        <w:rPr>
          <w:rFonts w:asciiTheme="majorHAnsi" w:hAnsiTheme="majorHAnsi" w:cstheme="majorHAnsi"/>
          <w:lang w:val="en-GB"/>
        </w:rPr>
        <w:t xml:space="preserve">cultural traditions. </w:t>
      </w:r>
      <w:r w:rsidR="0061494E" w:rsidRPr="002127D9">
        <w:rPr>
          <w:rFonts w:asciiTheme="majorHAnsi" w:hAnsiTheme="majorHAnsi" w:cstheme="majorHAnsi"/>
          <w:lang w:val="en-GB"/>
        </w:rPr>
        <w:t xml:space="preserve">If we want to understand how complex cultural systems can evolve certain adaptive traits </w:t>
      </w:r>
      <w:r w:rsidR="0061494E" w:rsidRPr="002127D9">
        <w:rPr>
          <w:rFonts w:asciiTheme="majorHAnsi" w:hAnsiTheme="majorHAnsi" w:cstheme="majorHAnsi"/>
          <w:lang w:val="en-GB"/>
        </w:rPr>
        <w:fldChar w:fldCharType="begin">
          <w:fldData xml:space="preserve">PEVuZE5vdGU+PENpdGU+PEF1dGhvcj5EZW5uZXR0PC9BdXRob3I+PFllYXI+MjAwNjwvWWVhcj48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</w:fldData>
        </w:fldChar>
      </w:r>
      <w:r w:rsidR="00026439">
        <w:rPr>
          <w:rFonts w:asciiTheme="majorHAnsi" w:hAnsiTheme="majorHAnsi" w:cstheme="majorHAnsi"/>
          <w:lang w:val="en-GB"/>
        </w:rPr>
        <w:instrText xml:space="preserve"> ADDIN EN.CITE </w:instrText>
      </w:r>
      <w:r w:rsidR="00026439">
        <w:rPr>
          <w:rFonts w:asciiTheme="majorHAnsi" w:hAnsiTheme="majorHAnsi" w:cstheme="majorHAnsi"/>
          <w:lang w:val="en-GB"/>
        </w:rPr>
        <w:fldChar w:fldCharType="begin">
          <w:fldData xml:space="preserve">PEVuZE5vdGU+PENpdGU+PEF1dGhvcj5EZW5uZXR0PC9BdXRob3I+PFllYXI+MjAwNjwvWWVhcj48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</w:fldData>
        </w:fldChar>
      </w:r>
      <w:r w:rsidR="00026439">
        <w:rPr>
          <w:rFonts w:asciiTheme="majorHAnsi" w:hAnsiTheme="majorHAnsi" w:cstheme="majorHAnsi"/>
          <w:lang w:val="en-GB"/>
        </w:rPr>
        <w:instrText xml:space="preserve"> ADDIN EN.CITE.DATA </w:instrText>
      </w:r>
      <w:r w:rsidR="00026439">
        <w:rPr>
          <w:rFonts w:asciiTheme="majorHAnsi" w:hAnsiTheme="majorHAnsi" w:cstheme="majorHAnsi"/>
          <w:lang w:val="en-GB"/>
        </w:rPr>
      </w:r>
      <w:r w:rsidR="00026439">
        <w:rPr>
          <w:rFonts w:asciiTheme="majorHAnsi" w:hAnsiTheme="majorHAnsi" w:cstheme="majorHAnsi"/>
          <w:lang w:val="en-GB"/>
        </w:rPr>
        <w:fldChar w:fldCharType="end"/>
      </w:r>
      <w:r w:rsidR="0061494E" w:rsidRPr="002127D9">
        <w:rPr>
          <w:rFonts w:asciiTheme="majorHAnsi" w:hAnsiTheme="majorHAnsi" w:cstheme="majorHAnsi"/>
          <w:lang w:val="en-GB"/>
        </w:rPr>
      </w:r>
      <w:r w:rsidR="0061494E" w:rsidRPr="002127D9">
        <w:rPr>
          <w:rFonts w:asciiTheme="majorHAnsi" w:hAnsiTheme="majorHAnsi" w:cstheme="majorHAnsi"/>
          <w:lang w:val="en-GB"/>
        </w:rPr>
        <w:fldChar w:fldCharType="separate"/>
      </w:r>
      <w:r w:rsidR="00026439">
        <w:rPr>
          <w:rFonts w:asciiTheme="majorHAnsi" w:hAnsiTheme="majorHAnsi" w:cstheme="majorHAnsi"/>
          <w:noProof/>
          <w:lang w:val="en-GB"/>
        </w:rPr>
        <w:t>(Boudry, Blancke, &amp; Pigliucci, 2015; Dennett, 2006a; Norenzayan, 2013)</w:t>
      </w:r>
      <w:r w:rsidR="0061494E" w:rsidRPr="002127D9">
        <w:rPr>
          <w:rFonts w:asciiTheme="majorHAnsi" w:hAnsiTheme="majorHAnsi" w:cstheme="majorHAnsi"/>
          <w:lang w:val="en-GB"/>
        </w:rPr>
        <w:fldChar w:fldCharType="end"/>
      </w:r>
      <w:r w:rsidR="0061494E" w:rsidRPr="002127D9">
        <w:rPr>
          <w:rFonts w:asciiTheme="majorHAnsi" w:hAnsiTheme="majorHAnsi" w:cstheme="majorHAnsi"/>
          <w:lang w:val="en-GB"/>
        </w:rPr>
        <w:t xml:space="preserve">, we need to give cultural items a relative measure of </w:t>
      </w:r>
      <w:r w:rsidR="00190D27" w:rsidRPr="002127D9">
        <w:rPr>
          <w:rFonts w:asciiTheme="majorHAnsi" w:hAnsiTheme="majorHAnsi" w:cstheme="majorHAnsi"/>
          <w:lang w:val="en-GB"/>
        </w:rPr>
        <w:t>autonomy</w:t>
      </w:r>
      <w:r w:rsidR="005222A0" w:rsidRPr="002127D9">
        <w:rPr>
          <w:rFonts w:asciiTheme="majorHAnsi" w:hAnsiTheme="majorHAnsi" w:cstheme="majorHAnsi"/>
          <w:lang w:val="en-GB"/>
        </w:rPr>
        <w:t>, in order to describe their internal dynamics</w:t>
      </w:r>
      <w:r w:rsidR="0061494E" w:rsidRPr="002127D9">
        <w:rPr>
          <w:rFonts w:asciiTheme="majorHAnsi" w:hAnsiTheme="majorHAnsi" w:cstheme="majorHAnsi"/>
          <w:lang w:val="en-GB"/>
        </w:rPr>
        <w:t xml:space="preserve">. </w:t>
      </w:r>
      <w:r w:rsidR="00024AC6" w:rsidRPr="002127D9">
        <w:rPr>
          <w:rFonts w:asciiTheme="majorHAnsi" w:hAnsiTheme="majorHAnsi" w:cstheme="majorHAnsi"/>
          <w:lang w:val="en-GB"/>
        </w:rPr>
        <w:t xml:space="preserve">If cultural transmission is too close to the ‘evoked’ end of the spectrum, </w:t>
      </w:r>
      <w:r w:rsidR="000709FE" w:rsidRPr="002127D9">
        <w:rPr>
          <w:rFonts w:asciiTheme="majorHAnsi" w:hAnsiTheme="majorHAnsi" w:cstheme="majorHAnsi"/>
          <w:lang w:val="en-GB"/>
        </w:rPr>
        <w:t xml:space="preserve">however, </w:t>
      </w:r>
      <w:r w:rsidR="0061494E" w:rsidRPr="002127D9">
        <w:rPr>
          <w:rFonts w:asciiTheme="majorHAnsi" w:hAnsiTheme="majorHAnsi" w:cstheme="majorHAnsi"/>
          <w:lang w:val="en-GB"/>
        </w:rPr>
        <w:t xml:space="preserve">all of </w:t>
      </w:r>
      <w:r w:rsidR="00024AC6" w:rsidRPr="002127D9">
        <w:rPr>
          <w:rFonts w:asciiTheme="majorHAnsi" w:hAnsiTheme="majorHAnsi" w:cstheme="majorHAnsi"/>
          <w:lang w:val="en-GB"/>
        </w:rPr>
        <w:t xml:space="preserve">this becomes hard to make sense of. </w:t>
      </w:r>
      <w:r w:rsidR="00E019AF" w:rsidRPr="002127D9">
        <w:rPr>
          <w:rFonts w:asciiTheme="majorHAnsi" w:hAnsiTheme="majorHAnsi" w:cstheme="majorHAnsi"/>
          <w:lang w:val="en-GB"/>
        </w:rPr>
        <w:t>On the one hand, the</w:t>
      </w:r>
      <w:r w:rsidR="00172782" w:rsidRPr="002127D9">
        <w:rPr>
          <w:rFonts w:asciiTheme="majorHAnsi" w:hAnsiTheme="majorHAnsi" w:cstheme="majorHAnsi"/>
          <w:lang w:val="en-GB"/>
        </w:rPr>
        <w:t xml:space="preserve"> facts of </w:t>
      </w:r>
      <w:r w:rsidR="00C32DB9" w:rsidRPr="002127D9">
        <w:rPr>
          <w:rFonts w:asciiTheme="majorHAnsi" w:hAnsiTheme="majorHAnsi" w:cstheme="majorHAnsi"/>
          <w:lang w:val="en-GB"/>
        </w:rPr>
        <w:t xml:space="preserve">human </w:t>
      </w:r>
      <w:r w:rsidR="0046550C" w:rsidRPr="002127D9">
        <w:rPr>
          <w:rFonts w:asciiTheme="majorHAnsi" w:hAnsiTheme="majorHAnsi" w:cstheme="majorHAnsi"/>
          <w:lang w:val="en-GB"/>
        </w:rPr>
        <w:t xml:space="preserve">history </w:t>
      </w:r>
      <w:r w:rsidR="00172782" w:rsidRPr="002127D9">
        <w:rPr>
          <w:rFonts w:asciiTheme="majorHAnsi" w:hAnsiTheme="majorHAnsi" w:cstheme="majorHAnsi"/>
          <w:lang w:val="en-GB"/>
        </w:rPr>
        <w:t xml:space="preserve">show that </w:t>
      </w:r>
      <w:r w:rsidR="00E019AF" w:rsidRPr="002127D9">
        <w:rPr>
          <w:rFonts w:asciiTheme="majorHAnsi" w:hAnsiTheme="majorHAnsi" w:cstheme="majorHAnsi"/>
          <w:lang w:val="en-GB"/>
        </w:rPr>
        <w:t xml:space="preserve">cultural information is </w:t>
      </w:r>
      <w:r w:rsidR="00024AC6" w:rsidRPr="002127D9">
        <w:rPr>
          <w:rFonts w:asciiTheme="majorHAnsi" w:hAnsiTheme="majorHAnsi" w:cstheme="majorHAnsi"/>
          <w:lang w:val="en-GB"/>
        </w:rPr>
        <w:t xml:space="preserve">preserved, transmitted, </w:t>
      </w:r>
      <w:r w:rsidR="008025D8" w:rsidRPr="002127D9">
        <w:rPr>
          <w:rFonts w:asciiTheme="majorHAnsi" w:hAnsiTheme="majorHAnsi" w:cstheme="majorHAnsi"/>
          <w:lang w:val="en-GB"/>
        </w:rPr>
        <w:t xml:space="preserve">and eventually accumulated across generations. </w:t>
      </w:r>
      <w:r w:rsidR="00547360" w:rsidRPr="002127D9">
        <w:rPr>
          <w:rFonts w:asciiTheme="majorHAnsi" w:hAnsiTheme="majorHAnsi" w:cstheme="majorHAnsi"/>
          <w:lang w:val="en-GB"/>
        </w:rPr>
        <w:t>On the other hand</w:t>
      </w:r>
      <w:r w:rsidR="00E019AF" w:rsidRPr="002127D9">
        <w:rPr>
          <w:rFonts w:asciiTheme="majorHAnsi" w:hAnsiTheme="majorHAnsi" w:cstheme="majorHAnsi"/>
          <w:lang w:val="en-GB"/>
        </w:rPr>
        <w:t xml:space="preserve">, </w:t>
      </w:r>
      <w:r w:rsidR="003D7F4B" w:rsidRPr="002127D9">
        <w:rPr>
          <w:rFonts w:asciiTheme="majorHAnsi" w:hAnsiTheme="majorHAnsi" w:cstheme="majorHAnsi"/>
          <w:lang w:val="en-GB"/>
        </w:rPr>
        <w:t xml:space="preserve">the facts of human psychology also show that humans </w:t>
      </w:r>
      <w:r w:rsidR="00AB56AA" w:rsidRPr="002127D9">
        <w:rPr>
          <w:rFonts w:asciiTheme="majorHAnsi" w:hAnsiTheme="majorHAnsi" w:cstheme="majorHAnsi"/>
          <w:lang w:val="en-GB"/>
        </w:rPr>
        <w:t>do not have a natural talent for imitation and copying</w:t>
      </w:r>
      <w:r w:rsidR="003D7F4B" w:rsidRPr="002127D9">
        <w:rPr>
          <w:rFonts w:asciiTheme="majorHAnsi" w:hAnsiTheme="majorHAnsi" w:cstheme="majorHAnsi"/>
          <w:lang w:val="en-GB"/>
        </w:rPr>
        <w:t xml:space="preserve">, and that cultural transmission is a highly reconstructive affair. </w:t>
      </w:r>
      <w:r w:rsidR="00C25E0F" w:rsidRPr="002127D9">
        <w:rPr>
          <w:rFonts w:asciiTheme="majorHAnsi" w:hAnsiTheme="majorHAnsi" w:cstheme="majorHAnsi"/>
          <w:lang w:val="en-GB"/>
        </w:rPr>
        <w:t xml:space="preserve">I hope to have </w:t>
      </w:r>
      <w:r w:rsidR="00E002D6" w:rsidRPr="002127D9">
        <w:rPr>
          <w:rFonts w:asciiTheme="majorHAnsi" w:hAnsiTheme="majorHAnsi" w:cstheme="majorHAnsi"/>
          <w:lang w:val="en-GB"/>
        </w:rPr>
        <w:t xml:space="preserve">shown that </w:t>
      </w:r>
      <w:r w:rsidR="00C25E0F" w:rsidRPr="002127D9">
        <w:rPr>
          <w:rFonts w:asciiTheme="majorHAnsi" w:hAnsiTheme="majorHAnsi" w:cstheme="majorHAnsi"/>
          <w:lang w:val="en-GB"/>
        </w:rPr>
        <w:t xml:space="preserve">these </w:t>
      </w:r>
      <w:r w:rsidR="007A4CF5" w:rsidRPr="002127D9">
        <w:rPr>
          <w:rFonts w:asciiTheme="majorHAnsi" w:hAnsiTheme="majorHAnsi" w:cstheme="majorHAnsi"/>
          <w:lang w:val="en-GB"/>
        </w:rPr>
        <w:t xml:space="preserve">two </w:t>
      </w:r>
      <w:r w:rsidR="00C25E0F" w:rsidRPr="002127D9">
        <w:rPr>
          <w:rFonts w:asciiTheme="majorHAnsi" w:hAnsiTheme="majorHAnsi" w:cstheme="majorHAnsi"/>
          <w:lang w:val="en-GB"/>
        </w:rPr>
        <w:t>perspective</w:t>
      </w:r>
      <w:r w:rsidR="00081E60" w:rsidRPr="002127D9">
        <w:rPr>
          <w:rFonts w:asciiTheme="majorHAnsi" w:hAnsiTheme="majorHAnsi" w:cstheme="majorHAnsi"/>
          <w:lang w:val="en-GB"/>
        </w:rPr>
        <w:t>s</w:t>
      </w:r>
      <w:r w:rsidR="00E002D6" w:rsidRPr="002127D9">
        <w:rPr>
          <w:rFonts w:asciiTheme="majorHAnsi" w:hAnsiTheme="majorHAnsi" w:cstheme="majorHAnsi"/>
          <w:lang w:val="en-GB"/>
        </w:rPr>
        <w:t xml:space="preserve"> can be reconciled</w:t>
      </w:r>
      <w:r w:rsidR="00C25E0F" w:rsidRPr="002127D9">
        <w:rPr>
          <w:rFonts w:asciiTheme="majorHAnsi" w:hAnsiTheme="majorHAnsi" w:cstheme="majorHAnsi"/>
          <w:lang w:val="en-GB"/>
        </w:rPr>
        <w:t xml:space="preserve">. </w:t>
      </w:r>
    </w:p>
    <w:p w14:paraId="1D761344" w14:textId="77777777" w:rsidR="0045179E" w:rsidRPr="002127D9" w:rsidRDefault="0045179E" w:rsidP="00885C4D">
      <w:pPr>
        <w:jc w:val="both"/>
        <w:rPr>
          <w:rFonts w:asciiTheme="majorHAnsi" w:hAnsiTheme="majorHAnsi" w:cstheme="majorHAnsi"/>
          <w:i/>
          <w:lang w:val="en-GB"/>
        </w:rPr>
      </w:pPr>
    </w:p>
    <w:p w14:paraId="60C06637" w14:textId="22FEB84E" w:rsidR="000D1E7B" w:rsidRPr="002127D9" w:rsidRDefault="006C3067" w:rsidP="00885C4D">
      <w:pPr>
        <w:jc w:val="both"/>
        <w:rPr>
          <w:rFonts w:asciiTheme="majorHAnsi" w:hAnsiTheme="majorHAnsi" w:cstheme="majorHAnsi"/>
          <w:lang w:val="en-GB"/>
        </w:rPr>
      </w:pPr>
      <w:r w:rsidRPr="002127D9">
        <w:rPr>
          <w:rFonts w:asciiTheme="majorHAnsi" w:hAnsiTheme="majorHAnsi" w:cstheme="majorHAnsi"/>
          <w:b/>
          <w:lang w:val="en-GB"/>
        </w:rPr>
        <w:t>Acknowledgements</w:t>
      </w:r>
      <w:r w:rsidRPr="002127D9">
        <w:rPr>
          <w:rFonts w:asciiTheme="majorHAnsi" w:hAnsiTheme="majorHAnsi" w:cstheme="majorHAnsi"/>
          <w:lang w:val="en-GB"/>
        </w:rPr>
        <w:t>:</w:t>
      </w:r>
    </w:p>
    <w:p w14:paraId="5AA06F7B" w14:textId="77777777" w:rsidR="004902AC" w:rsidRPr="002127D9" w:rsidRDefault="004902AC" w:rsidP="00885C4D">
      <w:pPr>
        <w:jc w:val="both"/>
        <w:rPr>
          <w:rFonts w:asciiTheme="majorHAnsi" w:hAnsiTheme="majorHAnsi" w:cstheme="majorHAnsi"/>
          <w:lang w:val="en-US"/>
        </w:rPr>
      </w:pPr>
    </w:p>
    <w:p w14:paraId="2D49AB8F" w14:textId="5A4CCDB6" w:rsidR="00E65410" w:rsidRPr="002127D9" w:rsidRDefault="006C3067" w:rsidP="00885C4D">
      <w:pPr>
        <w:jc w:val="both"/>
        <w:rPr>
          <w:rFonts w:asciiTheme="majorHAnsi" w:hAnsiTheme="majorHAnsi" w:cstheme="majorHAnsi"/>
          <w:b/>
          <w:lang w:val="en-US"/>
        </w:rPr>
      </w:pPr>
      <w:r w:rsidRPr="002127D9">
        <w:rPr>
          <w:rFonts w:asciiTheme="majorHAnsi" w:hAnsiTheme="majorHAnsi" w:cstheme="majorHAnsi"/>
          <w:b/>
          <w:lang w:val="en-US"/>
        </w:rPr>
        <w:t>References</w:t>
      </w:r>
    </w:p>
    <w:p w14:paraId="5E261C2E" w14:textId="77777777" w:rsidR="00026439" w:rsidRPr="00026439" w:rsidRDefault="009528C8" w:rsidP="00026439">
      <w:pPr>
        <w:pStyle w:val="EndNoteBibliography"/>
        <w:spacing w:after="0"/>
        <w:ind w:left="720" w:hanging="720"/>
      </w:pPr>
      <w:r w:rsidRPr="002127D9">
        <w:rPr>
          <w:rFonts w:asciiTheme="majorHAnsi" w:hAnsiTheme="majorHAnsi" w:cstheme="majorHAnsi"/>
        </w:rPr>
        <w:fldChar w:fldCharType="begin"/>
      </w:r>
      <w:r w:rsidRPr="002127D9">
        <w:rPr>
          <w:rFonts w:asciiTheme="majorHAnsi" w:hAnsiTheme="majorHAnsi" w:cstheme="majorHAnsi"/>
        </w:rPr>
        <w:instrText xml:space="preserve"> ADDIN EN.REFLIST </w:instrText>
      </w:r>
      <w:r w:rsidRPr="002127D9">
        <w:rPr>
          <w:rFonts w:asciiTheme="majorHAnsi" w:hAnsiTheme="majorHAnsi" w:cstheme="majorHAnsi"/>
        </w:rPr>
        <w:fldChar w:fldCharType="separate"/>
      </w:r>
      <w:r w:rsidR="00026439" w:rsidRPr="00026439">
        <w:t xml:space="preserve">Acerbi, A., &amp; Mesoudi, A. (2015). If we are all cultural Darwinians what’s the fuss about? Clarifying recent disagreements in the field of cultural evolution. </w:t>
      </w:r>
      <w:r w:rsidR="00026439" w:rsidRPr="00026439">
        <w:rPr>
          <w:i/>
        </w:rPr>
        <w:t>Biology &amp; philosophy, 30</w:t>
      </w:r>
      <w:r w:rsidR="00026439" w:rsidRPr="00026439">
        <w:t xml:space="preserve">(4), 481-503. </w:t>
      </w:r>
    </w:p>
    <w:p w14:paraId="7F2DC667" w14:textId="77777777" w:rsidR="00026439" w:rsidRPr="00026439" w:rsidRDefault="00026439" w:rsidP="00026439">
      <w:pPr>
        <w:pStyle w:val="EndNoteBibliography"/>
        <w:spacing w:after="0"/>
        <w:ind w:left="720" w:hanging="720"/>
      </w:pPr>
      <w:r w:rsidRPr="00026439">
        <w:t xml:space="preserve">Atran, S. (2001). The trouble with memes. </w:t>
      </w:r>
      <w:r w:rsidRPr="00026439">
        <w:rPr>
          <w:i/>
        </w:rPr>
        <w:t>Human Nature, 12</w:t>
      </w:r>
      <w:r w:rsidRPr="00026439">
        <w:t xml:space="preserve">(4), 351-381. </w:t>
      </w:r>
    </w:p>
    <w:p w14:paraId="0D1FCDCA" w14:textId="77777777" w:rsidR="00026439" w:rsidRPr="00026439" w:rsidRDefault="00026439" w:rsidP="00026439">
      <w:pPr>
        <w:pStyle w:val="EndNoteBibliography"/>
        <w:spacing w:after="0"/>
        <w:ind w:left="720" w:hanging="720"/>
      </w:pPr>
      <w:r w:rsidRPr="00026439">
        <w:t xml:space="preserve">Aunger, R. (2002). </w:t>
      </w:r>
      <w:r w:rsidRPr="00026439">
        <w:rPr>
          <w:i/>
        </w:rPr>
        <w:t>The electric meme: A new theory of how we think</w:t>
      </w:r>
      <w:r w:rsidRPr="00026439">
        <w:t>: Cambridge Univ Press.</w:t>
      </w:r>
    </w:p>
    <w:p w14:paraId="6EC0EB59" w14:textId="77777777" w:rsidR="00026439" w:rsidRPr="00026439" w:rsidRDefault="00026439" w:rsidP="00026439">
      <w:pPr>
        <w:pStyle w:val="EndNoteBibliography"/>
        <w:spacing w:after="0"/>
        <w:ind w:left="720" w:hanging="720"/>
      </w:pPr>
      <w:r w:rsidRPr="00026439">
        <w:t xml:space="preserve">Boudry, M., Blancke, S., &amp; Pigliucci, M. (2015). What Makes Weird Beliefs Thrive? The Epidemiology of Pseudoscience. </w:t>
      </w:r>
      <w:r w:rsidRPr="00026439">
        <w:rPr>
          <w:i/>
        </w:rPr>
        <w:t>Philosophical Psychology, 28</w:t>
      </w:r>
      <w:r w:rsidRPr="00026439">
        <w:t xml:space="preserve">(8), 1177-1198. </w:t>
      </w:r>
    </w:p>
    <w:p w14:paraId="14291DA0" w14:textId="77777777" w:rsidR="00026439" w:rsidRPr="00026439" w:rsidRDefault="00026439" w:rsidP="00026439">
      <w:pPr>
        <w:pStyle w:val="EndNoteBibliography"/>
        <w:spacing w:after="0"/>
        <w:ind w:left="720" w:hanging="720"/>
      </w:pPr>
      <w:r w:rsidRPr="00026439">
        <w:t xml:space="preserve">Boyer, P. (1994). </w:t>
      </w:r>
      <w:r w:rsidRPr="00026439">
        <w:rPr>
          <w:i/>
        </w:rPr>
        <w:t>The naturalness of religious ideas : A cognitive theory of religion</w:t>
      </w:r>
      <w:r w:rsidRPr="00026439">
        <w:t>. Berkeley (Calif.): University of California Press.</w:t>
      </w:r>
    </w:p>
    <w:p w14:paraId="08F22BC9" w14:textId="77777777" w:rsidR="00026439" w:rsidRPr="00026439" w:rsidRDefault="00026439" w:rsidP="00026439">
      <w:pPr>
        <w:pStyle w:val="EndNoteBibliography"/>
        <w:spacing w:after="0"/>
        <w:ind w:left="720" w:hanging="720"/>
      </w:pPr>
      <w:r w:rsidRPr="00026439">
        <w:t xml:space="preserve">Buskes, C. (2013). Darwinism extended: a survey of how the idea of cultural evolution evolved. </w:t>
      </w:r>
      <w:r w:rsidRPr="00026439">
        <w:rPr>
          <w:i/>
        </w:rPr>
        <w:t>Philosophia, 41</w:t>
      </w:r>
      <w:r w:rsidRPr="00026439">
        <w:t xml:space="preserve">(3), 661-691. </w:t>
      </w:r>
    </w:p>
    <w:p w14:paraId="3C4F2932" w14:textId="77777777" w:rsidR="00026439" w:rsidRPr="00026439" w:rsidRDefault="00026439" w:rsidP="00026439">
      <w:pPr>
        <w:pStyle w:val="EndNoteBibliography"/>
        <w:spacing w:after="0"/>
        <w:ind w:left="720" w:hanging="720"/>
      </w:pPr>
      <w:r w:rsidRPr="00026439">
        <w:t xml:space="preserve">Claidière, N., Scott-Phillips, T. C., &amp; Sperber, D. (2014). How Darwinian is cultural evolution? </w:t>
      </w:r>
      <w:r w:rsidRPr="00026439">
        <w:rPr>
          <w:i/>
        </w:rPr>
        <w:t>Phil. Trans. R. Soc. B, 369</w:t>
      </w:r>
      <w:r w:rsidRPr="00026439">
        <w:t xml:space="preserve">(1642), 20130368. </w:t>
      </w:r>
    </w:p>
    <w:p w14:paraId="55696983" w14:textId="77777777" w:rsidR="00026439" w:rsidRPr="00026439" w:rsidRDefault="00026439" w:rsidP="00026439">
      <w:pPr>
        <w:pStyle w:val="EndNoteBibliography"/>
        <w:spacing w:after="0"/>
        <w:ind w:left="720" w:hanging="720"/>
      </w:pPr>
      <w:r w:rsidRPr="00026439">
        <w:t xml:space="preserve">Dawkins, R. (1976). </w:t>
      </w:r>
      <w:r w:rsidRPr="00026439">
        <w:rPr>
          <w:i/>
        </w:rPr>
        <w:t>The selfish gene</w:t>
      </w:r>
      <w:r w:rsidRPr="00026439">
        <w:t>. Oxford: Oxford University Press.</w:t>
      </w:r>
    </w:p>
    <w:p w14:paraId="3EB63105" w14:textId="77777777" w:rsidR="00026439" w:rsidRPr="00026439" w:rsidRDefault="00026439" w:rsidP="00026439">
      <w:pPr>
        <w:pStyle w:val="EndNoteBibliography"/>
        <w:spacing w:after="0"/>
        <w:ind w:left="720" w:hanging="720"/>
      </w:pPr>
      <w:r w:rsidRPr="00026439">
        <w:lastRenderedPageBreak/>
        <w:t>Dawkins, R. (1999). Foreword to The Meme Machine by Susan Blackmore: New York: Oxford University Press.</w:t>
      </w:r>
    </w:p>
    <w:p w14:paraId="409BDD00" w14:textId="77777777" w:rsidR="00026439" w:rsidRPr="00026439" w:rsidRDefault="00026439" w:rsidP="00026439">
      <w:pPr>
        <w:pStyle w:val="EndNoteBibliography"/>
        <w:spacing w:after="0"/>
        <w:ind w:left="720" w:hanging="720"/>
      </w:pPr>
      <w:r w:rsidRPr="00026439">
        <w:t xml:space="preserve">De Vries, P. (1958). </w:t>
      </w:r>
      <w:r w:rsidRPr="00026439">
        <w:rPr>
          <w:i/>
        </w:rPr>
        <w:t>The Mackerel Plaza: A Novel</w:t>
      </w:r>
      <w:r w:rsidRPr="00026439">
        <w:t>: Open Road: Amazon e-book edition.</w:t>
      </w:r>
    </w:p>
    <w:p w14:paraId="5DBEB55C" w14:textId="77777777" w:rsidR="00026439" w:rsidRPr="00026439" w:rsidRDefault="00026439" w:rsidP="00026439">
      <w:pPr>
        <w:pStyle w:val="EndNoteBibliography"/>
        <w:spacing w:after="0"/>
        <w:ind w:left="720" w:hanging="720"/>
      </w:pPr>
      <w:r w:rsidRPr="00026439">
        <w:t xml:space="preserve">Dennett, D. C. (1995). </w:t>
      </w:r>
      <w:r w:rsidRPr="00026439">
        <w:rPr>
          <w:i/>
        </w:rPr>
        <w:t>Darwin's dangerous idea: evolution and the meanings of life</w:t>
      </w:r>
      <w:r w:rsidRPr="00026439">
        <w:t>. New York: Simon &amp; Schuster.</w:t>
      </w:r>
    </w:p>
    <w:p w14:paraId="5B21FB30" w14:textId="77777777" w:rsidR="00026439" w:rsidRPr="00026439" w:rsidRDefault="00026439" w:rsidP="00026439">
      <w:pPr>
        <w:pStyle w:val="EndNoteBibliography"/>
        <w:spacing w:after="0"/>
        <w:ind w:left="720" w:hanging="720"/>
      </w:pPr>
      <w:r w:rsidRPr="00026439">
        <w:t xml:space="preserve">Dennett, D. C. (2006a). </w:t>
      </w:r>
      <w:r w:rsidRPr="00026439">
        <w:rPr>
          <w:i/>
        </w:rPr>
        <w:t>Breaking the spell: Religion as a natural phenomenon</w:t>
      </w:r>
      <w:r w:rsidRPr="00026439">
        <w:t>. New York, N.Y.: Viking (Penguin).</w:t>
      </w:r>
    </w:p>
    <w:p w14:paraId="408AFAB2" w14:textId="77777777" w:rsidR="00026439" w:rsidRPr="00026439" w:rsidRDefault="00026439" w:rsidP="00026439">
      <w:pPr>
        <w:pStyle w:val="EndNoteBibliography"/>
        <w:spacing w:after="0"/>
        <w:ind w:left="720" w:hanging="720"/>
      </w:pPr>
      <w:r w:rsidRPr="00026439">
        <w:t xml:space="preserve">Dennett, D. C. (2006b). From typo to thinko: When evolution graduated to semantic norms. </w:t>
      </w:r>
      <w:r w:rsidRPr="00026439">
        <w:rPr>
          <w:i/>
        </w:rPr>
        <w:t>Evolution and culture</w:t>
      </w:r>
      <w:r w:rsidRPr="00026439">
        <w:t xml:space="preserve">, 133-145. </w:t>
      </w:r>
    </w:p>
    <w:p w14:paraId="250FF307" w14:textId="77777777" w:rsidR="00026439" w:rsidRPr="00026439" w:rsidRDefault="00026439" w:rsidP="00026439">
      <w:pPr>
        <w:pStyle w:val="EndNoteBibliography"/>
        <w:spacing w:after="0"/>
        <w:ind w:left="720" w:hanging="720"/>
      </w:pPr>
      <w:r w:rsidRPr="00026439">
        <w:t xml:space="preserve">Dennett, D. C. (2011). Homunculi rule: Reflections on Darwinian populations and natural selection by Peter Godfrey Smith. </w:t>
      </w:r>
      <w:r w:rsidRPr="00026439">
        <w:rPr>
          <w:i/>
        </w:rPr>
        <w:t>Biology &amp; Philosophy, 26</w:t>
      </w:r>
      <w:r w:rsidRPr="00026439">
        <w:t xml:space="preserve">(4), 475-488. </w:t>
      </w:r>
    </w:p>
    <w:p w14:paraId="658356EE" w14:textId="77777777" w:rsidR="00026439" w:rsidRPr="00026439" w:rsidRDefault="00026439" w:rsidP="00026439">
      <w:pPr>
        <w:pStyle w:val="EndNoteBibliography"/>
        <w:spacing w:after="0"/>
        <w:ind w:left="720" w:hanging="720"/>
      </w:pPr>
      <w:r w:rsidRPr="00026439">
        <w:t xml:space="preserve">Dennett, D. C. (2017). </w:t>
      </w:r>
      <w:r w:rsidRPr="00026439">
        <w:rPr>
          <w:i/>
        </w:rPr>
        <w:t>From Bacteria to Bach and Back: The Evolution of Minds</w:t>
      </w:r>
      <w:r w:rsidRPr="00026439">
        <w:t>: Penguin Books, Limited.</w:t>
      </w:r>
    </w:p>
    <w:p w14:paraId="0406B47C" w14:textId="77777777" w:rsidR="00026439" w:rsidRPr="00026439" w:rsidRDefault="00026439" w:rsidP="00026439">
      <w:pPr>
        <w:pStyle w:val="EndNoteBibliography"/>
        <w:spacing w:after="0"/>
        <w:ind w:left="720" w:hanging="720"/>
      </w:pPr>
      <w:r w:rsidRPr="00026439">
        <w:t xml:space="preserve">Durham, W. H. (1991). </w:t>
      </w:r>
      <w:r w:rsidRPr="00026439">
        <w:rPr>
          <w:i/>
        </w:rPr>
        <w:t>Coevolution: Genes, culture, and human diversity</w:t>
      </w:r>
      <w:r w:rsidRPr="00026439">
        <w:t>: Stanford University Press.</w:t>
      </w:r>
    </w:p>
    <w:p w14:paraId="0277E0CE" w14:textId="77777777" w:rsidR="00026439" w:rsidRPr="00026439" w:rsidRDefault="00026439" w:rsidP="00026439">
      <w:pPr>
        <w:pStyle w:val="EndNoteBibliography"/>
        <w:spacing w:after="0"/>
        <w:ind w:left="720" w:hanging="720"/>
      </w:pPr>
      <w:r w:rsidRPr="00026439">
        <w:t xml:space="preserve">Haig, D. (2007). The gene meme. In M. Ridley (Ed.), </w:t>
      </w:r>
      <w:r w:rsidRPr="00026439">
        <w:rPr>
          <w:i/>
        </w:rPr>
        <w:t xml:space="preserve">Richard Dawkins: How a Scientist Changed the Way We Think </w:t>
      </w:r>
      <w:r w:rsidRPr="00026439">
        <w:t>(pp. 50-65).</w:t>
      </w:r>
    </w:p>
    <w:p w14:paraId="0CBB4188" w14:textId="77777777" w:rsidR="00026439" w:rsidRPr="00026439" w:rsidRDefault="00026439" w:rsidP="00026439">
      <w:pPr>
        <w:pStyle w:val="EndNoteBibliography"/>
        <w:spacing w:after="0"/>
        <w:ind w:left="720" w:hanging="720"/>
      </w:pPr>
      <w:r w:rsidRPr="00026439">
        <w:t xml:space="preserve">Haught, J. F. (2000). </w:t>
      </w:r>
      <w:r w:rsidRPr="00026439">
        <w:rPr>
          <w:i/>
        </w:rPr>
        <w:t>God after Darwin : a theology of evolution</w:t>
      </w:r>
      <w:r w:rsidRPr="00026439">
        <w:t>. Boulder (Colo.): Westview press.</w:t>
      </w:r>
    </w:p>
    <w:p w14:paraId="1BEECDFF" w14:textId="77777777" w:rsidR="00026439" w:rsidRPr="00026439" w:rsidRDefault="00026439" w:rsidP="00026439">
      <w:pPr>
        <w:pStyle w:val="EndNoteBibliography"/>
        <w:spacing w:after="0"/>
        <w:ind w:left="720" w:hanging="720"/>
      </w:pPr>
      <w:r w:rsidRPr="00026439">
        <w:t xml:space="preserve">Heintz, C., &amp; Claidière, N. (2015). Current Darwinism in social science </w:t>
      </w:r>
      <w:r w:rsidRPr="00026439">
        <w:rPr>
          <w:i/>
        </w:rPr>
        <w:t>Handbook of Evolutionary Thinking in the Sciences</w:t>
      </w:r>
      <w:r w:rsidRPr="00026439">
        <w:t xml:space="preserve"> (pp. 781-807): Springer.</w:t>
      </w:r>
    </w:p>
    <w:p w14:paraId="6514ECFA" w14:textId="77777777" w:rsidR="00026439" w:rsidRPr="00026439" w:rsidRDefault="00026439" w:rsidP="00026439">
      <w:pPr>
        <w:pStyle w:val="EndNoteBibliography"/>
        <w:spacing w:after="0"/>
        <w:ind w:left="720" w:hanging="720"/>
      </w:pPr>
      <w:r w:rsidRPr="00026439">
        <w:t xml:space="preserve">Henrich, J. (2015). </w:t>
      </w:r>
      <w:r w:rsidRPr="00026439">
        <w:rPr>
          <w:i/>
        </w:rPr>
        <w:t>The secret of our success: How culture is driving human evolution, domesticating our species, and making us smarter</w:t>
      </w:r>
      <w:r w:rsidRPr="00026439">
        <w:t>: Princeton University Press.</w:t>
      </w:r>
    </w:p>
    <w:p w14:paraId="5921739E" w14:textId="77777777" w:rsidR="00026439" w:rsidRPr="00026439" w:rsidRDefault="00026439" w:rsidP="00026439">
      <w:pPr>
        <w:pStyle w:val="EndNoteBibliography"/>
        <w:spacing w:after="0"/>
        <w:ind w:left="720" w:hanging="720"/>
      </w:pPr>
      <w:r w:rsidRPr="00026439">
        <w:t xml:space="preserve">Lewens, T. (2015). </w:t>
      </w:r>
      <w:r w:rsidRPr="00026439">
        <w:rPr>
          <w:i/>
        </w:rPr>
        <w:t>Cultural Evolution: Conceptual Challenges</w:t>
      </w:r>
      <w:r w:rsidRPr="00026439">
        <w:t>: OUP Oxford.</w:t>
      </w:r>
    </w:p>
    <w:p w14:paraId="3C0EF5FA" w14:textId="77777777" w:rsidR="00026439" w:rsidRPr="00026439" w:rsidRDefault="00026439" w:rsidP="00026439">
      <w:pPr>
        <w:pStyle w:val="EndNoteBibliography"/>
        <w:spacing w:after="0"/>
        <w:ind w:left="720" w:hanging="720"/>
      </w:pPr>
      <w:r w:rsidRPr="00026439">
        <w:t xml:space="preserve">Mesoudi, A. (2011). </w:t>
      </w:r>
      <w:r w:rsidRPr="00026439">
        <w:rPr>
          <w:i/>
        </w:rPr>
        <w:t>Cultural evolution. How Darwinian theory can explain human culture and synthesize the social sciences</w:t>
      </w:r>
      <w:r w:rsidRPr="00026439">
        <w:t>. Chicago: Chicago University Press.</w:t>
      </w:r>
    </w:p>
    <w:p w14:paraId="5C80C47D" w14:textId="77777777" w:rsidR="00026439" w:rsidRPr="00026439" w:rsidRDefault="00026439" w:rsidP="00026439">
      <w:pPr>
        <w:pStyle w:val="EndNoteBibliography"/>
        <w:spacing w:after="0"/>
        <w:ind w:left="720" w:hanging="720"/>
      </w:pPr>
      <w:r w:rsidRPr="00026439">
        <w:t xml:space="preserve">Mesoudi, A., Whiten, A., &amp; Laland, K. N. (2006). Towards a unified science of cultural evolution. </w:t>
      </w:r>
      <w:r w:rsidRPr="00026439">
        <w:rPr>
          <w:i/>
        </w:rPr>
        <w:t>Behavioral and Brain Sciences, 29</w:t>
      </w:r>
      <w:r w:rsidRPr="00026439">
        <w:t xml:space="preserve">(04), 329-347. </w:t>
      </w:r>
    </w:p>
    <w:p w14:paraId="1666CC4D" w14:textId="77777777" w:rsidR="00026439" w:rsidRPr="00026439" w:rsidRDefault="00026439" w:rsidP="00026439">
      <w:pPr>
        <w:pStyle w:val="EndNoteBibliography"/>
        <w:spacing w:after="0"/>
        <w:ind w:left="720" w:hanging="720"/>
      </w:pPr>
      <w:r w:rsidRPr="00026439">
        <w:t xml:space="preserve">Miller, K. R. (2000). </w:t>
      </w:r>
      <w:r w:rsidRPr="00026439">
        <w:rPr>
          <w:i/>
        </w:rPr>
        <w:t>Finding Darwin's God : a scientist's search for common ground between God and evolution</w:t>
      </w:r>
      <w:r w:rsidRPr="00026439">
        <w:t>. New York (N.Y.): HarperCollins.</w:t>
      </w:r>
    </w:p>
    <w:p w14:paraId="3BA29E92" w14:textId="77777777" w:rsidR="00026439" w:rsidRPr="00026439" w:rsidRDefault="00026439" w:rsidP="00026439">
      <w:pPr>
        <w:pStyle w:val="EndNoteBibliography"/>
        <w:spacing w:after="0"/>
        <w:ind w:left="720" w:hanging="720"/>
      </w:pPr>
      <w:r w:rsidRPr="00026439">
        <w:t xml:space="preserve">Morin, O. (2015). </w:t>
      </w:r>
      <w:r w:rsidRPr="00026439">
        <w:rPr>
          <w:i/>
        </w:rPr>
        <w:t>How traditions live and die</w:t>
      </w:r>
      <w:r w:rsidRPr="00026439">
        <w:t>: Oxford University Press.</w:t>
      </w:r>
    </w:p>
    <w:p w14:paraId="5B43A3DE" w14:textId="77777777" w:rsidR="00026439" w:rsidRPr="00026439" w:rsidRDefault="00026439" w:rsidP="00026439">
      <w:pPr>
        <w:pStyle w:val="EndNoteBibliography"/>
        <w:spacing w:after="0"/>
        <w:ind w:left="720" w:hanging="720"/>
      </w:pPr>
      <w:r w:rsidRPr="00026439">
        <w:t xml:space="preserve">Norenzayan, A. (2013). </w:t>
      </w:r>
      <w:r w:rsidRPr="00026439">
        <w:rPr>
          <w:i/>
        </w:rPr>
        <w:t>Big gods: How religion transformed cooperation and conflict</w:t>
      </w:r>
      <w:r w:rsidRPr="00026439">
        <w:t>: Princeton University Press.</w:t>
      </w:r>
    </w:p>
    <w:p w14:paraId="3320FBFD" w14:textId="77777777" w:rsidR="00026439" w:rsidRPr="00026439" w:rsidRDefault="00026439" w:rsidP="00026439">
      <w:pPr>
        <w:pStyle w:val="EndNoteBibliography"/>
        <w:spacing w:after="0"/>
        <w:ind w:left="720" w:hanging="720"/>
      </w:pPr>
      <w:r w:rsidRPr="00026439">
        <w:t xml:space="preserve">Scott-Phillips, T. (2015). A simple (experimental) demonstration that cultural evolution is not replicative, but reconstructive-and an explanation of why this difference matters. </w:t>
      </w:r>
      <w:r w:rsidRPr="00026439">
        <w:rPr>
          <w:i/>
        </w:rPr>
        <w:t>Journal of cognition and culture.</w:t>
      </w:r>
      <w:r w:rsidRPr="00026439">
        <w:t xml:space="preserve"> </w:t>
      </w:r>
    </w:p>
    <w:p w14:paraId="499817B9" w14:textId="77777777" w:rsidR="00026439" w:rsidRPr="00026439" w:rsidRDefault="00026439" w:rsidP="00026439">
      <w:pPr>
        <w:pStyle w:val="EndNoteBibliography"/>
        <w:spacing w:after="0"/>
        <w:ind w:left="720" w:hanging="720"/>
      </w:pPr>
      <w:r w:rsidRPr="00026439">
        <w:t xml:space="preserve">Shannon, C. E. (2001). A mathematical theory of communication. </w:t>
      </w:r>
      <w:r w:rsidRPr="00026439">
        <w:rPr>
          <w:i/>
        </w:rPr>
        <w:t>ACM SIGMOBILE Mobile Computing and Communications Review, 5</w:t>
      </w:r>
      <w:r w:rsidRPr="00026439">
        <w:t xml:space="preserve">(1), 3-55. </w:t>
      </w:r>
    </w:p>
    <w:p w14:paraId="389E788F" w14:textId="77777777" w:rsidR="00026439" w:rsidRPr="00026439" w:rsidRDefault="00026439" w:rsidP="00026439">
      <w:pPr>
        <w:pStyle w:val="EndNoteBibliography"/>
        <w:spacing w:after="0"/>
        <w:ind w:left="720" w:hanging="720"/>
      </w:pPr>
      <w:r w:rsidRPr="00026439">
        <w:t xml:space="preserve">Spelke, E. S. (1994). Initial knowledge: six suggestions. </w:t>
      </w:r>
      <w:r w:rsidRPr="00026439">
        <w:rPr>
          <w:i/>
        </w:rPr>
        <w:t>Cognition, 50</w:t>
      </w:r>
      <w:r w:rsidRPr="00026439">
        <w:t xml:space="preserve">, 431-445. </w:t>
      </w:r>
    </w:p>
    <w:p w14:paraId="22187279" w14:textId="77777777" w:rsidR="00026439" w:rsidRPr="00026439" w:rsidRDefault="00026439" w:rsidP="00026439">
      <w:pPr>
        <w:pStyle w:val="EndNoteBibliography"/>
        <w:spacing w:after="0"/>
        <w:ind w:left="720" w:hanging="720"/>
      </w:pPr>
      <w:r w:rsidRPr="00026439">
        <w:t xml:space="preserve">Sperber, D. (1996). </w:t>
      </w:r>
      <w:r w:rsidRPr="00026439">
        <w:rPr>
          <w:i/>
        </w:rPr>
        <w:t>Explaining culture: A naturalistic approach</w:t>
      </w:r>
      <w:r w:rsidRPr="00026439">
        <w:t>. Cambridge, Mass.: Blackwell.</w:t>
      </w:r>
    </w:p>
    <w:p w14:paraId="2BF506FD" w14:textId="77777777" w:rsidR="00026439" w:rsidRPr="00026439" w:rsidRDefault="00026439" w:rsidP="00026439">
      <w:pPr>
        <w:pStyle w:val="EndNoteBibliography"/>
        <w:spacing w:after="0"/>
        <w:ind w:left="720" w:hanging="720"/>
      </w:pPr>
      <w:r w:rsidRPr="00026439">
        <w:t xml:space="preserve">Sperber, D. (2000). An objection to the memetic approach to culture. In R. Aunger (Ed.), </w:t>
      </w:r>
      <w:r w:rsidRPr="00026439">
        <w:rPr>
          <w:i/>
        </w:rPr>
        <w:t>Darwinizing culture: The status of memetics as a science</w:t>
      </w:r>
      <w:r w:rsidRPr="00026439">
        <w:t xml:space="preserve"> (pp. 163-173). Oxford: Oxford University Press.</w:t>
      </w:r>
    </w:p>
    <w:p w14:paraId="6800288F" w14:textId="77777777" w:rsidR="00026439" w:rsidRPr="00026439" w:rsidRDefault="00026439" w:rsidP="00026439">
      <w:pPr>
        <w:pStyle w:val="EndNoteBibliography"/>
        <w:spacing w:after="0"/>
        <w:ind w:left="720" w:hanging="720"/>
      </w:pPr>
      <w:r w:rsidRPr="00026439">
        <w:t xml:space="preserve">Sperber, D. (2012). Cultural attractors. </w:t>
      </w:r>
      <w:r w:rsidRPr="00026439">
        <w:rPr>
          <w:i/>
        </w:rPr>
        <w:t>This will make you smarter</w:t>
      </w:r>
      <w:r w:rsidRPr="00026439">
        <w:t xml:space="preserve">, 180-183. </w:t>
      </w:r>
    </w:p>
    <w:p w14:paraId="5838D46C" w14:textId="77777777" w:rsidR="00026439" w:rsidRPr="00026439" w:rsidRDefault="00026439" w:rsidP="00026439">
      <w:pPr>
        <w:pStyle w:val="EndNoteBibliography"/>
        <w:spacing w:after="0"/>
        <w:ind w:left="720" w:hanging="720"/>
      </w:pPr>
      <w:r w:rsidRPr="00026439">
        <w:t xml:space="preserve">Tooby, J., &amp; Cosmides, L. (1994). The biological foundations of culture. In J. Barkow, J. Tooby &amp; L. Cosmides (Eds.), </w:t>
      </w:r>
      <w:r w:rsidRPr="00026439">
        <w:rPr>
          <w:i/>
        </w:rPr>
        <w:t>The adapted mind. Evolutionary psychology and the generation of culture</w:t>
      </w:r>
      <w:r w:rsidRPr="00026439">
        <w:t xml:space="preserve"> (pp. 19-136). New York, New York, USA: Oxford University Press.</w:t>
      </w:r>
    </w:p>
    <w:p w14:paraId="28314DCB" w14:textId="77777777" w:rsidR="00026439" w:rsidRPr="00026439" w:rsidRDefault="00026439" w:rsidP="00026439">
      <w:pPr>
        <w:pStyle w:val="EndNoteBibliography"/>
        <w:ind w:left="720" w:hanging="720"/>
      </w:pPr>
      <w:r w:rsidRPr="00026439">
        <w:t xml:space="preserve">Williams, G. C. (1992). </w:t>
      </w:r>
      <w:r w:rsidRPr="00026439">
        <w:rPr>
          <w:i/>
        </w:rPr>
        <w:t>Natural selection</w:t>
      </w:r>
      <w:r w:rsidRPr="00026439">
        <w:t>: Oxford University Press.</w:t>
      </w:r>
    </w:p>
    <w:p w14:paraId="208D5DBD" w14:textId="173A0728" w:rsidR="00C37314" w:rsidRPr="002127D9" w:rsidRDefault="009528C8" w:rsidP="00885C4D">
      <w:pPr>
        <w:jc w:val="both"/>
        <w:rPr>
          <w:rFonts w:asciiTheme="majorHAnsi" w:hAnsiTheme="majorHAnsi" w:cstheme="majorHAnsi"/>
          <w:lang w:val="en-US"/>
        </w:rPr>
      </w:pPr>
      <w:r w:rsidRPr="002127D9">
        <w:rPr>
          <w:rFonts w:asciiTheme="majorHAnsi" w:hAnsiTheme="majorHAnsi" w:cstheme="majorHAnsi"/>
          <w:lang w:val="en-US"/>
        </w:rPr>
        <w:fldChar w:fldCharType="end"/>
      </w:r>
    </w:p>
    <w:sectPr w:rsidR="00C37314" w:rsidRPr="002127D9">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5066E4" w14:textId="77777777" w:rsidR="006774AC" w:rsidRDefault="006774AC" w:rsidP="0051369D">
      <w:pPr>
        <w:spacing w:after="0" w:line="240" w:lineRule="auto"/>
      </w:pPr>
      <w:r>
        <w:separator/>
      </w:r>
    </w:p>
  </w:endnote>
  <w:endnote w:type="continuationSeparator" w:id="0">
    <w:p w14:paraId="5CDCB757" w14:textId="77777777" w:rsidR="006774AC" w:rsidRDefault="006774AC" w:rsidP="005136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1689195"/>
      <w:docPartObj>
        <w:docPartGallery w:val="Page Numbers (Bottom of Page)"/>
        <w:docPartUnique/>
      </w:docPartObj>
    </w:sdtPr>
    <w:sdtEndPr/>
    <w:sdtContent>
      <w:p w14:paraId="4AFA005F" w14:textId="2EB6D047" w:rsidR="00026439" w:rsidRDefault="00026439">
        <w:pPr>
          <w:pStyle w:val="Voettekst"/>
          <w:jc w:val="right"/>
        </w:pPr>
        <w:r>
          <w:fldChar w:fldCharType="begin"/>
        </w:r>
        <w:r>
          <w:instrText>PAGE   \* MERGEFORMAT</w:instrText>
        </w:r>
        <w:r>
          <w:fldChar w:fldCharType="separate"/>
        </w:r>
        <w:r w:rsidR="009D6A33">
          <w:rPr>
            <w:noProof/>
          </w:rPr>
          <w:t>1</w:t>
        </w:r>
        <w:r>
          <w:fldChar w:fldCharType="end"/>
        </w:r>
      </w:p>
    </w:sdtContent>
  </w:sdt>
  <w:p w14:paraId="7D4A0ABF" w14:textId="77777777" w:rsidR="00026439" w:rsidRDefault="00026439">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7ED30E" w14:textId="77777777" w:rsidR="006774AC" w:rsidRDefault="006774AC" w:rsidP="0051369D">
      <w:pPr>
        <w:spacing w:after="0" w:line="240" w:lineRule="auto"/>
      </w:pPr>
      <w:r>
        <w:separator/>
      </w:r>
    </w:p>
  </w:footnote>
  <w:footnote w:type="continuationSeparator" w:id="0">
    <w:p w14:paraId="7D35BE2A" w14:textId="77777777" w:rsidR="006774AC" w:rsidRDefault="006774AC" w:rsidP="0051369D">
      <w:pPr>
        <w:spacing w:after="0" w:line="240" w:lineRule="auto"/>
      </w:pPr>
      <w:r>
        <w:continuationSeparator/>
      </w:r>
    </w:p>
  </w:footnote>
  <w:footnote w:id="1">
    <w:p w14:paraId="5842AA69" w14:textId="11D8399F" w:rsidR="00026439" w:rsidRPr="00CB2C31" w:rsidRDefault="00026439" w:rsidP="00AC3C19">
      <w:pPr>
        <w:pStyle w:val="Voetnoottekst"/>
        <w:rPr>
          <w:lang w:val="en-GB"/>
        </w:rPr>
      </w:pPr>
      <w:r w:rsidRPr="00AC3C19">
        <w:rPr>
          <w:rStyle w:val="Voetnootmarkering"/>
        </w:rPr>
        <w:footnoteRef/>
      </w:r>
      <w:r w:rsidRPr="00CB2C31">
        <w:rPr>
          <w:lang w:val="en-GB"/>
        </w:rPr>
        <w:t xml:space="preserve"> </w:t>
      </w:r>
      <w:r w:rsidRPr="00AC3C19">
        <w:rPr>
          <w:lang w:val="en-GB"/>
        </w:rPr>
        <w:t>It doesn’t have to be memorized: we could imagine that all the mathematicians have been given a sheet of paper, with numbered jokes, and they are just looking up the jokes in the list.</w:t>
      </w:r>
    </w:p>
  </w:footnote>
  <w:footnote w:id="2">
    <w:p w14:paraId="03C1F13B" w14:textId="7A4B6A80" w:rsidR="00026439" w:rsidRPr="006370F2" w:rsidRDefault="00026439">
      <w:pPr>
        <w:pStyle w:val="Voetnoottekst"/>
        <w:rPr>
          <w:lang w:val="en-US"/>
        </w:rPr>
      </w:pPr>
      <w:r>
        <w:rPr>
          <w:rStyle w:val="Voetnootmarkering"/>
        </w:rPr>
        <w:footnoteRef/>
      </w:r>
      <w:r w:rsidRPr="006370F2">
        <w:rPr>
          <w:lang w:val="en-GB"/>
        </w:rPr>
        <w:t xml:space="preserve"> </w:t>
      </w:r>
      <w:r>
        <w:rPr>
          <w:lang w:val="en-GB"/>
        </w:rPr>
        <w:t xml:space="preserve">See also </w:t>
      </w:r>
      <w:r w:rsidRPr="009B64EF">
        <w:rPr>
          <w:lang w:val="en-US"/>
        </w:rPr>
        <w:t xml:space="preserve">Lewens </w:t>
      </w:r>
      <w:r w:rsidRPr="009B64EF">
        <w:rPr>
          <w:lang w:val="en-US"/>
        </w:rPr>
        <w:fldChar w:fldCharType="begin"/>
      </w:r>
      <w:r>
        <w:rPr>
          <w:lang w:val="en-US"/>
        </w:rPr>
        <w:instrText xml:space="preserve"> ADDIN EN.CITE &lt;EndNote&gt;&lt;Cite ExcludeAuth="1"&gt;&lt;Author&gt;Lewens&lt;/Author&gt;&lt;Year&gt;2015&lt;/Year&gt;&lt;IDText&gt;Cultural Evolution: Conceptual Challenges&lt;/IDText&gt;&lt;Pages&gt;28&lt;/Pages&gt;&lt;DisplayText&gt;(2015, p. 28)&lt;/DisplayText&gt;&lt;record&gt;&lt;rec-number&gt;2568&lt;/rec-number&gt;&lt;foreign-keys&gt;&lt;key app="EN" db-id="es9ttvsd1p2xatet5etpvexn02w99r5s0etd" timestamp="1470836318"&gt;2568&lt;/key&gt;&lt;/foreign-keys&gt;&lt;ref-type name="Book"&gt;6&lt;/ref-type&gt;&lt;contributors&gt;&lt;authors&gt;&lt;author&gt;Lewens, Tim&lt;/author&gt;&lt;/authors&gt;&lt;/contributors&gt;&lt;titles&gt;&lt;title&gt;Cultural Evolution: Conceptual Challenges&lt;/title&gt;&lt;/titles&gt;&lt;dates&gt;&lt;year&gt;2015&lt;/year&gt;&lt;/dates&gt;&lt;publisher&gt;OUP Oxford&lt;/publisher&gt;&lt;isbn&gt;0191655805&lt;/isbn&gt;&lt;/record&gt;&lt;/Cite&gt;&lt;/EndNote&gt;</w:instrText>
      </w:r>
      <w:r w:rsidRPr="009B64EF">
        <w:rPr>
          <w:lang w:val="en-US"/>
        </w:rPr>
        <w:fldChar w:fldCharType="separate"/>
      </w:r>
      <w:r>
        <w:rPr>
          <w:noProof/>
          <w:lang w:val="en-US"/>
        </w:rPr>
        <w:t>(2015, p. 28)</w:t>
      </w:r>
      <w:r w:rsidRPr="009B64EF">
        <w:rPr>
          <w:lang w:val="en-US"/>
        </w:rPr>
        <w:fldChar w:fldCharType="end"/>
      </w:r>
      <w:r>
        <w:rPr>
          <w:lang w:val="en-US"/>
        </w:rPr>
        <w:t xml:space="preserve">, who has </w:t>
      </w:r>
      <w:r w:rsidRPr="009B64EF">
        <w:rPr>
          <w:lang w:val="en-US"/>
        </w:rPr>
        <w:t xml:space="preserve">criticized Sperber for being too demanding about what constitutes proper replication. </w:t>
      </w:r>
      <w:r>
        <w:rPr>
          <w:lang w:val="en-US"/>
        </w:rPr>
        <w:t>F</w:t>
      </w:r>
      <w:r w:rsidRPr="009B64EF">
        <w:rPr>
          <w:lang w:val="en-US"/>
        </w:rPr>
        <w:t>or Lewens, replication in the cultural domain just means that “a given idea [is] causally responsible for the structure of a resembling daughter idea”.</w:t>
      </w:r>
      <w:r>
        <w:rPr>
          <w:lang w:val="en-US"/>
        </w:rPr>
        <w:t xml:space="preserve"> I think this is actually closer to Sperber’s third criterion than Lewens suggests, but more importantly, if Lewens has such a relaxed notion of “replication”, it </w:t>
      </w:r>
      <w:r w:rsidRPr="004E2CE7">
        <w:rPr>
          <w:lang w:val="en-US"/>
        </w:rPr>
        <w:t xml:space="preserve">is hard to see </w:t>
      </w:r>
      <w:r>
        <w:rPr>
          <w:lang w:val="en-US"/>
        </w:rPr>
        <w:t xml:space="preserve">why he still dismisses memes, which clearly fulfill his definition. A meme gets ‘replicated’ when it is </w:t>
      </w:r>
      <w:r w:rsidRPr="004E2CE7">
        <w:rPr>
          <w:lang w:val="en-US"/>
        </w:rPr>
        <w:t xml:space="preserve">causally responsible for </w:t>
      </w:r>
      <w:r>
        <w:rPr>
          <w:lang w:val="en-US"/>
        </w:rPr>
        <w:t>the occurrence of another cultural representation that</w:t>
      </w:r>
      <w:r w:rsidRPr="004E2CE7">
        <w:rPr>
          <w:lang w:val="en-US"/>
        </w:rPr>
        <w:t xml:space="preserve"> </w:t>
      </w:r>
      <w:r>
        <w:rPr>
          <w:lang w:val="en-US"/>
        </w:rPr>
        <w:t xml:space="preserve">is </w:t>
      </w:r>
      <w:r w:rsidRPr="004E2CE7">
        <w:rPr>
          <w:lang w:val="en-US"/>
        </w:rPr>
        <w:t>sufficient</w:t>
      </w:r>
      <w:r>
        <w:rPr>
          <w:lang w:val="en-US"/>
        </w:rPr>
        <w:t xml:space="preserve">ly </w:t>
      </w:r>
      <w:r w:rsidRPr="004E2CE7">
        <w:rPr>
          <w:lang w:val="en-US"/>
        </w:rPr>
        <w:t xml:space="preserve">similar to be treated as </w:t>
      </w:r>
      <w:r>
        <w:rPr>
          <w:lang w:val="en-US"/>
        </w:rPr>
        <w:t xml:space="preserve">an instantiation </w:t>
      </w:r>
      <w:r w:rsidRPr="004E2CE7">
        <w:rPr>
          <w:lang w:val="en-US"/>
        </w:rPr>
        <w:t xml:space="preserve">of the same </w:t>
      </w:r>
      <w:r>
        <w:rPr>
          <w:lang w:val="en-US"/>
        </w:rPr>
        <w:t>‘meme’</w:t>
      </w:r>
      <w:r w:rsidRPr="004E2CE7">
        <w:rPr>
          <w:lang w:val="en-US"/>
        </w:rPr>
        <w:t>.</w:t>
      </w:r>
    </w:p>
  </w:footnote>
  <w:footnote w:id="3">
    <w:p w14:paraId="15A7F83E" w14:textId="350D0A9B" w:rsidR="00026439" w:rsidRPr="00885C4D" w:rsidRDefault="00026439" w:rsidP="007E1C38">
      <w:pPr>
        <w:pStyle w:val="Voetnoottekst"/>
        <w:rPr>
          <w:lang w:val="en-GB"/>
        </w:rPr>
      </w:pPr>
      <w:r>
        <w:rPr>
          <w:rStyle w:val="Voetnootmarkering"/>
        </w:rPr>
        <w:footnoteRef/>
      </w:r>
      <w:r>
        <w:rPr>
          <w:lang w:val="en-GB"/>
        </w:rPr>
        <w:t xml:space="preserve"> Defined in this way, “evocation” should be distinguished from Tooby &amp; Cosmides’ concept of “evoked culture” </w:t>
      </w:r>
      <w:r>
        <w:rPr>
          <w:lang w:val="en-GB"/>
        </w:rPr>
        <w:fldChar w:fldCharType="begin"/>
      </w:r>
      <w:r>
        <w:rPr>
          <w:lang w:val="en-GB"/>
        </w:rPr>
        <w:instrText xml:space="preserve"> ADDIN EN.CITE &lt;EndNote&gt;&lt;Cite&gt;&lt;Author&gt;Tooby&lt;/Author&gt;&lt;Year&gt;1994&lt;/Year&gt;&lt;IDText&gt;The biological foundations of culture&lt;/IDText&gt;&lt;DisplayText&gt;(Tooby &amp;amp; Cosmides, 1994)&lt;/DisplayText&gt;&lt;record&gt;&lt;foreign-keys&gt;&lt;key app="EN" db-id="es9ttvsd1p2xatet5etpvexn02w99r5s0etd"&gt;609&lt;/key&gt;&lt;/foreign-keys&gt;&lt;titles&gt;&lt;title&gt;The biological foundations of culture&lt;/title&gt;&lt;secondary-title&gt;The adapted mind. Evolutionary psychology and the generation of culture&lt;/secondary-title&gt;&lt;/titles&gt;&lt;pages&gt;19-136&lt;/pages&gt;&lt;contributors&gt;&lt;authors&gt;&lt;author&gt;Tooby, J.&lt;/author&gt;&lt;author&gt;Cosmides, L.&lt;/author&gt;&lt;/authors&gt;&lt;/contributors&gt;&lt;added-date format="utc"&gt;1374484596&lt;/added-date&gt;&lt;pub-location&gt;New York, New York, USA&lt;/pub-location&gt;&lt;ref-type name="Book Section"&gt;5&lt;/ref-type&gt;&lt;dates&gt;&lt;year&gt;1994&lt;/year&gt;&lt;/dates&gt;&lt;rec-number&gt;689&lt;/rec-number&gt;&lt;publisher&gt;Oxford University Press&lt;/publisher&gt;&lt;last-updated-date format="utc"&gt;1374484596&lt;/last-updated-date&gt;&lt;contributors&gt;&lt;secondary-authors&gt;&lt;author&gt;Barkow, J.&lt;/author&gt;&lt;author&gt;Tooby, J.&lt;/author&gt;&lt;author&gt;Cosmides, L.&lt;/author&gt;&lt;/secondary-authors&gt;&lt;/contributors&gt;&lt;/record&gt;&lt;/Cite&gt;&lt;/EndNote&gt;</w:instrText>
      </w:r>
      <w:r>
        <w:rPr>
          <w:lang w:val="en-GB"/>
        </w:rPr>
        <w:fldChar w:fldCharType="separate"/>
      </w:r>
      <w:r>
        <w:rPr>
          <w:noProof/>
          <w:lang w:val="en-GB"/>
        </w:rPr>
        <w:t>(Tooby &amp; Cosmides, 1994)</w:t>
      </w:r>
      <w:r>
        <w:rPr>
          <w:lang w:val="en-GB"/>
        </w:rPr>
        <w:fldChar w:fldCharType="end"/>
      </w:r>
      <w:r>
        <w:rPr>
          <w:lang w:val="en-GB"/>
        </w:rPr>
        <w:t>, which more narrowly refers to the role of innate cognitive mechanisms in bringing about cultural representations. My concept of “evocation” is broader. As the example of the mathematicians shows,</w:t>
      </w:r>
      <w:r w:rsidRPr="00885C4D">
        <w:rPr>
          <w:lang w:val="en-GB"/>
        </w:rPr>
        <w:t xml:space="preserve"> </w:t>
      </w:r>
      <w:r>
        <w:rPr>
          <w:lang w:val="en-GB"/>
        </w:rPr>
        <w:t xml:space="preserve">information that is “evoked” need not be innate. It is possible that it was simply </w:t>
      </w:r>
      <w:r w:rsidRPr="00885C4D">
        <w:rPr>
          <w:lang w:val="en-GB"/>
        </w:rPr>
        <w:t>acquired or transmitted</w:t>
      </w:r>
      <w:r w:rsidRPr="00BB7D26">
        <w:rPr>
          <w:lang w:val="en-GB"/>
        </w:rPr>
        <w:t xml:space="preserve"> at an earlier point. </w:t>
      </w:r>
    </w:p>
  </w:footnote>
  <w:footnote w:id="4">
    <w:p w14:paraId="497458BD" w14:textId="0E7B65E2" w:rsidR="00026439" w:rsidRPr="008208C7" w:rsidRDefault="00026439">
      <w:pPr>
        <w:pStyle w:val="Voetnoottekst"/>
        <w:rPr>
          <w:lang w:val="en-GB"/>
        </w:rPr>
      </w:pPr>
      <w:r>
        <w:rPr>
          <w:rStyle w:val="Voetnootmarkering"/>
        </w:rPr>
        <w:footnoteRef/>
      </w:r>
      <w:r w:rsidRPr="008208C7">
        <w:rPr>
          <w:lang w:val="en-GB"/>
        </w:rPr>
        <w:t xml:space="preserve"> </w:t>
      </w:r>
      <w:r>
        <w:rPr>
          <w:lang w:val="en-GB"/>
        </w:rPr>
        <w:t>In his book, Morin writes: “</w:t>
      </w:r>
      <w:r w:rsidRPr="00065055">
        <w:rPr>
          <w:i/>
          <w:lang w:val="en-GB"/>
        </w:rPr>
        <w:t xml:space="preserve">Can traditions be identified with the information that is passed on when they are transmitted? </w:t>
      </w:r>
      <w:r w:rsidRPr="007964DC">
        <w:rPr>
          <w:lang w:val="en-GB"/>
        </w:rPr>
        <w:t>No, not always. Just because cultural transmission involves an exchange of ideas does not mean that traditions themselves are the ideas that their proliferation relies on.</w:t>
      </w:r>
      <w:r>
        <w:rPr>
          <w:lang w:val="en-GB"/>
        </w:rPr>
        <w:t xml:space="preserve">” </w:t>
      </w:r>
      <w:r>
        <w:rPr>
          <w:lang w:val="en-GB"/>
        </w:rPr>
        <w:fldChar w:fldCharType="begin"/>
      </w:r>
      <w:r>
        <w:rPr>
          <w:lang w:val="en-GB"/>
        </w:rPr>
        <w:instrText xml:space="preserve"> ADDIN EN.CITE &lt;EndNote&gt;&lt;Cite&gt;&lt;Author&gt;Morin&lt;/Author&gt;&lt;Year&gt;2015&lt;/Year&gt;&lt;IDText&gt;How traditions live and die&lt;/IDText&gt;&lt;Suffix&gt;`, italics in original&lt;/Suffix&gt;&lt;Pages&gt;49&lt;/Pages&gt;&lt;DisplayText&gt;(Morin, 2015, p. 49, italics in original)&lt;/DisplayText&gt;&lt;record&gt;&lt;rec-number&gt;2545&lt;/rec-number&gt;&lt;foreign-keys&gt;&lt;key app="EN" db-id="es9ttvsd1p2xatet5etpvexn02w99r5s0etd" timestamp="1466634716"&gt;2545&lt;/key&gt;&lt;/foreign-keys&gt;&lt;ref-type name="Book"&gt;6&lt;/ref-type&gt;&lt;contributors&gt;&lt;authors&gt;&lt;author&gt;Morin, Olivier&lt;/author&gt;&lt;/authors&gt;&lt;/contributors&gt;&lt;titles&gt;&lt;title&gt;How traditions live and die&lt;/title&gt;&lt;/titles&gt;&lt;dates&gt;&lt;year&gt;2015&lt;/year&gt;&lt;/dates&gt;&lt;publisher&gt;Oxford University Press&lt;/publisher&gt;&lt;isbn&gt;0190210508&lt;/isbn&gt;&lt;/record&gt;&lt;/Cite&gt;&lt;/EndNote&gt;</w:instrText>
      </w:r>
      <w:r>
        <w:rPr>
          <w:lang w:val="en-GB"/>
        </w:rPr>
        <w:fldChar w:fldCharType="separate"/>
      </w:r>
      <w:r>
        <w:rPr>
          <w:noProof/>
          <w:lang w:val="en-GB"/>
        </w:rPr>
        <w:t>(Morin, 2015, p. 49, italics in original)</w:t>
      </w:r>
      <w:r>
        <w:rPr>
          <w:lang w:val="en-GB"/>
        </w:rPr>
        <w:fldChar w:fldCharType="end"/>
      </w:r>
      <w:r>
        <w:rPr>
          <w:lang w:val="en-GB"/>
        </w:rPr>
        <w:t xml:space="preserve">. But it seems that Morin is </w:t>
      </w:r>
      <w:r w:rsidRPr="003E73E2">
        <w:rPr>
          <w:lang w:val="en-GB"/>
        </w:rPr>
        <w:t>sliding from "informa</w:t>
      </w:r>
      <w:r>
        <w:rPr>
          <w:lang w:val="en-GB"/>
        </w:rPr>
        <w:t>tion" to "conceptual idea" here, as is also visible a few pages earlier when he rejects the default conception that “</w:t>
      </w:r>
      <w:r w:rsidRPr="00747A2B">
        <w:rPr>
          <w:lang w:val="en-GB"/>
        </w:rPr>
        <w:t>culture is a set of socially transmitted represent</w:t>
      </w:r>
      <w:r>
        <w:rPr>
          <w:lang w:val="en-GB"/>
        </w:rPr>
        <w:t xml:space="preserve">ations (or bits of information)” </w:t>
      </w:r>
      <w:r>
        <w:rPr>
          <w:lang w:val="en-GB"/>
        </w:rPr>
        <w:fldChar w:fldCharType="begin"/>
      </w:r>
      <w:r>
        <w:rPr>
          <w:lang w:val="en-GB"/>
        </w:rPr>
        <w:instrText xml:space="preserve"> ADDIN EN.CITE &lt;EndNote&gt;&lt;Cite ExcludeAuth="1"&gt;&lt;Author&gt;Morin&lt;/Author&gt;&lt;Year&gt;2015&lt;/Year&gt;&lt;IDText&gt;How traditions live and die&lt;/IDText&gt;&lt;Pages&gt;47&lt;/Pages&gt;&lt;DisplayText&gt;(2015, p. 47)&lt;/DisplayText&gt;&lt;record&gt;&lt;rec-number&gt;2545&lt;/rec-number&gt;&lt;foreign-keys&gt;&lt;key app="EN" db-id="es9ttvsd1p2xatet5etpvexn02w99r5s0etd" timestamp="1466634716"&gt;2545&lt;/key&gt;&lt;/foreign-keys&gt;&lt;ref-type name="Book"&gt;6&lt;/ref-type&gt;&lt;contributors&gt;&lt;authors&gt;&lt;author&gt;Morin, Olivier&lt;/author&gt;&lt;/authors&gt;&lt;/contributors&gt;&lt;titles&gt;&lt;title&gt;How traditions live and die&lt;/title&gt;&lt;/titles&gt;&lt;dates&gt;&lt;year&gt;2015&lt;/year&gt;&lt;/dates&gt;&lt;publisher&gt;Oxford University Press&lt;/publisher&gt;&lt;isbn&gt;0190210508&lt;/isbn&gt;&lt;/record&gt;&lt;/Cite&gt;&lt;/EndNote&gt;</w:instrText>
      </w:r>
      <w:r>
        <w:rPr>
          <w:lang w:val="en-GB"/>
        </w:rPr>
        <w:fldChar w:fldCharType="separate"/>
      </w:r>
      <w:r>
        <w:rPr>
          <w:noProof/>
          <w:lang w:val="en-GB"/>
        </w:rPr>
        <w:t>(2015, p. 47)</w:t>
      </w:r>
      <w:r>
        <w:rPr>
          <w:lang w:val="en-GB"/>
        </w:rPr>
        <w:fldChar w:fldCharType="end"/>
      </w:r>
      <w:r>
        <w:rPr>
          <w:lang w:val="en-GB"/>
        </w:rPr>
        <w:t xml:space="preserve">. Morin is right that culture does not just involve </w:t>
      </w:r>
      <w:r w:rsidRPr="00885C4D">
        <w:rPr>
          <w:lang w:val="en-GB"/>
        </w:rPr>
        <w:t>ideas</w:t>
      </w:r>
      <w:r>
        <w:rPr>
          <w:lang w:val="en-GB"/>
        </w:rPr>
        <w:t xml:space="preserve"> (mental representations)</w:t>
      </w:r>
      <w:r w:rsidRPr="00885C4D">
        <w:rPr>
          <w:lang w:val="en-GB"/>
        </w:rPr>
        <w:t xml:space="preserve">, </w:t>
      </w:r>
      <w:r>
        <w:rPr>
          <w:lang w:val="en-GB"/>
        </w:rPr>
        <w:t xml:space="preserve">but also physical artefacts, behaviours and perceptual patterns (e.g. sound waves). </w:t>
      </w:r>
      <w:r w:rsidRPr="00747A2B">
        <w:rPr>
          <w:lang w:val="en-GB"/>
        </w:rPr>
        <w:t xml:space="preserve">But </w:t>
      </w:r>
      <w:r>
        <w:rPr>
          <w:lang w:val="en-GB"/>
        </w:rPr>
        <w:t>this does not compromise the informational conception of culture. E</w:t>
      </w:r>
      <w:r w:rsidRPr="00747A2B">
        <w:rPr>
          <w:lang w:val="en-GB"/>
        </w:rPr>
        <w:t xml:space="preserve">xternal artefacts instantiate </w:t>
      </w:r>
      <w:r w:rsidRPr="00885C4D">
        <w:rPr>
          <w:i/>
          <w:lang w:val="en-GB"/>
        </w:rPr>
        <w:t>information</w:t>
      </w:r>
      <w:r w:rsidRPr="00747A2B">
        <w:rPr>
          <w:lang w:val="en-GB"/>
        </w:rPr>
        <w:t xml:space="preserve"> no less than neural representations</w:t>
      </w:r>
      <w:r>
        <w:rPr>
          <w:lang w:val="en-GB"/>
        </w:rPr>
        <w:t xml:space="preserve"> of ideas. Defenders of the informational view argue that, in all these cases, we should equate culture with the </w:t>
      </w:r>
      <w:r w:rsidRPr="007134C1">
        <w:rPr>
          <w:lang w:val="en-GB"/>
        </w:rPr>
        <w:t>information</w:t>
      </w:r>
      <w:r>
        <w:rPr>
          <w:lang w:val="en-GB"/>
        </w:rPr>
        <w:t xml:space="preserve"> instantiated by the material carrier</w:t>
      </w:r>
      <w:r w:rsidRPr="007134C1">
        <w:rPr>
          <w:lang w:val="en-GB"/>
        </w:rPr>
        <w:t xml:space="preserve">, not </w:t>
      </w:r>
      <w:r>
        <w:rPr>
          <w:lang w:val="en-GB"/>
        </w:rPr>
        <w:t xml:space="preserve">with the material </w:t>
      </w:r>
      <w:r w:rsidRPr="007134C1">
        <w:rPr>
          <w:lang w:val="en-GB"/>
        </w:rPr>
        <w:t>carrier</w:t>
      </w:r>
      <w:r>
        <w:rPr>
          <w:lang w:val="en-GB"/>
        </w:rPr>
        <w:t xml:space="preserve"> itself</w:t>
      </w:r>
      <w:r w:rsidRPr="007134C1">
        <w:rPr>
          <w:lang w:val="en-GB"/>
        </w:rPr>
        <w:t>.</w:t>
      </w:r>
      <w:r>
        <w:rPr>
          <w:lang w:val="en-GB"/>
        </w:rPr>
        <w:t xml:space="preserve"> Consistent with his more material approach, Morin also rejects the “</w:t>
      </w:r>
      <w:r w:rsidRPr="00E961C6">
        <w:rPr>
          <w:lang w:val="en-GB"/>
        </w:rPr>
        <w:t>reduction of genes to information</w:t>
      </w:r>
      <w:r>
        <w:rPr>
          <w:lang w:val="en-GB"/>
        </w:rPr>
        <w:t xml:space="preserve">” (personal communication, 2017). If genes are mere information, asks Morin, can we send them through the internet? Yes. According to a strictly information conception, “genes” can indeed be saved on a flash disk or e-mailed </w:t>
      </w:r>
      <w:r>
        <w:rPr>
          <w:lang w:val="en-GB"/>
        </w:rPr>
        <w:fldChar w:fldCharType="begin"/>
      </w:r>
      <w:r>
        <w:rPr>
          <w:lang w:val="en-GB"/>
        </w:rPr>
        <w:instrText xml:space="preserve"> ADDIN EN.CITE &lt;EndNote&gt;&lt;Cite&gt;&lt;Author&gt;Dennett&lt;/Author&gt;&lt;Year&gt;2011&lt;/Year&gt;&lt;IDText&gt;Homunculi rule: Reflections on Darwinian populations and natural selection by Peter Godfrey Smith&lt;/IDText&gt;&lt;Prefix&gt;see &lt;/Prefix&gt;&lt;DisplayText&gt;(see Dennett, 2011)&lt;/DisplayText&gt;&lt;record&gt;&lt;isbn&gt;0169-3867&lt;/isbn&gt;&lt;titles&gt;&lt;title&gt;Homunculi rule: Reflections on Darwinian populations and natural selection by Peter Godfrey Smith&lt;/title&gt;&lt;secondary-title&gt;Biology &amp;amp; Philosophy&lt;/secondary-title&gt;&lt;/titles&gt;&lt;pages&gt;475-488&lt;/pages&gt;&lt;number&gt;4&lt;/number&gt;&lt;contributors&gt;&lt;authors&gt;&lt;author&gt;Dennett, Daniel C.&lt;/author&gt;&lt;/authors&gt;&lt;/contributors&gt;&lt;added-date format="utc"&gt;1508244877&lt;/added-date&gt;&lt;ref-type name="Journal Article"&gt;17&lt;/ref-type&gt;&lt;dates&gt;&lt;year&gt;2011&lt;/year&gt;&lt;/dates&gt;&lt;rec-number&gt;3840&lt;/rec-number&gt;&lt;publisher&gt;Springer&lt;/publisher&gt;&lt;last-updated-date format="utc"&gt;1508244877&lt;/last-updated-date&gt;&lt;volume&gt;26&lt;/volume&gt;&lt;/record&gt;&lt;/Cite&gt;&lt;/EndNote&gt;</w:instrText>
      </w:r>
      <w:r>
        <w:rPr>
          <w:lang w:val="en-GB"/>
        </w:rPr>
        <w:fldChar w:fldCharType="separate"/>
      </w:r>
      <w:r>
        <w:rPr>
          <w:noProof/>
          <w:lang w:val="en-GB"/>
        </w:rPr>
        <w:t>(see Dennett, 2011)</w:t>
      </w:r>
      <w:r>
        <w:rPr>
          <w:lang w:val="en-GB"/>
        </w:rPr>
        <w:fldChar w:fldCharType="end"/>
      </w:r>
      <w:r>
        <w:rPr>
          <w:lang w:val="en-GB"/>
        </w:rPr>
        <w:t>. For Morin, this is a reduction ad absurdum of a strictly informational point of view, but I don’t see the problem. It seems that, once again, one man’s modus ponens is another’s modus tollens.</w:t>
      </w:r>
    </w:p>
  </w:footnote>
  <w:footnote w:id="5">
    <w:p w14:paraId="3FB6C114" w14:textId="77777777" w:rsidR="00026439" w:rsidRPr="00AC3C19" w:rsidRDefault="00026439" w:rsidP="00AC3C19">
      <w:pPr>
        <w:pStyle w:val="Voetnoottekst"/>
        <w:rPr>
          <w:lang w:val="en-US"/>
        </w:rPr>
      </w:pPr>
      <w:r w:rsidRPr="00AC3C19">
        <w:rPr>
          <w:rStyle w:val="Voetnootmarkering"/>
        </w:rPr>
        <w:footnoteRef/>
      </w:r>
      <w:r w:rsidRPr="00AC3C19">
        <w:rPr>
          <w:lang w:val="en-US"/>
        </w:rPr>
        <w:t xml:space="preserve"> It has been argued that chain letters did not become truly epidemic until the invention of carbon paper. Memes ride piggyback on available technologies.</w:t>
      </w:r>
    </w:p>
  </w:footnote>
  <w:footnote w:id="6">
    <w:p w14:paraId="2F919A5C" w14:textId="198FC391" w:rsidR="00026439" w:rsidRPr="006370F2" w:rsidRDefault="00026439">
      <w:pPr>
        <w:pStyle w:val="Voetnoottekst"/>
        <w:rPr>
          <w:lang w:val="en-GB"/>
        </w:rPr>
      </w:pPr>
      <w:r>
        <w:rPr>
          <w:rStyle w:val="Voetnootmarkering"/>
        </w:rPr>
        <w:footnoteRef/>
      </w:r>
      <w:r w:rsidRPr="006370F2">
        <w:rPr>
          <w:lang w:val="en-GB"/>
        </w:rPr>
        <w:t xml:space="preserve"> </w:t>
      </w:r>
      <w:r>
        <w:rPr>
          <w:lang w:val="en-GB"/>
        </w:rPr>
        <w:t xml:space="preserve">I noticed that the </w:t>
      </w:r>
      <w:r w:rsidRPr="006370F2">
        <w:rPr>
          <w:lang w:val="en-GB"/>
        </w:rPr>
        <w:t xml:space="preserve">spelling corrector on my </w:t>
      </w:r>
      <w:r>
        <w:rPr>
          <w:lang w:val="en-GB"/>
        </w:rPr>
        <w:t xml:space="preserve">Word processor is already intelligent enough to identify errors up at the level of a whole idiom, as in “separate butt equal”, though it is less aggressive than with spelling error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393F1A"/>
    <w:multiLevelType w:val="hybridMultilevel"/>
    <w:tmpl w:val="EE66786C"/>
    <w:lvl w:ilvl="0" w:tplc="3FA8A206">
      <w:start w:val="1"/>
      <w:numFmt w:val="decimal"/>
      <w:lvlText w:val="%1."/>
      <w:lvlJc w:val="left"/>
      <w:pPr>
        <w:ind w:left="720" w:hanging="360"/>
      </w:pPr>
    </w:lvl>
    <w:lvl w:ilvl="1" w:tplc="5BA89C5C">
      <w:start w:val="1"/>
      <w:numFmt w:val="decimal"/>
      <w:lvlText w:val="%2."/>
      <w:lvlJc w:val="left"/>
      <w:pPr>
        <w:ind w:left="1440" w:hanging="1080"/>
      </w:pPr>
    </w:lvl>
    <w:lvl w:ilvl="2" w:tplc="DD34C5EC">
      <w:start w:val="1"/>
      <w:numFmt w:val="decimal"/>
      <w:lvlText w:val="%3."/>
      <w:lvlJc w:val="left"/>
      <w:pPr>
        <w:ind w:left="2160" w:hanging="1980"/>
      </w:pPr>
    </w:lvl>
    <w:lvl w:ilvl="3" w:tplc="95A8F622">
      <w:start w:val="1"/>
      <w:numFmt w:val="decimal"/>
      <w:lvlText w:val="%4."/>
      <w:lvlJc w:val="left"/>
      <w:pPr>
        <w:ind w:left="2880" w:hanging="2520"/>
      </w:pPr>
    </w:lvl>
    <w:lvl w:ilvl="4" w:tplc="420A07E4">
      <w:start w:val="1"/>
      <w:numFmt w:val="decimal"/>
      <w:lvlText w:val="%5."/>
      <w:lvlJc w:val="left"/>
      <w:pPr>
        <w:ind w:left="3600" w:hanging="3240"/>
      </w:pPr>
    </w:lvl>
    <w:lvl w:ilvl="5" w:tplc="254ADFD6">
      <w:start w:val="1"/>
      <w:numFmt w:val="decimal"/>
      <w:lvlText w:val="%6."/>
      <w:lvlJc w:val="left"/>
      <w:pPr>
        <w:ind w:left="4320" w:hanging="4140"/>
      </w:pPr>
    </w:lvl>
    <w:lvl w:ilvl="6" w:tplc="BB82072E">
      <w:start w:val="1"/>
      <w:numFmt w:val="decimal"/>
      <w:lvlText w:val="%7."/>
      <w:lvlJc w:val="left"/>
      <w:pPr>
        <w:ind w:left="5040" w:hanging="4680"/>
      </w:pPr>
    </w:lvl>
    <w:lvl w:ilvl="7" w:tplc="C0609558">
      <w:start w:val="1"/>
      <w:numFmt w:val="decimal"/>
      <w:lvlText w:val="%8."/>
      <w:lvlJc w:val="left"/>
      <w:pPr>
        <w:ind w:left="5760" w:hanging="5400"/>
      </w:pPr>
    </w:lvl>
    <w:lvl w:ilvl="8" w:tplc="D374A902">
      <w:start w:val="1"/>
      <w:numFmt w:val="decimal"/>
      <w:lvlText w:val="%9."/>
      <w:lvlJc w:val="left"/>
      <w:pPr>
        <w:ind w:left="6480" w:hanging="6300"/>
      </w:pPr>
    </w:lvl>
  </w:abstractNum>
  <w:abstractNum w:abstractNumId="1" w15:restartNumberingAfterBreak="0">
    <w:nsid w:val="0BDB74DB"/>
    <w:multiLevelType w:val="hybridMultilevel"/>
    <w:tmpl w:val="B0C4EF58"/>
    <w:lvl w:ilvl="0" w:tplc="591618DA">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E2B1F64"/>
    <w:multiLevelType w:val="hybridMultilevel"/>
    <w:tmpl w:val="EA92A5BE"/>
    <w:lvl w:ilvl="0" w:tplc="1696DB7C">
      <w:numFmt w:val="bullet"/>
      <w:lvlText w:val=""/>
      <w:lvlJc w:val="left"/>
      <w:pPr>
        <w:ind w:left="720" w:hanging="360"/>
      </w:pPr>
      <w:rPr>
        <w:rFonts w:ascii="Symbol"/>
      </w:rPr>
    </w:lvl>
    <w:lvl w:ilvl="1" w:tplc="E6FE211E">
      <w:numFmt w:val="bullet"/>
      <w:lvlText w:val="o"/>
      <w:lvlJc w:val="left"/>
      <w:pPr>
        <w:ind w:left="1440" w:hanging="1080"/>
      </w:pPr>
      <w:rPr>
        <w:rFonts w:ascii="Courier New"/>
      </w:rPr>
    </w:lvl>
    <w:lvl w:ilvl="2" w:tplc="F684C522">
      <w:numFmt w:val="bullet"/>
      <w:lvlText w:val=""/>
      <w:lvlJc w:val="left"/>
      <w:pPr>
        <w:ind w:left="2160" w:hanging="1800"/>
      </w:pPr>
    </w:lvl>
    <w:lvl w:ilvl="3" w:tplc="54107E16">
      <w:numFmt w:val="bullet"/>
      <w:lvlText w:val=""/>
      <w:lvlJc w:val="left"/>
      <w:pPr>
        <w:ind w:left="2880" w:hanging="2520"/>
      </w:pPr>
      <w:rPr>
        <w:rFonts w:ascii="Symbol"/>
      </w:rPr>
    </w:lvl>
    <w:lvl w:ilvl="4" w:tplc="AAEC985A">
      <w:numFmt w:val="bullet"/>
      <w:lvlText w:val="o"/>
      <w:lvlJc w:val="left"/>
      <w:pPr>
        <w:ind w:left="3600" w:hanging="3240"/>
      </w:pPr>
      <w:rPr>
        <w:rFonts w:ascii="Courier New"/>
      </w:rPr>
    </w:lvl>
    <w:lvl w:ilvl="5" w:tplc="397CD40A">
      <w:numFmt w:val="bullet"/>
      <w:lvlText w:val=""/>
      <w:lvlJc w:val="left"/>
      <w:pPr>
        <w:ind w:left="4320" w:hanging="3960"/>
      </w:pPr>
    </w:lvl>
    <w:lvl w:ilvl="6" w:tplc="068440FE">
      <w:numFmt w:val="bullet"/>
      <w:lvlText w:val=""/>
      <w:lvlJc w:val="left"/>
      <w:pPr>
        <w:ind w:left="5040" w:hanging="4680"/>
      </w:pPr>
      <w:rPr>
        <w:rFonts w:ascii="Symbol"/>
      </w:rPr>
    </w:lvl>
    <w:lvl w:ilvl="7" w:tplc="9E2463D0">
      <w:numFmt w:val="bullet"/>
      <w:lvlText w:val="o"/>
      <w:lvlJc w:val="left"/>
      <w:pPr>
        <w:ind w:left="5760" w:hanging="5400"/>
      </w:pPr>
      <w:rPr>
        <w:rFonts w:ascii="Courier New"/>
      </w:rPr>
    </w:lvl>
    <w:lvl w:ilvl="8" w:tplc="A5D8F3B4">
      <w:numFmt w:val="bullet"/>
      <w:lvlText w:val=""/>
      <w:lvlJc w:val="left"/>
      <w:pPr>
        <w:ind w:left="6480" w:hanging="6120"/>
      </w:pPr>
    </w:lvl>
  </w:abstractNum>
  <w:abstractNum w:abstractNumId="3" w15:restartNumberingAfterBreak="0">
    <w:nsid w:val="2ABC2C38"/>
    <w:multiLevelType w:val="hybridMultilevel"/>
    <w:tmpl w:val="B6D24084"/>
    <w:lvl w:ilvl="0" w:tplc="583A0FBA">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71E52C98"/>
    <w:multiLevelType w:val="hybridMultilevel"/>
    <w:tmpl w:val="61FA4A80"/>
    <w:lvl w:ilvl="0" w:tplc="0F10417A">
      <w:numFmt w:val="bullet"/>
      <w:lvlText w:val="-"/>
      <w:lvlJc w:val="left"/>
      <w:pPr>
        <w:ind w:left="720" w:hanging="360"/>
      </w:pPr>
      <w:rPr>
        <w:rFonts w:ascii="Calibri" w:eastAsiaTheme="minorHAnsi" w:hAnsi="Calibri"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757D18F5"/>
    <w:multiLevelType w:val="hybridMultilevel"/>
    <w:tmpl w:val="1BF02D6C"/>
    <w:lvl w:ilvl="0" w:tplc="A288D8A8">
      <w:start w:val="1"/>
      <w:numFmt w:val="decimal"/>
      <w:lvlText w:val="(%1)"/>
      <w:lvlJc w:val="left"/>
      <w:pPr>
        <w:ind w:left="1070" w:hanging="360"/>
      </w:pPr>
      <w:rPr>
        <w:rFonts w:hint="default"/>
      </w:rPr>
    </w:lvl>
    <w:lvl w:ilvl="1" w:tplc="08130019" w:tentative="1">
      <w:start w:val="1"/>
      <w:numFmt w:val="lowerLetter"/>
      <w:lvlText w:val="%2."/>
      <w:lvlJc w:val="left"/>
      <w:pPr>
        <w:ind w:left="1790" w:hanging="360"/>
      </w:pPr>
    </w:lvl>
    <w:lvl w:ilvl="2" w:tplc="0813001B" w:tentative="1">
      <w:start w:val="1"/>
      <w:numFmt w:val="lowerRoman"/>
      <w:lvlText w:val="%3."/>
      <w:lvlJc w:val="right"/>
      <w:pPr>
        <w:ind w:left="2510" w:hanging="180"/>
      </w:pPr>
    </w:lvl>
    <w:lvl w:ilvl="3" w:tplc="0813000F" w:tentative="1">
      <w:start w:val="1"/>
      <w:numFmt w:val="decimal"/>
      <w:lvlText w:val="%4."/>
      <w:lvlJc w:val="left"/>
      <w:pPr>
        <w:ind w:left="3230" w:hanging="360"/>
      </w:pPr>
    </w:lvl>
    <w:lvl w:ilvl="4" w:tplc="08130019" w:tentative="1">
      <w:start w:val="1"/>
      <w:numFmt w:val="lowerLetter"/>
      <w:lvlText w:val="%5."/>
      <w:lvlJc w:val="left"/>
      <w:pPr>
        <w:ind w:left="3950" w:hanging="360"/>
      </w:pPr>
    </w:lvl>
    <w:lvl w:ilvl="5" w:tplc="0813001B" w:tentative="1">
      <w:start w:val="1"/>
      <w:numFmt w:val="lowerRoman"/>
      <w:lvlText w:val="%6."/>
      <w:lvlJc w:val="right"/>
      <w:pPr>
        <w:ind w:left="4670" w:hanging="180"/>
      </w:pPr>
    </w:lvl>
    <w:lvl w:ilvl="6" w:tplc="0813000F" w:tentative="1">
      <w:start w:val="1"/>
      <w:numFmt w:val="decimal"/>
      <w:lvlText w:val="%7."/>
      <w:lvlJc w:val="left"/>
      <w:pPr>
        <w:ind w:left="5390" w:hanging="360"/>
      </w:pPr>
    </w:lvl>
    <w:lvl w:ilvl="7" w:tplc="08130019" w:tentative="1">
      <w:start w:val="1"/>
      <w:numFmt w:val="lowerLetter"/>
      <w:lvlText w:val="%8."/>
      <w:lvlJc w:val="left"/>
      <w:pPr>
        <w:ind w:left="6110" w:hanging="360"/>
      </w:pPr>
    </w:lvl>
    <w:lvl w:ilvl="8" w:tplc="0813001B" w:tentative="1">
      <w:start w:val="1"/>
      <w:numFmt w:val="lowerRoman"/>
      <w:lvlText w:val="%9."/>
      <w:lvlJc w:val="right"/>
      <w:pPr>
        <w:ind w:left="6830" w:hanging="180"/>
      </w:pPr>
    </w:lvl>
  </w:abstractNum>
  <w:abstractNum w:abstractNumId="6" w15:restartNumberingAfterBreak="0">
    <w:nsid w:val="7DB011E4"/>
    <w:multiLevelType w:val="hybridMultilevel"/>
    <w:tmpl w:val="C4989716"/>
    <w:lvl w:ilvl="0" w:tplc="77BA75AC">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6"/>
  </w:num>
  <w:num w:numId="5">
    <w:abstractNumId w:val="3"/>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ehavioral Brain Sc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1369D"/>
    <w:rsid w:val="000002D6"/>
    <w:rsid w:val="000003CF"/>
    <w:rsid w:val="000006CA"/>
    <w:rsid w:val="000007FC"/>
    <w:rsid w:val="00000A17"/>
    <w:rsid w:val="00001991"/>
    <w:rsid w:val="00001CEE"/>
    <w:rsid w:val="000025F4"/>
    <w:rsid w:val="00002A6F"/>
    <w:rsid w:val="00002C7A"/>
    <w:rsid w:val="0000334C"/>
    <w:rsid w:val="000035FE"/>
    <w:rsid w:val="00003AD3"/>
    <w:rsid w:val="00003C54"/>
    <w:rsid w:val="00003D48"/>
    <w:rsid w:val="00004B49"/>
    <w:rsid w:val="00004C74"/>
    <w:rsid w:val="0000500C"/>
    <w:rsid w:val="000058CC"/>
    <w:rsid w:val="000058D1"/>
    <w:rsid w:val="00005FFB"/>
    <w:rsid w:val="00006236"/>
    <w:rsid w:val="0000630B"/>
    <w:rsid w:val="000071CA"/>
    <w:rsid w:val="00007377"/>
    <w:rsid w:val="00007E64"/>
    <w:rsid w:val="000100CF"/>
    <w:rsid w:val="00010345"/>
    <w:rsid w:val="00010785"/>
    <w:rsid w:val="00010E9A"/>
    <w:rsid w:val="00011528"/>
    <w:rsid w:val="00011BC1"/>
    <w:rsid w:val="000124E9"/>
    <w:rsid w:val="00012606"/>
    <w:rsid w:val="00013B64"/>
    <w:rsid w:val="00013D5F"/>
    <w:rsid w:val="000140F1"/>
    <w:rsid w:val="00015433"/>
    <w:rsid w:val="0001583A"/>
    <w:rsid w:val="00015928"/>
    <w:rsid w:val="00015AA4"/>
    <w:rsid w:val="00015C69"/>
    <w:rsid w:val="000160DC"/>
    <w:rsid w:val="000162D7"/>
    <w:rsid w:val="0001683A"/>
    <w:rsid w:val="00016A65"/>
    <w:rsid w:val="00016C9D"/>
    <w:rsid w:val="0001705F"/>
    <w:rsid w:val="0001708F"/>
    <w:rsid w:val="00017959"/>
    <w:rsid w:val="0002040D"/>
    <w:rsid w:val="000205E5"/>
    <w:rsid w:val="00020F7D"/>
    <w:rsid w:val="00021292"/>
    <w:rsid w:val="00021628"/>
    <w:rsid w:val="00022C5B"/>
    <w:rsid w:val="000237E8"/>
    <w:rsid w:val="00023B53"/>
    <w:rsid w:val="00023DEC"/>
    <w:rsid w:val="00024AC6"/>
    <w:rsid w:val="00024CD2"/>
    <w:rsid w:val="000252EC"/>
    <w:rsid w:val="00025E86"/>
    <w:rsid w:val="00026054"/>
    <w:rsid w:val="00026439"/>
    <w:rsid w:val="000274FD"/>
    <w:rsid w:val="000276D0"/>
    <w:rsid w:val="000279C0"/>
    <w:rsid w:val="00030BEB"/>
    <w:rsid w:val="00030E83"/>
    <w:rsid w:val="00030EBD"/>
    <w:rsid w:val="0003132F"/>
    <w:rsid w:val="00031816"/>
    <w:rsid w:val="00032670"/>
    <w:rsid w:val="000327C2"/>
    <w:rsid w:val="00034005"/>
    <w:rsid w:val="000348CA"/>
    <w:rsid w:val="00034B75"/>
    <w:rsid w:val="00035012"/>
    <w:rsid w:val="0003531C"/>
    <w:rsid w:val="00036D77"/>
    <w:rsid w:val="00036EA6"/>
    <w:rsid w:val="0003710D"/>
    <w:rsid w:val="00037583"/>
    <w:rsid w:val="00040591"/>
    <w:rsid w:val="00040737"/>
    <w:rsid w:val="00040F67"/>
    <w:rsid w:val="00042EE4"/>
    <w:rsid w:val="00042F81"/>
    <w:rsid w:val="00043055"/>
    <w:rsid w:val="000444ED"/>
    <w:rsid w:val="00045293"/>
    <w:rsid w:val="000457EC"/>
    <w:rsid w:val="000464B9"/>
    <w:rsid w:val="000466A1"/>
    <w:rsid w:val="00046BD3"/>
    <w:rsid w:val="000478CD"/>
    <w:rsid w:val="00047CCA"/>
    <w:rsid w:val="00050D04"/>
    <w:rsid w:val="00050D67"/>
    <w:rsid w:val="0005395B"/>
    <w:rsid w:val="000552D2"/>
    <w:rsid w:val="000558C2"/>
    <w:rsid w:val="00055E1F"/>
    <w:rsid w:val="0005602D"/>
    <w:rsid w:val="00056345"/>
    <w:rsid w:val="00056B45"/>
    <w:rsid w:val="000571F9"/>
    <w:rsid w:val="000574F7"/>
    <w:rsid w:val="00057A49"/>
    <w:rsid w:val="0006012A"/>
    <w:rsid w:val="00060384"/>
    <w:rsid w:val="000613A0"/>
    <w:rsid w:val="000619AF"/>
    <w:rsid w:val="000619B0"/>
    <w:rsid w:val="00061ADF"/>
    <w:rsid w:val="00062634"/>
    <w:rsid w:val="0006287A"/>
    <w:rsid w:val="000628C7"/>
    <w:rsid w:val="000637E2"/>
    <w:rsid w:val="00063921"/>
    <w:rsid w:val="00063F52"/>
    <w:rsid w:val="000649DE"/>
    <w:rsid w:val="00064C8A"/>
    <w:rsid w:val="00065F5E"/>
    <w:rsid w:val="00066767"/>
    <w:rsid w:val="00067F5D"/>
    <w:rsid w:val="000705A3"/>
    <w:rsid w:val="000709FE"/>
    <w:rsid w:val="00070A71"/>
    <w:rsid w:val="00070E6A"/>
    <w:rsid w:val="000713D8"/>
    <w:rsid w:val="000719B7"/>
    <w:rsid w:val="00071B5B"/>
    <w:rsid w:val="00071D41"/>
    <w:rsid w:val="00071E38"/>
    <w:rsid w:val="00072046"/>
    <w:rsid w:val="00072A5B"/>
    <w:rsid w:val="00072C5B"/>
    <w:rsid w:val="000733B4"/>
    <w:rsid w:val="000736E9"/>
    <w:rsid w:val="0007418A"/>
    <w:rsid w:val="00076828"/>
    <w:rsid w:val="00076B04"/>
    <w:rsid w:val="00077921"/>
    <w:rsid w:val="00077AC6"/>
    <w:rsid w:val="00077C6D"/>
    <w:rsid w:val="00077CF4"/>
    <w:rsid w:val="00077DB2"/>
    <w:rsid w:val="0008040D"/>
    <w:rsid w:val="000804A7"/>
    <w:rsid w:val="000807E8"/>
    <w:rsid w:val="00080BA4"/>
    <w:rsid w:val="0008133B"/>
    <w:rsid w:val="00081600"/>
    <w:rsid w:val="00081A55"/>
    <w:rsid w:val="00081BEA"/>
    <w:rsid w:val="00081E60"/>
    <w:rsid w:val="000820BA"/>
    <w:rsid w:val="00082505"/>
    <w:rsid w:val="000828EE"/>
    <w:rsid w:val="0008316E"/>
    <w:rsid w:val="000836F0"/>
    <w:rsid w:val="00083E2E"/>
    <w:rsid w:val="000844A0"/>
    <w:rsid w:val="00085010"/>
    <w:rsid w:val="00085B93"/>
    <w:rsid w:val="00085DA2"/>
    <w:rsid w:val="0008678C"/>
    <w:rsid w:val="00086D29"/>
    <w:rsid w:val="00087268"/>
    <w:rsid w:val="00087330"/>
    <w:rsid w:val="00087A29"/>
    <w:rsid w:val="00087B3D"/>
    <w:rsid w:val="000902FB"/>
    <w:rsid w:val="00091874"/>
    <w:rsid w:val="00092951"/>
    <w:rsid w:val="000939D8"/>
    <w:rsid w:val="000940AB"/>
    <w:rsid w:val="000942B6"/>
    <w:rsid w:val="00094450"/>
    <w:rsid w:val="000944D0"/>
    <w:rsid w:val="00094BA2"/>
    <w:rsid w:val="0009533B"/>
    <w:rsid w:val="00095457"/>
    <w:rsid w:val="00095B28"/>
    <w:rsid w:val="000963C2"/>
    <w:rsid w:val="000966EE"/>
    <w:rsid w:val="000969AD"/>
    <w:rsid w:val="00097893"/>
    <w:rsid w:val="000A0296"/>
    <w:rsid w:val="000A0489"/>
    <w:rsid w:val="000A0530"/>
    <w:rsid w:val="000A0627"/>
    <w:rsid w:val="000A0906"/>
    <w:rsid w:val="000A1102"/>
    <w:rsid w:val="000A11EC"/>
    <w:rsid w:val="000A1A79"/>
    <w:rsid w:val="000A1EA1"/>
    <w:rsid w:val="000A2214"/>
    <w:rsid w:val="000A2587"/>
    <w:rsid w:val="000A2D2A"/>
    <w:rsid w:val="000A3128"/>
    <w:rsid w:val="000A3F04"/>
    <w:rsid w:val="000A400C"/>
    <w:rsid w:val="000A4060"/>
    <w:rsid w:val="000A4470"/>
    <w:rsid w:val="000A54D7"/>
    <w:rsid w:val="000A600F"/>
    <w:rsid w:val="000A606E"/>
    <w:rsid w:val="000A61A0"/>
    <w:rsid w:val="000A6562"/>
    <w:rsid w:val="000A69D5"/>
    <w:rsid w:val="000A6A93"/>
    <w:rsid w:val="000A6CF3"/>
    <w:rsid w:val="000A7188"/>
    <w:rsid w:val="000A7321"/>
    <w:rsid w:val="000B081C"/>
    <w:rsid w:val="000B0920"/>
    <w:rsid w:val="000B0AD1"/>
    <w:rsid w:val="000B2F6D"/>
    <w:rsid w:val="000B36BB"/>
    <w:rsid w:val="000B3B0B"/>
    <w:rsid w:val="000B3C39"/>
    <w:rsid w:val="000B3EA1"/>
    <w:rsid w:val="000B480B"/>
    <w:rsid w:val="000B4E9E"/>
    <w:rsid w:val="000B5EE6"/>
    <w:rsid w:val="000B5FFE"/>
    <w:rsid w:val="000B69D7"/>
    <w:rsid w:val="000B6DFD"/>
    <w:rsid w:val="000B6E72"/>
    <w:rsid w:val="000B7172"/>
    <w:rsid w:val="000B746D"/>
    <w:rsid w:val="000B79D7"/>
    <w:rsid w:val="000C0046"/>
    <w:rsid w:val="000C0259"/>
    <w:rsid w:val="000C0B1B"/>
    <w:rsid w:val="000C0B3C"/>
    <w:rsid w:val="000C0DF6"/>
    <w:rsid w:val="000C0F83"/>
    <w:rsid w:val="000C1CEB"/>
    <w:rsid w:val="000C1F73"/>
    <w:rsid w:val="000C21B6"/>
    <w:rsid w:val="000C2507"/>
    <w:rsid w:val="000C3A52"/>
    <w:rsid w:val="000C3C0F"/>
    <w:rsid w:val="000C4BF3"/>
    <w:rsid w:val="000C4EA5"/>
    <w:rsid w:val="000C539B"/>
    <w:rsid w:val="000C55AE"/>
    <w:rsid w:val="000C5912"/>
    <w:rsid w:val="000C7143"/>
    <w:rsid w:val="000C7DEC"/>
    <w:rsid w:val="000C7FAC"/>
    <w:rsid w:val="000D05AD"/>
    <w:rsid w:val="000D0D47"/>
    <w:rsid w:val="000D1E7B"/>
    <w:rsid w:val="000D25B1"/>
    <w:rsid w:val="000D2837"/>
    <w:rsid w:val="000D292D"/>
    <w:rsid w:val="000D2A64"/>
    <w:rsid w:val="000D3BCB"/>
    <w:rsid w:val="000D3CB6"/>
    <w:rsid w:val="000D4391"/>
    <w:rsid w:val="000D483D"/>
    <w:rsid w:val="000D544B"/>
    <w:rsid w:val="000D65C9"/>
    <w:rsid w:val="000D6B3D"/>
    <w:rsid w:val="000E09EF"/>
    <w:rsid w:val="000E1584"/>
    <w:rsid w:val="000E19FB"/>
    <w:rsid w:val="000E1A10"/>
    <w:rsid w:val="000E1BB2"/>
    <w:rsid w:val="000E1DC8"/>
    <w:rsid w:val="000E1F91"/>
    <w:rsid w:val="000E21CC"/>
    <w:rsid w:val="000E2F1E"/>
    <w:rsid w:val="000E35D6"/>
    <w:rsid w:val="000E4269"/>
    <w:rsid w:val="000E43D6"/>
    <w:rsid w:val="000E4DEC"/>
    <w:rsid w:val="000E4E09"/>
    <w:rsid w:val="000E5374"/>
    <w:rsid w:val="000E5420"/>
    <w:rsid w:val="000E6225"/>
    <w:rsid w:val="000E65B4"/>
    <w:rsid w:val="000E6D39"/>
    <w:rsid w:val="000E71ED"/>
    <w:rsid w:val="000E7336"/>
    <w:rsid w:val="000F03F6"/>
    <w:rsid w:val="000F046D"/>
    <w:rsid w:val="000F173E"/>
    <w:rsid w:val="000F2344"/>
    <w:rsid w:val="000F2C5D"/>
    <w:rsid w:val="000F4840"/>
    <w:rsid w:val="000F49FF"/>
    <w:rsid w:val="000F5382"/>
    <w:rsid w:val="000F5C30"/>
    <w:rsid w:val="000F677D"/>
    <w:rsid w:val="000F6B7B"/>
    <w:rsid w:val="000F73B9"/>
    <w:rsid w:val="000F7AB2"/>
    <w:rsid w:val="000F7E3E"/>
    <w:rsid w:val="0010051D"/>
    <w:rsid w:val="00100D87"/>
    <w:rsid w:val="00101317"/>
    <w:rsid w:val="00101337"/>
    <w:rsid w:val="001026BF"/>
    <w:rsid w:val="0010330D"/>
    <w:rsid w:val="00103404"/>
    <w:rsid w:val="0010353A"/>
    <w:rsid w:val="00103AA7"/>
    <w:rsid w:val="00103DED"/>
    <w:rsid w:val="00103EBB"/>
    <w:rsid w:val="001045CE"/>
    <w:rsid w:val="00104C98"/>
    <w:rsid w:val="00105096"/>
    <w:rsid w:val="00105339"/>
    <w:rsid w:val="001069AD"/>
    <w:rsid w:val="00107024"/>
    <w:rsid w:val="00107B22"/>
    <w:rsid w:val="00107C46"/>
    <w:rsid w:val="00107F0E"/>
    <w:rsid w:val="00110474"/>
    <w:rsid w:val="00111110"/>
    <w:rsid w:val="00111560"/>
    <w:rsid w:val="00112FFF"/>
    <w:rsid w:val="001135A4"/>
    <w:rsid w:val="00113AB4"/>
    <w:rsid w:val="00113EFC"/>
    <w:rsid w:val="001142E5"/>
    <w:rsid w:val="00115966"/>
    <w:rsid w:val="0011675C"/>
    <w:rsid w:val="001168AE"/>
    <w:rsid w:val="00116D73"/>
    <w:rsid w:val="00117529"/>
    <w:rsid w:val="00120508"/>
    <w:rsid w:val="00120B4D"/>
    <w:rsid w:val="00120BEF"/>
    <w:rsid w:val="00120F94"/>
    <w:rsid w:val="001210B9"/>
    <w:rsid w:val="001212B6"/>
    <w:rsid w:val="0012175A"/>
    <w:rsid w:val="00122E2B"/>
    <w:rsid w:val="00123B42"/>
    <w:rsid w:val="00124F7E"/>
    <w:rsid w:val="00126035"/>
    <w:rsid w:val="0012677B"/>
    <w:rsid w:val="001306E8"/>
    <w:rsid w:val="00130A23"/>
    <w:rsid w:val="00130A41"/>
    <w:rsid w:val="001317DC"/>
    <w:rsid w:val="001325E0"/>
    <w:rsid w:val="00132F54"/>
    <w:rsid w:val="001338D4"/>
    <w:rsid w:val="00133AD7"/>
    <w:rsid w:val="00134922"/>
    <w:rsid w:val="00134FC1"/>
    <w:rsid w:val="001368EF"/>
    <w:rsid w:val="00136FC5"/>
    <w:rsid w:val="001370F4"/>
    <w:rsid w:val="0014140E"/>
    <w:rsid w:val="00141865"/>
    <w:rsid w:val="00141C77"/>
    <w:rsid w:val="00141E24"/>
    <w:rsid w:val="0014224A"/>
    <w:rsid w:val="001423DE"/>
    <w:rsid w:val="001429D1"/>
    <w:rsid w:val="00143135"/>
    <w:rsid w:val="00143619"/>
    <w:rsid w:val="00143688"/>
    <w:rsid w:val="00143F1B"/>
    <w:rsid w:val="00144BC3"/>
    <w:rsid w:val="00144D7E"/>
    <w:rsid w:val="00145670"/>
    <w:rsid w:val="001459DB"/>
    <w:rsid w:val="00146CF0"/>
    <w:rsid w:val="0014740B"/>
    <w:rsid w:val="00147CFA"/>
    <w:rsid w:val="00147E57"/>
    <w:rsid w:val="001503BF"/>
    <w:rsid w:val="00150F8A"/>
    <w:rsid w:val="00151032"/>
    <w:rsid w:val="001518BA"/>
    <w:rsid w:val="001525A5"/>
    <w:rsid w:val="00152816"/>
    <w:rsid w:val="00153376"/>
    <w:rsid w:val="00153F48"/>
    <w:rsid w:val="00154035"/>
    <w:rsid w:val="001540EC"/>
    <w:rsid w:val="001542EC"/>
    <w:rsid w:val="00155D60"/>
    <w:rsid w:val="0015698F"/>
    <w:rsid w:val="00156E4B"/>
    <w:rsid w:val="0015718A"/>
    <w:rsid w:val="001571EC"/>
    <w:rsid w:val="001572C2"/>
    <w:rsid w:val="00157AE9"/>
    <w:rsid w:val="00157DA3"/>
    <w:rsid w:val="00160310"/>
    <w:rsid w:val="0016091F"/>
    <w:rsid w:val="00160A2E"/>
    <w:rsid w:val="00161D70"/>
    <w:rsid w:val="0016285D"/>
    <w:rsid w:val="00162918"/>
    <w:rsid w:val="001629ED"/>
    <w:rsid w:val="00162F20"/>
    <w:rsid w:val="00163CBA"/>
    <w:rsid w:val="00164709"/>
    <w:rsid w:val="0016485D"/>
    <w:rsid w:val="00164E80"/>
    <w:rsid w:val="001653F6"/>
    <w:rsid w:val="00165906"/>
    <w:rsid w:val="0016596A"/>
    <w:rsid w:val="00166A49"/>
    <w:rsid w:val="001676CA"/>
    <w:rsid w:val="00170668"/>
    <w:rsid w:val="0017088E"/>
    <w:rsid w:val="001708F1"/>
    <w:rsid w:val="00170FA7"/>
    <w:rsid w:val="00171186"/>
    <w:rsid w:val="001713B4"/>
    <w:rsid w:val="00171876"/>
    <w:rsid w:val="0017197E"/>
    <w:rsid w:val="001723F7"/>
    <w:rsid w:val="00172593"/>
    <w:rsid w:val="00172782"/>
    <w:rsid w:val="00172916"/>
    <w:rsid w:val="00172D46"/>
    <w:rsid w:val="00172DC2"/>
    <w:rsid w:val="0017307A"/>
    <w:rsid w:val="001736E6"/>
    <w:rsid w:val="00173751"/>
    <w:rsid w:val="001739BB"/>
    <w:rsid w:val="001746A9"/>
    <w:rsid w:val="00174857"/>
    <w:rsid w:val="00174B49"/>
    <w:rsid w:val="00174B5D"/>
    <w:rsid w:val="00175DAC"/>
    <w:rsid w:val="00175F96"/>
    <w:rsid w:val="00176859"/>
    <w:rsid w:val="00177B0A"/>
    <w:rsid w:val="00177C0C"/>
    <w:rsid w:val="00180260"/>
    <w:rsid w:val="00180619"/>
    <w:rsid w:val="00181E17"/>
    <w:rsid w:val="0018214C"/>
    <w:rsid w:val="001828C8"/>
    <w:rsid w:val="00182920"/>
    <w:rsid w:val="00183143"/>
    <w:rsid w:val="00183EC6"/>
    <w:rsid w:val="0018420F"/>
    <w:rsid w:val="00184466"/>
    <w:rsid w:val="00184B8A"/>
    <w:rsid w:val="00184FF5"/>
    <w:rsid w:val="00185330"/>
    <w:rsid w:val="0018620C"/>
    <w:rsid w:val="0018649E"/>
    <w:rsid w:val="001866CF"/>
    <w:rsid w:val="00186F34"/>
    <w:rsid w:val="001876C3"/>
    <w:rsid w:val="001877EB"/>
    <w:rsid w:val="001908FD"/>
    <w:rsid w:val="00190B31"/>
    <w:rsid w:val="00190CDE"/>
    <w:rsid w:val="00190D27"/>
    <w:rsid w:val="00190FF8"/>
    <w:rsid w:val="00191173"/>
    <w:rsid w:val="00191852"/>
    <w:rsid w:val="00191CD5"/>
    <w:rsid w:val="0019221E"/>
    <w:rsid w:val="00192A6A"/>
    <w:rsid w:val="00194CF0"/>
    <w:rsid w:val="001950F0"/>
    <w:rsid w:val="00195577"/>
    <w:rsid w:val="001957F0"/>
    <w:rsid w:val="00195D90"/>
    <w:rsid w:val="00196343"/>
    <w:rsid w:val="00196558"/>
    <w:rsid w:val="00196774"/>
    <w:rsid w:val="00196C37"/>
    <w:rsid w:val="00196C4F"/>
    <w:rsid w:val="00196F67"/>
    <w:rsid w:val="00197734"/>
    <w:rsid w:val="00197D09"/>
    <w:rsid w:val="001A000B"/>
    <w:rsid w:val="001A0409"/>
    <w:rsid w:val="001A040F"/>
    <w:rsid w:val="001A059B"/>
    <w:rsid w:val="001A1180"/>
    <w:rsid w:val="001A12DB"/>
    <w:rsid w:val="001A17B2"/>
    <w:rsid w:val="001A17D5"/>
    <w:rsid w:val="001A1924"/>
    <w:rsid w:val="001A2382"/>
    <w:rsid w:val="001A2B41"/>
    <w:rsid w:val="001A320D"/>
    <w:rsid w:val="001A33D8"/>
    <w:rsid w:val="001A3A91"/>
    <w:rsid w:val="001A42E9"/>
    <w:rsid w:val="001A478B"/>
    <w:rsid w:val="001A4C86"/>
    <w:rsid w:val="001A516B"/>
    <w:rsid w:val="001A5283"/>
    <w:rsid w:val="001A545D"/>
    <w:rsid w:val="001A5A9C"/>
    <w:rsid w:val="001A5DA0"/>
    <w:rsid w:val="001A628C"/>
    <w:rsid w:val="001A6457"/>
    <w:rsid w:val="001A6CA7"/>
    <w:rsid w:val="001A7574"/>
    <w:rsid w:val="001A7990"/>
    <w:rsid w:val="001B0DD8"/>
    <w:rsid w:val="001B1504"/>
    <w:rsid w:val="001B2343"/>
    <w:rsid w:val="001B24A2"/>
    <w:rsid w:val="001B2777"/>
    <w:rsid w:val="001B34EC"/>
    <w:rsid w:val="001B3D56"/>
    <w:rsid w:val="001B4F1E"/>
    <w:rsid w:val="001B5542"/>
    <w:rsid w:val="001B618A"/>
    <w:rsid w:val="001B626C"/>
    <w:rsid w:val="001B6E8B"/>
    <w:rsid w:val="001B755C"/>
    <w:rsid w:val="001B7F18"/>
    <w:rsid w:val="001C03EA"/>
    <w:rsid w:val="001C0717"/>
    <w:rsid w:val="001C075B"/>
    <w:rsid w:val="001C0D3E"/>
    <w:rsid w:val="001C1717"/>
    <w:rsid w:val="001C1C1B"/>
    <w:rsid w:val="001C227D"/>
    <w:rsid w:val="001C2375"/>
    <w:rsid w:val="001C24CD"/>
    <w:rsid w:val="001C29ED"/>
    <w:rsid w:val="001C2DAE"/>
    <w:rsid w:val="001C3114"/>
    <w:rsid w:val="001C39BA"/>
    <w:rsid w:val="001C39F6"/>
    <w:rsid w:val="001C5601"/>
    <w:rsid w:val="001C6DD0"/>
    <w:rsid w:val="001C7080"/>
    <w:rsid w:val="001C7908"/>
    <w:rsid w:val="001C7969"/>
    <w:rsid w:val="001C7D47"/>
    <w:rsid w:val="001C7E95"/>
    <w:rsid w:val="001D07FC"/>
    <w:rsid w:val="001D08EF"/>
    <w:rsid w:val="001D1097"/>
    <w:rsid w:val="001D138F"/>
    <w:rsid w:val="001D204A"/>
    <w:rsid w:val="001D255D"/>
    <w:rsid w:val="001D2DB6"/>
    <w:rsid w:val="001D2E3A"/>
    <w:rsid w:val="001D3156"/>
    <w:rsid w:val="001D359F"/>
    <w:rsid w:val="001D3832"/>
    <w:rsid w:val="001D4081"/>
    <w:rsid w:val="001D42B4"/>
    <w:rsid w:val="001D45A8"/>
    <w:rsid w:val="001D4703"/>
    <w:rsid w:val="001D4F14"/>
    <w:rsid w:val="001D5212"/>
    <w:rsid w:val="001D521A"/>
    <w:rsid w:val="001D5308"/>
    <w:rsid w:val="001D5424"/>
    <w:rsid w:val="001D58E7"/>
    <w:rsid w:val="001D67B3"/>
    <w:rsid w:val="001D7057"/>
    <w:rsid w:val="001D7B05"/>
    <w:rsid w:val="001E0176"/>
    <w:rsid w:val="001E0A60"/>
    <w:rsid w:val="001E0F25"/>
    <w:rsid w:val="001E10FD"/>
    <w:rsid w:val="001E1A13"/>
    <w:rsid w:val="001E1B13"/>
    <w:rsid w:val="001E1B8E"/>
    <w:rsid w:val="001E2839"/>
    <w:rsid w:val="001E29B2"/>
    <w:rsid w:val="001E29BE"/>
    <w:rsid w:val="001E33EA"/>
    <w:rsid w:val="001E35D4"/>
    <w:rsid w:val="001E3766"/>
    <w:rsid w:val="001E3A0B"/>
    <w:rsid w:val="001E404B"/>
    <w:rsid w:val="001E4383"/>
    <w:rsid w:val="001E4406"/>
    <w:rsid w:val="001E4748"/>
    <w:rsid w:val="001E4C05"/>
    <w:rsid w:val="001E58F6"/>
    <w:rsid w:val="001E5922"/>
    <w:rsid w:val="001E5C49"/>
    <w:rsid w:val="001E5F64"/>
    <w:rsid w:val="001E6F3D"/>
    <w:rsid w:val="001E75C5"/>
    <w:rsid w:val="001E77B0"/>
    <w:rsid w:val="001F0753"/>
    <w:rsid w:val="001F07D3"/>
    <w:rsid w:val="001F08D6"/>
    <w:rsid w:val="001F0BE2"/>
    <w:rsid w:val="001F15FF"/>
    <w:rsid w:val="001F2254"/>
    <w:rsid w:val="001F25CA"/>
    <w:rsid w:val="001F2694"/>
    <w:rsid w:val="001F2A3D"/>
    <w:rsid w:val="001F2E9E"/>
    <w:rsid w:val="001F33F6"/>
    <w:rsid w:val="001F4BB5"/>
    <w:rsid w:val="001F5233"/>
    <w:rsid w:val="001F56FC"/>
    <w:rsid w:val="001F5AF0"/>
    <w:rsid w:val="001F6494"/>
    <w:rsid w:val="00200322"/>
    <w:rsid w:val="00200F71"/>
    <w:rsid w:val="0020129E"/>
    <w:rsid w:val="002018B3"/>
    <w:rsid w:val="00201D0E"/>
    <w:rsid w:val="002022CE"/>
    <w:rsid w:val="00202F00"/>
    <w:rsid w:val="00202F4B"/>
    <w:rsid w:val="00203740"/>
    <w:rsid w:val="00203C14"/>
    <w:rsid w:val="00204786"/>
    <w:rsid w:val="00204D0D"/>
    <w:rsid w:val="00204DD5"/>
    <w:rsid w:val="00204E9C"/>
    <w:rsid w:val="0020639F"/>
    <w:rsid w:val="00207738"/>
    <w:rsid w:val="0020798B"/>
    <w:rsid w:val="002101C0"/>
    <w:rsid w:val="0021032B"/>
    <w:rsid w:val="002108CD"/>
    <w:rsid w:val="00210E14"/>
    <w:rsid w:val="00210F80"/>
    <w:rsid w:val="002114D5"/>
    <w:rsid w:val="002117DE"/>
    <w:rsid w:val="0021201E"/>
    <w:rsid w:val="00212093"/>
    <w:rsid w:val="00212179"/>
    <w:rsid w:val="002127C3"/>
    <w:rsid w:val="002127D9"/>
    <w:rsid w:val="00212845"/>
    <w:rsid w:val="00212C6B"/>
    <w:rsid w:val="002135BD"/>
    <w:rsid w:val="00213B92"/>
    <w:rsid w:val="002141C9"/>
    <w:rsid w:val="00214CE9"/>
    <w:rsid w:val="00215087"/>
    <w:rsid w:val="00215104"/>
    <w:rsid w:val="00215344"/>
    <w:rsid w:val="00215A61"/>
    <w:rsid w:val="00215C42"/>
    <w:rsid w:val="00216389"/>
    <w:rsid w:val="0021658C"/>
    <w:rsid w:val="002166BF"/>
    <w:rsid w:val="00216D6B"/>
    <w:rsid w:val="00217208"/>
    <w:rsid w:val="0021736E"/>
    <w:rsid w:val="00220590"/>
    <w:rsid w:val="00220EEE"/>
    <w:rsid w:val="00221640"/>
    <w:rsid w:val="00221FD3"/>
    <w:rsid w:val="0022209E"/>
    <w:rsid w:val="00222239"/>
    <w:rsid w:val="00222A97"/>
    <w:rsid w:val="0022305B"/>
    <w:rsid w:val="00223655"/>
    <w:rsid w:val="00223FE2"/>
    <w:rsid w:val="0022410C"/>
    <w:rsid w:val="00225036"/>
    <w:rsid w:val="00225070"/>
    <w:rsid w:val="0022517A"/>
    <w:rsid w:val="00225A3C"/>
    <w:rsid w:val="00226F0E"/>
    <w:rsid w:val="0022749C"/>
    <w:rsid w:val="0022771E"/>
    <w:rsid w:val="002278A5"/>
    <w:rsid w:val="002305A6"/>
    <w:rsid w:val="0023060A"/>
    <w:rsid w:val="00230A0A"/>
    <w:rsid w:val="00230AFB"/>
    <w:rsid w:val="00231470"/>
    <w:rsid w:val="0023182E"/>
    <w:rsid w:val="00232647"/>
    <w:rsid w:val="00232929"/>
    <w:rsid w:val="0023297D"/>
    <w:rsid w:val="00233D01"/>
    <w:rsid w:val="0023515A"/>
    <w:rsid w:val="0023549E"/>
    <w:rsid w:val="0023568F"/>
    <w:rsid w:val="002360D7"/>
    <w:rsid w:val="00236150"/>
    <w:rsid w:val="00236A2D"/>
    <w:rsid w:val="00240473"/>
    <w:rsid w:val="002407C1"/>
    <w:rsid w:val="00240942"/>
    <w:rsid w:val="00241151"/>
    <w:rsid w:val="00242240"/>
    <w:rsid w:val="002425E2"/>
    <w:rsid w:val="0024260F"/>
    <w:rsid w:val="002426F0"/>
    <w:rsid w:val="002431E9"/>
    <w:rsid w:val="00243AFA"/>
    <w:rsid w:val="0024414C"/>
    <w:rsid w:val="00244CB6"/>
    <w:rsid w:val="00245301"/>
    <w:rsid w:val="002463E4"/>
    <w:rsid w:val="00246C1F"/>
    <w:rsid w:val="00246EF2"/>
    <w:rsid w:val="00246FF6"/>
    <w:rsid w:val="002476C9"/>
    <w:rsid w:val="00247B3E"/>
    <w:rsid w:val="00250059"/>
    <w:rsid w:val="00250505"/>
    <w:rsid w:val="00250595"/>
    <w:rsid w:val="00250962"/>
    <w:rsid w:val="00250A2F"/>
    <w:rsid w:val="0025164A"/>
    <w:rsid w:val="0025181E"/>
    <w:rsid w:val="00252616"/>
    <w:rsid w:val="00252872"/>
    <w:rsid w:val="00252877"/>
    <w:rsid w:val="0025292E"/>
    <w:rsid w:val="00252E14"/>
    <w:rsid w:val="00253463"/>
    <w:rsid w:val="00253AE0"/>
    <w:rsid w:val="00253B2C"/>
    <w:rsid w:val="0025424E"/>
    <w:rsid w:val="0025442A"/>
    <w:rsid w:val="0025463B"/>
    <w:rsid w:val="00256A30"/>
    <w:rsid w:val="00256EC2"/>
    <w:rsid w:val="00257530"/>
    <w:rsid w:val="00260468"/>
    <w:rsid w:val="00260602"/>
    <w:rsid w:val="00261E3E"/>
    <w:rsid w:val="0026276D"/>
    <w:rsid w:val="00262D90"/>
    <w:rsid w:val="00263273"/>
    <w:rsid w:val="00263CB7"/>
    <w:rsid w:val="0026410D"/>
    <w:rsid w:val="00264542"/>
    <w:rsid w:val="002645DC"/>
    <w:rsid w:val="00264B40"/>
    <w:rsid w:val="00264C1D"/>
    <w:rsid w:val="00264EE1"/>
    <w:rsid w:val="0026504A"/>
    <w:rsid w:val="00265104"/>
    <w:rsid w:val="00265697"/>
    <w:rsid w:val="00265A02"/>
    <w:rsid w:val="00266283"/>
    <w:rsid w:val="00266585"/>
    <w:rsid w:val="002668FA"/>
    <w:rsid w:val="00266B70"/>
    <w:rsid w:val="002673CB"/>
    <w:rsid w:val="00267439"/>
    <w:rsid w:val="00267997"/>
    <w:rsid w:val="00267B1A"/>
    <w:rsid w:val="002700D2"/>
    <w:rsid w:val="0027142E"/>
    <w:rsid w:val="00272009"/>
    <w:rsid w:val="00272388"/>
    <w:rsid w:val="002723CB"/>
    <w:rsid w:val="002724B1"/>
    <w:rsid w:val="0027298A"/>
    <w:rsid w:val="00272FB3"/>
    <w:rsid w:val="00273ABC"/>
    <w:rsid w:val="00273B17"/>
    <w:rsid w:val="00274070"/>
    <w:rsid w:val="002742E6"/>
    <w:rsid w:val="0027447F"/>
    <w:rsid w:val="00274BED"/>
    <w:rsid w:val="00275C64"/>
    <w:rsid w:val="002761ED"/>
    <w:rsid w:val="002763ED"/>
    <w:rsid w:val="00276BC5"/>
    <w:rsid w:val="00276F72"/>
    <w:rsid w:val="002770B3"/>
    <w:rsid w:val="00277277"/>
    <w:rsid w:val="002773A7"/>
    <w:rsid w:val="002803DA"/>
    <w:rsid w:val="00280882"/>
    <w:rsid w:val="00280E74"/>
    <w:rsid w:val="002818AB"/>
    <w:rsid w:val="0028226C"/>
    <w:rsid w:val="002822E9"/>
    <w:rsid w:val="0028262B"/>
    <w:rsid w:val="00283955"/>
    <w:rsid w:val="0028449A"/>
    <w:rsid w:val="00284EAB"/>
    <w:rsid w:val="00286FB6"/>
    <w:rsid w:val="0028701A"/>
    <w:rsid w:val="00287723"/>
    <w:rsid w:val="00290319"/>
    <w:rsid w:val="00291680"/>
    <w:rsid w:val="002919D3"/>
    <w:rsid w:val="00291B49"/>
    <w:rsid w:val="00291CD0"/>
    <w:rsid w:val="00291E84"/>
    <w:rsid w:val="00291F2F"/>
    <w:rsid w:val="0029253D"/>
    <w:rsid w:val="0029256C"/>
    <w:rsid w:val="0029392D"/>
    <w:rsid w:val="0029454E"/>
    <w:rsid w:val="00296149"/>
    <w:rsid w:val="0029679C"/>
    <w:rsid w:val="002968AB"/>
    <w:rsid w:val="00296D1D"/>
    <w:rsid w:val="00296EB9"/>
    <w:rsid w:val="00296F38"/>
    <w:rsid w:val="00297595"/>
    <w:rsid w:val="00297FC5"/>
    <w:rsid w:val="002A0679"/>
    <w:rsid w:val="002A0AD3"/>
    <w:rsid w:val="002A0F37"/>
    <w:rsid w:val="002A0FA7"/>
    <w:rsid w:val="002A1104"/>
    <w:rsid w:val="002A20E6"/>
    <w:rsid w:val="002A269F"/>
    <w:rsid w:val="002A26DE"/>
    <w:rsid w:val="002A2794"/>
    <w:rsid w:val="002A3053"/>
    <w:rsid w:val="002A363C"/>
    <w:rsid w:val="002A3F1F"/>
    <w:rsid w:val="002A3FE6"/>
    <w:rsid w:val="002A4031"/>
    <w:rsid w:val="002A42ED"/>
    <w:rsid w:val="002A4314"/>
    <w:rsid w:val="002A4676"/>
    <w:rsid w:val="002A4D18"/>
    <w:rsid w:val="002A54DA"/>
    <w:rsid w:val="002A5628"/>
    <w:rsid w:val="002A5777"/>
    <w:rsid w:val="002A59D1"/>
    <w:rsid w:val="002A6896"/>
    <w:rsid w:val="002A68F0"/>
    <w:rsid w:val="002B0FD3"/>
    <w:rsid w:val="002B1718"/>
    <w:rsid w:val="002B1830"/>
    <w:rsid w:val="002B1F63"/>
    <w:rsid w:val="002B315D"/>
    <w:rsid w:val="002B3223"/>
    <w:rsid w:val="002B396C"/>
    <w:rsid w:val="002B3A16"/>
    <w:rsid w:val="002B3A51"/>
    <w:rsid w:val="002B412C"/>
    <w:rsid w:val="002B433B"/>
    <w:rsid w:val="002B5090"/>
    <w:rsid w:val="002B593A"/>
    <w:rsid w:val="002B6076"/>
    <w:rsid w:val="002B6254"/>
    <w:rsid w:val="002B65A6"/>
    <w:rsid w:val="002B6984"/>
    <w:rsid w:val="002B728E"/>
    <w:rsid w:val="002B766E"/>
    <w:rsid w:val="002B7785"/>
    <w:rsid w:val="002B77C5"/>
    <w:rsid w:val="002B7832"/>
    <w:rsid w:val="002B7B21"/>
    <w:rsid w:val="002C017A"/>
    <w:rsid w:val="002C0897"/>
    <w:rsid w:val="002C0B28"/>
    <w:rsid w:val="002C106D"/>
    <w:rsid w:val="002C14C5"/>
    <w:rsid w:val="002C1506"/>
    <w:rsid w:val="002C27B1"/>
    <w:rsid w:val="002C31B6"/>
    <w:rsid w:val="002C34C1"/>
    <w:rsid w:val="002C3D60"/>
    <w:rsid w:val="002C679E"/>
    <w:rsid w:val="002C6AC1"/>
    <w:rsid w:val="002C6E8C"/>
    <w:rsid w:val="002C7536"/>
    <w:rsid w:val="002C7663"/>
    <w:rsid w:val="002C76F8"/>
    <w:rsid w:val="002D1063"/>
    <w:rsid w:val="002D1394"/>
    <w:rsid w:val="002D160E"/>
    <w:rsid w:val="002D21D8"/>
    <w:rsid w:val="002D2AA7"/>
    <w:rsid w:val="002D358A"/>
    <w:rsid w:val="002D393F"/>
    <w:rsid w:val="002D39A5"/>
    <w:rsid w:val="002D40F4"/>
    <w:rsid w:val="002D4630"/>
    <w:rsid w:val="002D4929"/>
    <w:rsid w:val="002D49BD"/>
    <w:rsid w:val="002D5788"/>
    <w:rsid w:val="002D59F5"/>
    <w:rsid w:val="002D5DF9"/>
    <w:rsid w:val="002D6660"/>
    <w:rsid w:val="002D6A21"/>
    <w:rsid w:val="002D6E01"/>
    <w:rsid w:val="002D7AB0"/>
    <w:rsid w:val="002E04B4"/>
    <w:rsid w:val="002E08CA"/>
    <w:rsid w:val="002E0F92"/>
    <w:rsid w:val="002E1B0E"/>
    <w:rsid w:val="002E1E98"/>
    <w:rsid w:val="002E20B0"/>
    <w:rsid w:val="002E2960"/>
    <w:rsid w:val="002E2970"/>
    <w:rsid w:val="002E2E8F"/>
    <w:rsid w:val="002E333A"/>
    <w:rsid w:val="002E44C8"/>
    <w:rsid w:val="002E452E"/>
    <w:rsid w:val="002E45FE"/>
    <w:rsid w:val="002E5FC9"/>
    <w:rsid w:val="002E6A4C"/>
    <w:rsid w:val="002E713F"/>
    <w:rsid w:val="002E7777"/>
    <w:rsid w:val="002F0127"/>
    <w:rsid w:val="002F036E"/>
    <w:rsid w:val="002F0C58"/>
    <w:rsid w:val="002F0E2C"/>
    <w:rsid w:val="002F1B24"/>
    <w:rsid w:val="002F2243"/>
    <w:rsid w:val="002F2CE5"/>
    <w:rsid w:val="002F2D5E"/>
    <w:rsid w:val="002F2DFC"/>
    <w:rsid w:val="002F3DFF"/>
    <w:rsid w:val="002F42ED"/>
    <w:rsid w:val="002F4CDA"/>
    <w:rsid w:val="002F4F87"/>
    <w:rsid w:val="002F59E5"/>
    <w:rsid w:val="002F5DBA"/>
    <w:rsid w:val="002F615B"/>
    <w:rsid w:val="002F62C5"/>
    <w:rsid w:val="002F69A3"/>
    <w:rsid w:val="002F69C8"/>
    <w:rsid w:val="002F701A"/>
    <w:rsid w:val="002F780F"/>
    <w:rsid w:val="002F7D81"/>
    <w:rsid w:val="0030004D"/>
    <w:rsid w:val="00300783"/>
    <w:rsid w:val="00300A91"/>
    <w:rsid w:val="00300D00"/>
    <w:rsid w:val="00301D1F"/>
    <w:rsid w:val="00302C60"/>
    <w:rsid w:val="00303479"/>
    <w:rsid w:val="00303612"/>
    <w:rsid w:val="00303958"/>
    <w:rsid w:val="0030692A"/>
    <w:rsid w:val="00307340"/>
    <w:rsid w:val="00307391"/>
    <w:rsid w:val="00307CF6"/>
    <w:rsid w:val="00307D7C"/>
    <w:rsid w:val="00310561"/>
    <w:rsid w:val="00310D33"/>
    <w:rsid w:val="00311033"/>
    <w:rsid w:val="00311DF7"/>
    <w:rsid w:val="003122C9"/>
    <w:rsid w:val="00312A4A"/>
    <w:rsid w:val="00312F2B"/>
    <w:rsid w:val="00313173"/>
    <w:rsid w:val="0031343C"/>
    <w:rsid w:val="00313DB0"/>
    <w:rsid w:val="0031463B"/>
    <w:rsid w:val="00314E43"/>
    <w:rsid w:val="00315557"/>
    <w:rsid w:val="00315B1F"/>
    <w:rsid w:val="003166B4"/>
    <w:rsid w:val="0031676C"/>
    <w:rsid w:val="00316860"/>
    <w:rsid w:val="003172E5"/>
    <w:rsid w:val="003201D2"/>
    <w:rsid w:val="0032125B"/>
    <w:rsid w:val="00322247"/>
    <w:rsid w:val="00322AE2"/>
    <w:rsid w:val="00322FB6"/>
    <w:rsid w:val="00323618"/>
    <w:rsid w:val="003236EF"/>
    <w:rsid w:val="00323903"/>
    <w:rsid w:val="00323A36"/>
    <w:rsid w:val="00323A3E"/>
    <w:rsid w:val="00324F42"/>
    <w:rsid w:val="0032549C"/>
    <w:rsid w:val="00325530"/>
    <w:rsid w:val="00325A1B"/>
    <w:rsid w:val="00325C30"/>
    <w:rsid w:val="00326184"/>
    <w:rsid w:val="00326280"/>
    <w:rsid w:val="00326531"/>
    <w:rsid w:val="0032673B"/>
    <w:rsid w:val="0032685A"/>
    <w:rsid w:val="00326F24"/>
    <w:rsid w:val="003271F2"/>
    <w:rsid w:val="003273D9"/>
    <w:rsid w:val="0032788B"/>
    <w:rsid w:val="00327F52"/>
    <w:rsid w:val="0033074E"/>
    <w:rsid w:val="003308F1"/>
    <w:rsid w:val="00330993"/>
    <w:rsid w:val="00330CC9"/>
    <w:rsid w:val="003321D1"/>
    <w:rsid w:val="003322DC"/>
    <w:rsid w:val="003335C5"/>
    <w:rsid w:val="00333653"/>
    <w:rsid w:val="003336DD"/>
    <w:rsid w:val="00333ABD"/>
    <w:rsid w:val="0033440B"/>
    <w:rsid w:val="003349F3"/>
    <w:rsid w:val="00335D33"/>
    <w:rsid w:val="0033677F"/>
    <w:rsid w:val="0034122D"/>
    <w:rsid w:val="00341EEA"/>
    <w:rsid w:val="00342599"/>
    <w:rsid w:val="00342B0D"/>
    <w:rsid w:val="00342C97"/>
    <w:rsid w:val="00342D6F"/>
    <w:rsid w:val="00342E48"/>
    <w:rsid w:val="003430BC"/>
    <w:rsid w:val="003432EC"/>
    <w:rsid w:val="0034394D"/>
    <w:rsid w:val="0034396C"/>
    <w:rsid w:val="00343CDD"/>
    <w:rsid w:val="003442E2"/>
    <w:rsid w:val="003445E5"/>
    <w:rsid w:val="0034630D"/>
    <w:rsid w:val="00346B46"/>
    <w:rsid w:val="00347D82"/>
    <w:rsid w:val="003513B9"/>
    <w:rsid w:val="00351983"/>
    <w:rsid w:val="003527C1"/>
    <w:rsid w:val="00352D84"/>
    <w:rsid w:val="00353678"/>
    <w:rsid w:val="00353C62"/>
    <w:rsid w:val="00354074"/>
    <w:rsid w:val="0035411D"/>
    <w:rsid w:val="0035427A"/>
    <w:rsid w:val="003544ED"/>
    <w:rsid w:val="00354973"/>
    <w:rsid w:val="003554B9"/>
    <w:rsid w:val="00356259"/>
    <w:rsid w:val="00356575"/>
    <w:rsid w:val="003565CC"/>
    <w:rsid w:val="00356A40"/>
    <w:rsid w:val="00357235"/>
    <w:rsid w:val="00357376"/>
    <w:rsid w:val="003577CB"/>
    <w:rsid w:val="00360039"/>
    <w:rsid w:val="00360FE4"/>
    <w:rsid w:val="0036125E"/>
    <w:rsid w:val="0036144C"/>
    <w:rsid w:val="00361874"/>
    <w:rsid w:val="0036239E"/>
    <w:rsid w:val="00362635"/>
    <w:rsid w:val="003632A3"/>
    <w:rsid w:val="003633F7"/>
    <w:rsid w:val="00363879"/>
    <w:rsid w:val="00363B73"/>
    <w:rsid w:val="00363FA8"/>
    <w:rsid w:val="00364902"/>
    <w:rsid w:val="0036557F"/>
    <w:rsid w:val="0036698B"/>
    <w:rsid w:val="0036720D"/>
    <w:rsid w:val="003676C7"/>
    <w:rsid w:val="003679B5"/>
    <w:rsid w:val="00367DCE"/>
    <w:rsid w:val="003702BB"/>
    <w:rsid w:val="0037060A"/>
    <w:rsid w:val="00370669"/>
    <w:rsid w:val="003708B9"/>
    <w:rsid w:val="003709A0"/>
    <w:rsid w:val="0037172E"/>
    <w:rsid w:val="00372AF1"/>
    <w:rsid w:val="00373002"/>
    <w:rsid w:val="00373EF5"/>
    <w:rsid w:val="00375382"/>
    <w:rsid w:val="003757E8"/>
    <w:rsid w:val="0037599E"/>
    <w:rsid w:val="00376219"/>
    <w:rsid w:val="00376535"/>
    <w:rsid w:val="00376A5D"/>
    <w:rsid w:val="00376B1F"/>
    <w:rsid w:val="003772FA"/>
    <w:rsid w:val="00380791"/>
    <w:rsid w:val="00380814"/>
    <w:rsid w:val="00380A02"/>
    <w:rsid w:val="00380D8F"/>
    <w:rsid w:val="00380E21"/>
    <w:rsid w:val="0038255C"/>
    <w:rsid w:val="0038261F"/>
    <w:rsid w:val="0038329B"/>
    <w:rsid w:val="00383B92"/>
    <w:rsid w:val="00383D74"/>
    <w:rsid w:val="00384082"/>
    <w:rsid w:val="00384CDF"/>
    <w:rsid w:val="00385D6C"/>
    <w:rsid w:val="0038609B"/>
    <w:rsid w:val="003864F8"/>
    <w:rsid w:val="0038699E"/>
    <w:rsid w:val="00386A69"/>
    <w:rsid w:val="00386CC9"/>
    <w:rsid w:val="0038713E"/>
    <w:rsid w:val="003876EC"/>
    <w:rsid w:val="00390532"/>
    <w:rsid w:val="00391CE1"/>
    <w:rsid w:val="00392044"/>
    <w:rsid w:val="003921F4"/>
    <w:rsid w:val="0039267F"/>
    <w:rsid w:val="00392BBD"/>
    <w:rsid w:val="00392ECF"/>
    <w:rsid w:val="00393078"/>
    <w:rsid w:val="00393292"/>
    <w:rsid w:val="00393501"/>
    <w:rsid w:val="003937AE"/>
    <w:rsid w:val="00393B19"/>
    <w:rsid w:val="00394126"/>
    <w:rsid w:val="00394B26"/>
    <w:rsid w:val="00394BFB"/>
    <w:rsid w:val="0039505F"/>
    <w:rsid w:val="0039531F"/>
    <w:rsid w:val="00395487"/>
    <w:rsid w:val="00395567"/>
    <w:rsid w:val="00396485"/>
    <w:rsid w:val="00396EB9"/>
    <w:rsid w:val="003975C6"/>
    <w:rsid w:val="00397678"/>
    <w:rsid w:val="00397BDE"/>
    <w:rsid w:val="00397E2A"/>
    <w:rsid w:val="00397F79"/>
    <w:rsid w:val="003A1839"/>
    <w:rsid w:val="003A19DC"/>
    <w:rsid w:val="003A1A4F"/>
    <w:rsid w:val="003A242E"/>
    <w:rsid w:val="003A35DA"/>
    <w:rsid w:val="003A361C"/>
    <w:rsid w:val="003A3A46"/>
    <w:rsid w:val="003A4306"/>
    <w:rsid w:val="003A498C"/>
    <w:rsid w:val="003A53D5"/>
    <w:rsid w:val="003A55A6"/>
    <w:rsid w:val="003A5D85"/>
    <w:rsid w:val="003A6352"/>
    <w:rsid w:val="003A676B"/>
    <w:rsid w:val="003A73EF"/>
    <w:rsid w:val="003A7555"/>
    <w:rsid w:val="003A7F62"/>
    <w:rsid w:val="003B02D8"/>
    <w:rsid w:val="003B09BE"/>
    <w:rsid w:val="003B0EB5"/>
    <w:rsid w:val="003B1EF1"/>
    <w:rsid w:val="003B2F14"/>
    <w:rsid w:val="003B4138"/>
    <w:rsid w:val="003B50DF"/>
    <w:rsid w:val="003B540A"/>
    <w:rsid w:val="003B60BA"/>
    <w:rsid w:val="003B62BA"/>
    <w:rsid w:val="003B6E6A"/>
    <w:rsid w:val="003B72AD"/>
    <w:rsid w:val="003B7504"/>
    <w:rsid w:val="003B7B40"/>
    <w:rsid w:val="003C02EB"/>
    <w:rsid w:val="003C0AA6"/>
    <w:rsid w:val="003C0DC7"/>
    <w:rsid w:val="003C109A"/>
    <w:rsid w:val="003C126D"/>
    <w:rsid w:val="003C136C"/>
    <w:rsid w:val="003C16A4"/>
    <w:rsid w:val="003C3246"/>
    <w:rsid w:val="003C3568"/>
    <w:rsid w:val="003C356B"/>
    <w:rsid w:val="003C3793"/>
    <w:rsid w:val="003C49BA"/>
    <w:rsid w:val="003C5C17"/>
    <w:rsid w:val="003C68D5"/>
    <w:rsid w:val="003C6EA8"/>
    <w:rsid w:val="003C72E9"/>
    <w:rsid w:val="003C7628"/>
    <w:rsid w:val="003D0763"/>
    <w:rsid w:val="003D0BBC"/>
    <w:rsid w:val="003D1859"/>
    <w:rsid w:val="003D18A8"/>
    <w:rsid w:val="003D1A9B"/>
    <w:rsid w:val="003D1EB9"/>
    <w:rsid w:val="003D2587"/>
    <w:rsid w:val="003D25BD"/>
    <w:rsid w:val="003D2A3B"/>
    <w:rsid w:val="003D2DE9"/>
    <w:rsid w:val="003D3134"/>
    <w:rsid w:val="003D368A"/>
    <w:rsid w:val="003D4777"/>
    <w:rsid w:val="003D4E9B"/>
    <w:rsid w:val="003D5A79"/>
    <w:rsid w:val="003D6354"/>
    <w:rsid w:val="003D6B03"/>
    <w:rsid w:val="003D730C"/>
    <w:rsid w:val="003D7ABB"/>
    <w:rsid w:val="003D7E43"/>
    <w:rsid w:val="003D7F4B"/>
    <w:rsid w:val="003E09D8"/>
    <w:rsid w:val="003E0DD4"/>
    <w:rsid w:val="003E0E5C"/>
    <w:rsid w:val="003E1407"/>
    <w:rsid w:val="003E1AE2"/>
    <w:rsid w:val="003E257B"/>
    <w:rsid w:val="003E25BD"/>
    <w:rsid w:val="003E35D8"/>
    <w:rsid w:val="003E3C3A"/>
    <w:rsid w:val="003E49C5"/>
    <w:rsid w:val="003E4F6A"/>
    <w:rsid w:val="003E5179"/>
    <w:rsid w:val="003E563C"/>
    <w:rsid w:val="003E5A6C"/>
    <w:rsid w:val="003E6842"/>
    <w:rsid w:val="003E6934"/>
    <w:rsid w:val="003E6FFA"/>
    <w:rsid w:val="003E73E2"/>
    <w:rsid w:val="003E7447"/>
    <w:rsid w:val="003E7B16"/>
    <w:rsid w:val="003E7DC1"/>
    <w:rsid w:val="003F05F7"/>
    <w:rsid w:val="003F0693"/>
    <w:rsid w:val="003F0744"/>
    <w:rsid w:val="003F12B3"/>
    <w:rsid w:val="003F139B"/>
    <w:rsid w:val="003F1825"/>
    <w:rsid w:val="003F1838"/>
    <w:rsid w:val="003F183E"/>
    <w:rsid w:val="003F234B"/>
    <w:rsid w:val="003F2568"/>
    <w:rsid w:val="003F2ACA"/>
    <w:rsid w:val="003F351D"/>
    <w:rsid w:val="003F35EB"/>
    <w:rsid w:val="003F3DA7"/>
    <w:rsid w:val="003F3F6E"/>
    <w:rsid w:val="003F4062"/>
    <w:rsid w:val="003F4A9A"/>
    <w:rsid w:val="003F5924"/>
    <w:rsid w:val="003F5FEF"/>
    <w:rsid w:val="003F6171"/>
    <w:rsid w:val="003F6243"/>
    <w:rsid w:val="003F66EC"/>
    <w:rsid w:val="003F6B64"/>
    <w:rsid w:val="003F6CB5"/>
    <w:rsid w:val="003F6E54"/>
    <w:rsid w:val="004008A3"/>
    <w:rsid w:val="00400DC2"/>
    <w:rsid w:val="004015AF"/>
    <w:rsid w:val="004019AB"/>
    <w:rsid w:val="00401E6C"/>
    <w:rsid w:val="0040350A"/>
    <w:rsid w:val="00403566"/>
    <w:rsid w:val="0040423B"/>
    <w:rsid w:val="004043DF"/>
    <w:rsid w:val="00404ECD"/>
    <w:rsid w:val="00405080"/>
    <w:rsid w:val="00405601"/>
    <w:rsid w:val="0040566A"/>
    <w:rsid w:val="00405D39"/>
    <w:rsid w:val="00406508"/>
    <w:rsid w:val="00406EB3"/>
    <w:rsid w:val="004070BD"/>
    <w:rsid w:val="004072B4"/>
    <w:rsid w:val="004077E8"/>
    <w:rsid w:val="00410DAE"/>
    <w:rsid w:val="00410F93"/>
    <w:rsid w:val="00411409"/>
    <w:rsid w:val="00411461"/>
    <w:rsid w:val="004114EC"/>
    <w:rsid w:val="0041188B"/>
    <w:rsid w:val="00411B10"/>
    <w:rsid w:val="00411D7F"/>
    <w:rsid w:val="004129C7"/>
    <w:rsid w:val="00413579"/>
    <w:rsid w:val="00413775"/>
    <w:rsid w:val="00413FF7"/>
    <w:rsid w:val="00414EF1"/>
    <w:rsid w:val="00415845"/>
    <w:rsid w:val="00415D33"/>
    <w:rsid w:val="00416207"/>
    <w:rsid w:val="004166C6"/>
    <w:rsid w:val="00416AFB"/>
    <w:rsid w:val="00416BAD"/>
    <w:rsid w:val="00416C13"/>
    <w:rsid w:val="004170A3"/>
    <w:rsid w:val="00417317"/>
    <w:rsid w:val="00417E67"/>
    <w:rsid w:val="0042015C"/>
    <w:rsid w:val="00420D55"/>
    <w:rsid w:val="00420EE6"/>
    <w:rsid w:val="00420F2F"/>
    <w:rsid w:val="00421D11"/>
    <w:rsid w:val="00421D39"/>
    <w:rsid w:val="00421D40"/>
    <w:rsid w:val="00422D18"/>
    <w:rsid w:val="00422D7B"/>
    <w:rsid w:val="0042326A"/>
    <w:rsid w:val="004234DC"/>
    <w:rsid w:val="004238EE"/>
    <w:rsid w:val="00423DA1"/>
    <w:rsid w:val="00424C68"/>
    <w:rsid w:val="0042512E"/>
    <w:rsid w:val="004252BA"/>
    <w:rsid w:val="00425FB3"/>
    <w:rsid w:val="00426A0D"/>
    <w:rsid w:val="004274DB"/>
    <w:rsid w:val="00427860"/>
    <w:rsid w:val="00427D22"/>
    <w:rsid w:val="00430574"/>
    <w:rsid w:val="004309DB"/>
    <w:rsid w:val="00430BF0"/>
    <w:rsid w:val="00430D3C"/>
    <w:rsid w:val="0043110B"/>
    <w:rsid w:val="00431868"/>
    <w:rsid w:val="0043198C"/>
    <w:rsid w:val="00431BA1"/>
    <w:rsid w:val="00431CFA"/>
    <w:rsid w:val="00431F91"/>
    <w:rsid w:val="00432060"/>
    <w:rsid w:val="0043232E"/>
    <w:rsid w:val="004328B1"/>
    <w:rsid w:val="00432A96"/>
    <w:rsid w:val="00432AAE"/>
    <w:rsid w:val="0043357B"/>
    <w:rsid w:val="00433D53"/>
    <w:rsid w:val="00434076"/>
    <w:rsid w:val="004342B9"/>
    <w:rsid w:val="0043522D"/>
    <w:rsid w:val="00435AD9"/>
    <w:rsid w:val="00435CEB"/>
    <w:rsid w:val="004365C3"/>
    <w:rsid w:val="00436881"/>
    <w:rsid w:val="00437525"/>
    <w:rsid w:val="00441194"/>
    <w:rsid w:val="00442293"/>
    <w:rsid w:val="004425CE"/>
    <w:rsid w:val="00442E3B"/>
    <w:rsid w:val="00443210"/>
    <w:rsid w:val="004432E2"/>
    <w:rsid w:val="00443C52"/>
    <w:rsid w:val="00444714"/>
    <w:rsid w:val="00444A90"/>
    <w:rsid w:val="00444F59"/>
    <w:rsid w:val="0044547D"/>
    <w:rsid w:val="0044574C"/>
    <w:rsid w:val="00446644"/>
    <w:rsid w:val="00446657"/>
    <w:rsid w:val="00446B40"/>
    <w:rsid w:val="00446F8C"/>
    <w:rsid w:val="00447A15"/>
    <w:rsid w:val="00447C16"/>
    <w:rsid w:val="0045084F"/>
    <w:rsid w:val="00451232"/>
    <w:rsid w:val="0045173F"/>
    <w:rsid w:val="0045179E"/>
    <w:rsid w:val="004518FE"/>
    <w:rsid w:val="004525D2"/>
    <w:rsid w:val="00452C46"/>
    <w:rsid w:val="00452C61"/>
    <w:rsid w:val="00453807"/>
    <w:rsid w:val="004543DC"/>
    <w:rsid w:val="0045492A"/>
    <w:rsid w:val="0045698F"/>
    <w:rsid w:val="004574B8"/>
    <w:rsid w:val="004578CC"/>
    <w:rsid w:val="004578DA"/>
    <w:rsid w:val="004579A8"/>
    <w:rsid w:val="00457D2E"/>
    <w:rsid w:val="004602B1"/>
    <w:rsid w:val="0046041B"/>
    <w:rsid w:val="00460EDF"/>
    <w:rsid w:val="00461157"/>
    <w:rsid w:val="0046160B"/>
    <w:rsid w:val="00461ECF"/>
    <w:rsid w:val="00462BAC"/>
    <w:rsid w:val="0046300F"/>
    <w:rsid w:val="004632DF"/>
    <w:rsid w:val="00464B43"/>
    <w:rsid w:val="00464C7B"/>
    <w:rsid w:val="0046539B"/>
    <w:rsid w:val="0046550C"/>
    <w:rsid w:val="004656CE"/>
    <w:rsid w:val="00465733"/>
    <w:rsid w:val="00465896"/>
    <w:rsid w:val="00465C29"/>
    <w:rsid w:val="00465F0D"/>
    <w:rsid w:val="00466342"/>
    <w:rsid w:val="004664E2"/>
    <w:rsid w:val="00466B36"/>
    <w:rsid w:val="00466B88"/>
    <w:rsid w:val="00467110"/>
    <w:rsid w:val="004678AB"/>
    <w:rsid w:val="00467FC9"/>
    <w:rsid w:val="00470A83"/>
    <w:rsid w:val="00471638"/>
    <w:rsid w:val="004729D1"/>
    <w:rsid w:val="00472E54"/>
    <w:rsid w:val="0047309D"/>
    <w:rsid w:val="00473598"/>
    <w:rsid w:val="0047398B"/>
    <w:rsid w:val="00473DDB"/>
    <w:rsid w:val="00474812"/>
    <w:rsid w:val="00474954"/>
    <w:rsid w:val="004759E1"/>
    <w:rsid w:val="00475B20"/>
    <w:rsid w:val="00475F2D"/>
    <w:rsid w:val="0047648A"/>
    <w:rsid w:val="00476A0A"/>
    <w:rsid w:val="00476B05"/>
    <w:rsid w:val="00477404"/>
    <w:rsid w:val="00477778"/>
    <w:rsid w:val="00477E38"/>
    <w:rsid w:val="00480360"/>
    <w:rsid w:val="00480737"/>
    <w:rsid w:val="00481BA5"/>
    <w:rsid w:val="00481DDF"/>
    <w:rsid w:val="0048212F"/>
    <w:rsid w:val="00482322"/>
    <w:rsid w:val="00482488"/>
    <w:rsid w:val="00482A65"/>
    <w:rsid w:val="00482D7D"/>
    <w:rsid w:val="0048370C"/>
    <w:rsid w:val="0048411A"/>
    <w:rsid w:val="004846CC"/>
    <w:rsid w:val="0048493F"/>
    <w:rsid w:val="00485112"/>
    <w:rsid w:val="0048538C"/>
    <w:rsid w:val="00487287"/>
    <w:rsid w:val="00487883"/>
    <w:rsid w:val="00487D66"/>
    <w:rsid w:val="00490153"/>
    <w:rsid w:val="004902AC"/>
    <w:rsid w:val="00490749"/>
    <w:rsid w:val="004908BF"/>
    <w:rsid w:val="00490F56"/>
    <w:rsid w:val="00490F89"/>
    <w:rsid w:val="00491705"/>
    <w:rsid w:val="00491802"/>
    <w:rsid w:val="0049253E"/>
    <w:rsid w:val="004934C2"/>
    <w:rsid w:val="00493A6A"/>
    <w:rsid w:val="00493B5B"/>
    <w:rsid w:val="00494242"/>
    <w:rsid w:val="00494E98"/>
    <w:rsid w:val="004952EF"/>
    <w:rsid w:val="0049551D"/>
    <w:rsid w:val="00496547"/>
    <w:rsid w:val="00496AF1"/>
    <w:rsid w:val="00496C0C"/>
    <w:rsid w:val="00496D9C"/>
    <w:rsid w:val="00497235"/>
    <w:rsid w:val="00497EB5"/>
    <w:rsid w:val="00497F58"/>
    <w:rsid w:val="004A1610"/>
    <w:rsid w:val="004A1F48"/>
    <w:rsid w:val="004A308F"/>
    <w:rsid w:val="004A37E1"/>
    <w:rsid w:val="004A3BC4"/>
    <w:rsid w:val="004A44BD"/>
    <w:rsid w:val="004A4879"/>
    <w:rsid w:val="004A48CE"/>
    <w:rsid w:val="004A4D85"/>
    <w:rsid w:val="004A4E2A"/>
    <w:rsid w:val="004A5A94"/>
    <w:rsid w:val="004A5E79"/>
    <w:rsid w:val="004A6C92"/>
    <w:rsid w:val="004A7EA1"/>
    <w:rsid w:val="004A7EF1"/>
    <w:rsid w:val="004B184C"/>
    <w:rsid w:val="004B1973"/>
    <w:rsid w:val="004B1CB3"/>
    <w:rsid w:val="004B1E16"/>
    <w:rsid w:val="004B2824"/>
    <w:rsid w:val="004B3FAC"/>
    <w:rsid w:val="004B41F1"/>
    <w:rsid w:val="004B440D"/>
    <w:rsid w:val="004B4B18"/>
    <w:rsid w:val="004B4F7F"/>
    <w:rsid w:val="004B5D85"/>
    <w:rsid w:val="004B60BD"/>
    <w:rsid w:val="004B6F9D"/>
    <w:rsid w:val="004B78F9"/>
    <w:rsid w:val="004C0821"/>
    <w:rsid w:val="004C09E4"/>
    <w:rsid w:val="004C0CAF"/>
    <w:rsid w:val="004C0E6B"/>
    <w:rsid w:val="004C1750"/>
    <w:rsid w:val="004C22B3"/>
    <w:rsid w:val="004C285E"/>
    <w:rsid w:val="004C33F6"/>
    <w:rsid w:val="004C3739"/>
    <w:rsid w:val="004C376C"/>
    <w:rsid w:val="004C3A2A"/>
    <w:rsid w:val="004C3C7A"/>
    <w:rsid w:val="004C4D11"/>
    <w:rsid w:val="004C59A9"/>
    <w:rsid w:val="004C5F79"/>
    <w:rsid w:val="004C60E9"/>
    <w:rsid w:val="004C6379"/>
    <w:rsid w:val="004C6573"/>
    <w:rsid w:val="004C772E"/>
    <w:rsid w:val="004C77E5"/>
    <w:rsid w:val="004C7EBA"/>
    <w:rsid w:val="004D0DC2"/>
    <w:rsid w:val="004D12CF"/>
    <w:rsid w:val="004D17F7"/>
    <w:rsid w:val="004D247A"/>
    <w:rsid w:val="004D24B1"/>
    <w:rsid w:val="004D3A3C"/>
    <w:rsid w:val="004D5374"/>
    <w:rsid w:val="004D5984"/>
    <w:rsid w:val="004D603E"/>
    <w:rsid w:val="004D60C6"/>
    <w:rsid w:val="004D6954"/>
    <w:rsid w:val="004D6968"/>
    <w:rsid w:val="004D6C0E"/>
    <w:rsid w:val="004D6C28"/>
    <w:rsid w:val="004D72E4"/>
    <w:rsid w:val="004D757A"/>
    <w:rsid w:val="004D768C"/>
    <w:rsid w:val="004D7B20"/>
    <w:rsid w:val="004E0122"/>
    <w:rsid w:val="004E0605"/>
    <w:rsid w:val="004E08F6"/>
    <w:rsid w:val="004E0A00"/>
    <w:rsid w:val="004E0C70"/>
    <w:rsid w:val="004E0EB7"/>
    <w:rsid w:val="004E10CD"/>
    <w:rsid w:val="004E164F"/>
    <w:rsid w:val="004E16E9"/>
    <w:rsid w:val="004E1C2D"/>
    <w:rsid w:val="004E2C30"/>
    <w:rsid w:val="004E2CE7"/>
    <w:rsid w:val="004E2FF9"/>
    <w:rsid w:val="004E3CA7"/>
    <w:rsid w:val="004E3D07"/>
    <w:rsid w:val="004E3FB8"/>
    <w:rsid w:val="004E417A"/>
    <w:rsid w:val="004E456C"/>
    <w:rsid w:val="004E4643"/>
    <w:rsid w:val="004E48B2"/>
    <w:rsid w:val="004E4AD9"/>
    <w:rsid w:val="004E5145"/>
    <w:rsid w:val="004E5709"/>
    <w:rsid w:val="004E5871"/>
    <w:rsid w:val="004E5A83"/>
    <w:rsid w:val="004E5FE2"/>
    <w:rsid w:val="004E605A"/>
    <w:rsid w:val="004E64A3"/>
    <w:rsid w:val="004E64A4"/>
    <w:rsid w:val="004E6AB7"/>
    <w:rsid w:val="004E6BEE"/>
    <w:rsid w:val="004E6ED5"/>
    <w:rsid w:val="004E7633"/>
    <w:rsid w:val="004F039C"/>
    <w:rsid w:val="004F0A9F"/>
    <w:rsid w:val="004F106F"/>
    <w:rsid w:val="004F1302"/>
    <w:rsid w:val="004F23F7"/>
    <w:rsid w:val="004F2B2C"/>
    <w:rsid w:val="004F2C09"/>
    <w:rsid w:val="004F3BEE"/>
    <w:rsid w:val="004F3C8B"/>
    <w:rsid w:val="004F42E9"/>
    <w:rsid w:val="004F444B"/>
    <w:rsid w:val="004F4D1A"/>
    <w:rsid w:val="004F58A2"/>
    <w:rsid w:val="004F5AC6"/>
    <w:rsid w:val="004F6256"/>
    <w:rsid w:val="004F6659"/>
    <w:rsid w:val="004F6837"/>
    <w:rsid w:val="005000B8"/>
    <w:rsid w:val="0050014A"/>
    <w:rsid w:val="005007F8"/>
    <w:rsid w:val="00501A04"/>
    <w:rsid w:val="0050258F"/>
    <w:rsid w:val="005034CC"/>
    <w:rsid w:val="005046D4"/>
    <w:rsid w:val="00504734"/>
    <w:rsid w:val="00506233"/>
    <w:rsid w:val="00506A67"/>
    <w:rsid w:val="005074C4"/>
    <w:rsid w:val="00507558"/>
    <w:rsid w:val="00507B05"/>
    <w:rsid w:val="00510492"/>
    <w:rsid w:val="00510D40"/>
    <w:rsid w:val="00511352"/>
    <w:rsid w:val="0051149B"/>
    <w:rsid w:val="0051186D"/>
    <w:rsid w:val="00511F73"/>
    <w:rsid w:val="005128C3"/>
    <w:rsid w:val="0051293E"/>
    <w:rsid w:val="005130A4"/>
    <w:rsid w:val="005130EF"/>
    <w:rsid w:val="0051369D"/>
    <w:rsid w:val="0051430A"/>
    <w:rsid w:val="005147AC"/>
    <w:rsid w:val="00515A7F"/>
    <w:rsid w:val="00515C7D"/>
    <w:rsid w:val="00517541"/>
    <w:rsid w:val="00517FC9"/>
    <w:rsid w:val="00520D90"/>
    <w:rsid w:val="00521395"/>
    <w:rsid w:val="00521A7A"/>
    <w:rsid w:val="005222A0"/>
    <w:rsid w:val="00522998"/>
    <w:rsid w:val="00522D64"/>
    <w:rsid w:val="00522EF7"/>
    <w:rsid w:val="005230A8"/>
    <w:rsid w:val="005243D2"/>
    <w:rsid w:val="00524C94"/>
    <w:rsid w:val="00525835"/>
    <w:rsid w:val="0052588C"/>
    <w:rsid w:val="00525D4B"/>
    <w:rsid w:val="00525F81"/>
    <w:rsid w:val="00526B28"/>
    <w:rsid w:val="00527328"/>
    <w:rsid w:val="005275C9"/>
    <w:rsid w:val="005300E5"/>
    <w:rsid w:val="0053098A"/>
    <w:rsid w:val="00530EA6"/>
    <w:rsid w:val="00531006"/>
    <w:rsid w:val="005311D8"/>
    <w:rsid w:val="00531512"/>
    <w:rsid w:val="00533222"/>
    <w:rsid w:val="0053384C"/>
    <w:rsid w:val="00533B31"/>
    <w:rsid w:val="00533B96"/>
    <w:rsid w:val="00533DFD"/>
    <w:rsid w:val="00535B82"/>
    <w:rsid w:val="00536A1D"/>
    <w:rsid w:val="00536CF3"/>
    <w:rsid w:val="00537152"/>
    <w:rsid w:val="00537261"/>
    <w:rsid w:val="005402DE"/>
    <w:rsid w:val="0054030E"/>
    <w:rsid w:val="0054043A"/>
    <w:rsid w:val="00541359"/>
    <w:rsid w:val="005415E6"/>
    <w:rsid w:val="0054191C"/>
    <w:rsid w:val="00542483"/>
    <w:rsid w:val="00542491"/>
    <w:rsid w:val="005426DB"/>
    <w:rsid w:val="00542A44"/>
    <w:rsid w:val="00542ED7"/>
    <w:rsid w:val="0054326A"/>
    <w:rsid w:val="005433F9"/>
    <w:rsid w:val="0054374B"/>
    <w:rsid w:val="00543965"/>
    <w:rsid w:val="005446D3"/>
    <w:rsid w:val="005449BA"/>
    <w:rsid w:val="00544E08"/>
    <w:rsid w:val="00544E90"/>
    <w:rsid w:val="00544F80"/>
    <w:rsid w:val="00545C70"/>
    <w:rsid w:val="00547360"/>
    <w:rsid w:val="0054738A"/>
    <w:rsid w:val="00550011"/>
    <w:rsid w:val="005505CC"/>
    <w:rsid w:val="00551CEA"/>
    <w:rsid w:val="005523D3"/>
    <w:rsid w:val="005525FE"/>
    <w:rsid w:val="005528E1"/>
    <w:rsid w:val="005531DC"/>
    <w:rsid w:val="0055335C"/>
    <w:rsid w:val="00554083"/>
    <w:rsid w:val="0055538F"/>
    <w:rsid w:val="00555F71"/>
    <w:rsid w:val="00556633"/>
    <w:rsid w:val="00556B24"/>
    <w:rsid w:val="005575ED"/>
    <w:rsid w:val="0055772F"/>
    <w:rsid w:val="00560648"/>
    <w:rsid w:val="00560C8E"/>
    <w:rsid w:val="00560F80"/>
    <w:rsid w:val="00561444"/>
    <w:rsid w:val="0056168C"/>
    <w:rsid w:val="005618FD"/>
    <w:rsid w:val="00561DE3"/>
    <w:rsid w:val="00561FB7"/>
    <w:rsid w:val="00562B5E"/>
    <w:rsid w:val="0056377D"/>
    <w:rsid w:val="00563B83"/>
    <w:rsid w:val="00563F9D"/>
    <w:rsid w:val="0056585F"/>
    <w:rsid w:val="00565CBB"/>
    <w:rsid w:val="00565FF2"/>
    <w:rsid w:val="00566CEC"/>
    <w:rsid w:val="00567B55"/>
    <w:rsid w:val="00570C55"/>
    <w:rsid w:val="005711C5"/>
    <w:rsid w:val="005714D3"/>
    <w:rsid w:val="0057260A"/>
    <w:rsid w:val="0057266A"/>
    <w:rsid w:val="005726B7"/>
    <w:rsid w:val="00572A63"/>
    <w:rsid w:val="00572DC0"/>
    <w:rsid w:val="00573775"/>
    <w:rsid w:val="0057379C"/>
    <w:rsid w:val="0057386B"/>
    <w:rsid w:val="00573B62"/>
    <w:rsid w:val="00573BD9"/>
    <w:rsid w:val="005742FF"/>
    <w:rsid w:val="00574F75"/>
    <w:rsid w:val="0057622D"/>
    <w:rsid w:val="00576507"/>
    <w:rsid w:val="00576D3B"/>
    <w:rsid w:val="00576EA0"/>
    <w:rsid w:val="00577777"/>
    <w:rsid w:val="0057781C"/>
    <w:rsid w:val="00577A73"/>
    <w:rsid w:val="00577E40"/>
    <w:rsid w:val="00580361"/>
    <w:rsid w:val="005804D1"/>
    <w:rsid w:val="0058059F"/>
    <w:rsid w:val="005815A5"/>
    <w:rsid w:val="00581CF6"/>
    <w:rsid w:val="00582238"/>
    <w:rsid w:val="00582DF1"/>
    <w:rsid w:val="0058309F"/>
    <w:rsid w:val="005830B5"/>
    <w:rsid w:val="0058315A"/>
    <w:rsid w:val="005831FD"/>
    <w:rsid w:val="00583EBD"/>
    <w:rsid w:val="0058456E"/>
    <w:rsid w:val="00584C22"/>
    <w:rsid w:val="00584E6A"/>
    <w:rsid w:val="0058579F"/>
    <w:rsid w:val="005866D6"/>
    <w:rsid w:val="00587D86"/>
    <w:rsid w:val="00590A63"/>
    <w:rsid w:val="00590D5D"/>
    <w:rsid w:val="00590FB8"/>
    <w:rsid w:val="00591AF3"/>
    <w:rsid w:val="00591B15"/>
    <w:rsid w:val="00591F60"/>
    <w:rsid w:val="005928E8"/>
    <w:rsid w:val="00592F96"/>
    <w:rsid w:val="005931BE"/>
    <w:rsid w:val="0059407C"/>
    <w:rsid w:val="00594095"/>
    <w:rsid w:val="00595839"/>
    <w:rsid w:val="00595B82"/>
    <w:rsid w:val="005970CC"/>
    <w:rsid w:val="005A0343"/>
    <w:rsid w:val="005A2489"/>
    <w:rsid w:val="005A25A7"/>
    <w:rsid w:val="005A299E"/>
    <w:rsid w:val="005A2F20"/>
    <w:rsid w:val="005A356C"/>
    <w:rsid w:val="005A3ABF"/>
    <w:rsid w:val="005A3C6A"/>
    <w:rsid w:val="005A3E31"/>
    <w:rsid w:val="005A4B86"/>
    <w:rsid w:val="005A4BC2"/>
    <w:rsid w:val="005A4E74"/>
    <w:rsid w:val="005A5345"/>
    <w:rsid w:val="005A5651"/>
    <w:rsid w:val="005A59FE"/>
    <w:rsid w:val="005A5AF3"/>
    <w:rsid w:val="005A5C14"/>
    <w:rsid w:val="005A5F64"/>
    <w:rsid w:val="005A638F"/>
    <w:rsid w:val="005A63AB"/>
    <w:rsid w:val="005A667C"/>
    <w:rsid w:val="005A67A2"/>
    <w:rsid w:val="005A6987"/>
    <w:rsid w:val="005A6D4C"/>
    <w:rsid w:val="005A6EE3"/>
    <w:rsid w:val="005A70DF"/>
    <w:rsid w:val="005B0ADC"/>
    <w:rsid w:val="005B3169"/>
    <w:rsid w:val="005B32D6"/>
    <w:rsid w:val="005B409D"/>
    <w:rsid w:val="005B425B"/>
    <w:rsid w:val="005B4F16"/>
    <w:rsid w:val="005B5241"/>
    <w:rsid w:val="005B57C4"/>
    <w:rsid w:val="005B5CC1"/>
    <w:rsid w:val="005B5F60"/>
    <w:rsid w:val="005B6027"/>
    <w:rsid w:val="005B605D"/>
    <w:rsid w:val="005B61B8"/>
    <w:rsid w:val="005B69EA"/>
    <w:rsid w:val="005B7132"/>
    <w:rsid w:val="005B7929"/>
    <w:rsid w:val="005B7DB6"/>
    <w:rsid w:val="005B7F61"/>
    <w:rsid w:val="005B7FD3"/>
    <w:rsid w:val="005C0644"/>
    <w:rsid w:val="005C112F"/>
    <w:rsid w:val="005C113E"/>
    <w:rsid w:val="005C238E"/>
    <w:rsid w:val="005C28A5"/>
    <w:rsid w:val="005C2F1C"/>
    <w:rsid w:val="005C35CD"/>
    <w:rsid w:val="005C54D4"/>
    <w:rsid w:val="005C5506"/>
    <w:rsid w:val="005C5933"/>
    <w:rsid w:val="005C6B00"/>
    <w:rsid w:val="005C6C6E"/>
    <w:rsid w:val="005C6DFA"/>
    <w:rsid w:val="005C724F"/>
    <w:rsid w:val="005C7399"/>
    <w:rsid w:val="005D0459"/>
    <w:rsid w:val="005D067A"/>
    <w:rsid w:val="005D13FF"/>
    <w:rsid w:val="005D1774"/>
    <w:rsid w:val="005D1EB7"/>
    <w:rsid w:val="005D27E3"/>
    <w:rsid w:val="005D281C"/>
    <w:rsid w:val="005D344C"/>
    <w:rsid w:val="005D345B"/>
    <w:rsid w:val="005D358C"/>
    <w:rsid w:val="005D394E"/>
    <w:rsid w:val="005D3E70"/>
    <w:rsid w:val="005D453B"/>
    <w:rsid w:val="005D481C"/>
    <w:rsid w:val="005D4C00"/>
    <w:rsid w:val="005D5121"/>
    <w:rsid w:val="005D5484"/>
    <w:rsid w:val="005D68F6"/>
    <w:rsid w:val="005D6BD4"/>
    <w:rsid w:val="005D6D83"/>
    <w:rsid w:val="005D7362"/>
    <w:rsid w:val="005D7715"/>
    <w:rsid w:val="005D7B61"/>
    <w:rsid w:val="005E0E07"/>
    <w:rsid w:val="005E2148"/>
    <w:rsid w:val="005E2EB9"/>
    <w:rsid w:val="005E49A5"/>
    <w:rsid w:val="005E4DE5"/>
    <w:rsid w:val="005E527A"/>
    <w:rsid w:val="005E540A"/>
    <w:rsid w:val="005E54C3"/>
    <w:rsid w:val="005E5C40"/>
    <w:rsid w:val="005E6198"/>
    <w:rsid w:val="005E64BF"/>
    <w:rsid w:val="005E671F"/>
    <w:rsid w:val="005E67EE"/>
    <w:rsid w:val="005E6FDC"/>
    <w:rsid w:val="005E7230"/>
    <w:rsid w:val="005E74FD"/>
    <w:rsid w:val="005E7813"/>
    <w:rsid w:val="005F0652"/>
    <w:rsid w:val="005F0F77"/>
    <w:rsid w:val="005F1C71"/>
    <w:rsid w:val="005F227B"/>
    <w:rsid w:val="005F3314"/>
    <w:rsid w:val="005F371D"/>
    <w:rsid w:val="005F3D45"/>
    <w:rsid w:val="005F4443"/>
    <w:rsid w:val="005F459F"/>
    <w:rsid w:val="005F48F9"/>
    <w:rsid w:val="005F499A"/>
    <w:rsid w:val="005F52E5"/>
    <w:rsid w:val="005F67A2"/>
    <w:rsid w:val="005F6B08"/>
    <w:rsid w:val="005F6E05"/>
    <w:rsid w:val="005F6FEF"/>
    <w:rsid w:val="005F759B"/>
    <w:rsid w:val="00600046"/>
    <w:rsid w:val="006003D1"/>
    <w:rsid w:val="006005CE"/>
    <w:rsid w:val="0060088C"/>
    <w:rsid w:val="00600947"/>
    <w:rsid w:val="00600F01"/>
    <w:rsid w:val="0060196A"/>
    <w:rsid w:val="00601DEF"/>
    <w:rsid w:val="00601F1F"/>
    <w:rsid w:val="00603E1B"/>
    <w:rsid w:val="006041E1"/>
    <w:rsid w:val="00604A27"/>
    <w:rsid w:val="00604BE8"/>
    <w:rsid w:val="00604D59"/>
    <w:rsid w:val="00604EAF"/>
    <w:rsid w:val="00604FC9"/>
    <w:rsid w:val="00605000"/>
    <w:rsid w:val="006059E1"/>
    <w:rsid w:val="00605F37"/>
    <w:rsid w:val="00606158"/>
    <w:rsid w:val="006061DD"/>
    <w:rsid w:val="00606C68"/>
    <w:rsid w:val="00606F36"/>
    <w:rsid w:val="00607485"/>
    <w:rsid w:val="00607B55"/>
    <w:rsid w:val="00607DCF"/>
    <w:rsid w:val="00610046"/>
    <w:rsid w:val="0061072E"/>
    <w:rsid w:val="00610734"/>
    <w:rsid w:val="00610E58"/>
    <w:rsid w:val="00610F9D"/>
    <w:rsid w:val="00611467"/>
    <w:rsid w:val="00611AD2"/>
    <w:rsid w:val="006120E4"/>
    <w:rsid w:val="0061216E"/>
    <w:rsid w:val="006135DD"/>
    <w:rsid w:val="00614219"/>
    <w:rsid w:val="0061494E"/>
    <w:rsid w:val="00614BF7"/>
    <w:rsid w:val="00615380"/>
    <w:rsid w:val="00615436"/>
    <w:rsid w:val="006154C5"/>
    <w:rsid w:val="006162D2"/>
    <w:rsid w:val="006163DD"/>
    <w:rsid w:val="00616B3D"/>
    <w:rsid w:val="00617EB8"/>
    <w:rsid w:val="00617ED8"/>
    <w:rsid w:val="00620535"/>
    <w:rsid w:val="00621D8D"/>
    <w:rsid w:val="0062211C"/>
    <w:rsid w:val="0062213E"/>
    <w:rsid w:val="006232AF"/>
    <w:rsid w:val="006235FF"/>
    <w:rsid w:val="006239C5"/>
    <w:rsid w:val="00623F6C"/>
    <w:rsid w:val="0062403A"/>
    <w:rsid w:val="006242CA"/>
    <w:rsid w:val="0062490F"/>
    <w:rsid w:val="00625FAE"/>
    <w:rsid w:val="0062639C"/>
    <w:rsid w:val="00627929"/>
    <w:rsid w:val="00630064"/>
    <w:rsid w:val="00630450"/>
    <w:rsid w:val="00631237"/>
    <w:rsid w:val="00631633"/>
    <w:rsid w:val="006319B5"/>
    <w:rsid w:val="006320B4"/>
    <w:rsid w:val="00632152"/>
    <w:rsid w:val="00632AE1"/>
    <w:rsid w:val="006331B5"/>
    <w:rsid w:val="006334B6"/>
    <w:rsid w:val="00634447"/>
    <w:rsid w:val="006345BD"/>
    <w:rsid w:val="006352AF"/>
    <w:rsid w:val="00635941"/>
    <w:rsid w:val="00635F72"/>
    <w:rsid w:val="00636743"/>
    <w:rsid w:val="00636811"/>
    <w:rsid w:val="006370F2"/>
    <w:rsid w:val="00637A38"/>
    <w:rsid w:val="006406FC"/>
    <w:rsid w:val="00640A13"/>
    <w:rsid w:val="006410B2"/>
    <w:rsid w:val="00641609"/>
    <w:rsid w:val="00641976"/>
    <w:rsid w:val="006422B3"/>
    <w:rsid w:val="00642C78"/>
    <w:rsid w:val="00642DB8"/>
    <w:rsid w:val="00642DE6"/>
    <w:rsid w:val="00643F57"/>
    <w:rsid w:val="0064420F"/>
    <w:rsid w:val="006445FD"/>
    <w:rsid w:val="0064483A"/>
    <w:rsid w:val="00644B7A"/>
    <w:rsid w:val="00645DFA"/>
    <w:rsid w:val="00646457"/>
    <w:rsid w:val="006466CB"/>
    <w:rsid w:val="006467B8"/>
    <w:rsid w:val="0064682C"/>
    <w:rsid w:val="0064701C"/>
    <w:rsid w:val="006475CC"/>
    <w:rsid w:val="00650AEB"/>
    <w:rsid w:val="00650B00"/>
    <w:rsid w:val="00650C1D"/>
    <w:rsid w:val="006511F6"/>
    <w:rsid w:val="00651538"/>
    <w:rsid w:val="00651DDA"/>
    <w:rsid w:val="00651DFE"/>
    <w:rsid w:val="0065262B"/>
    <w:rsid w:val="006528DA"/>
    <w:rsid w:val="00652E3E"/>
    <w:rsid w:val="00654691"/>
    <w:rsid w:val="0065471E"/>
    <w:rsid w:val="006550F9"/>
    <w:rsid w:val="00655A65"/>
    <w:rsid w:val="00655D46"/>
    <w:rsid w:val="0065657F"/>
    <w:rsid w:val="00656818"/>
    <w:rsid w:val="00657B7A"/>
    <w:rsid w:val="0066000D"/>
    <w:rsid w:val="00660290"/>
    <w:rsid w:val="00660345"/>
    <w:rsid w:val="00661359"/>
    <w:rsid w:val="006613F0"/>
    <w:rsid w:val="0066149F"/>
    <w:rsid w:val="006616FD"/>
    <w:rsid w:val="00661C56"/>
    <w:rsid w:val="00661CE5"/>
    <w:rsid w:val="006626EB"/>
    <w:rsid w:val="006631E7"/>
    <w:rsid w:val="00663309"/>
    <w:rsid w:val="00663694"/>
    <w:rsid w:val="00663FE2"/>
    <w:rsid w:val="006641DF"/>
    <w:rsid w:val="00665A66"/>
    <w:rsid w:val="00667BCF"/>
    <w:rsid w:val="00667E18"/>
    <w:rsid w:val="00670987"/>
    <w:rsid w:val="00670AC3"/>
    <w:rsid w:val="00670C5E"/>
    <w:rsid w:val="00671172"/>
    <w:rsid w:val="00671EC1"/>
    <w:rsid w:val="00671EFA"/>
    <w:rsid w:val="00671FBE"/>
    <w:rsid w:val="00672D27"/>
    <w:rsid w:val="00672EAF"/>
    <w:rsid w:val="006732DF"/>
    <w:rsid w:val="0067388A"/>
    <w:rsid w:val="006744A3"/>
    <w:rsid w:val="00675970"/>
    <w:rsid w:val="00675ABD"/>
    <w:rsid w:val="006767C2"/>
    <w:rsid w:val="006767CC"/>
    <w:rsid w:val="006774AC"/>
    <w:rsid w:val="00677D78"/>
    <w:rsid w:val="0068027F"/>
    <w:rsid w:val="00680342"/>
    <w:rsid w:val="006807DC"/>
    <w:rsid w:val="006808A0"/>
    <w:rsid w:val="00681002"/>
    <w:rsid w:val="006818E9"/>
    <w:rsid w:val="006821BC"/>
    <w:rsid w:val="006824B8"/>
    <w:rsid w:val="00683170"/>
    <w:rsid w:val="00683299"/>
    <w:rsid w:val="006832B4"/>
    <w:rsid w:val="006838C5"/>
    <w:rsid w:val="006839A2"/>
    <w:rsid w:val="006845A4"/>
    <w:rsid w:val="006850C6"/>
    <w:rsid w:val="00686991"/>
    <w:rsid w:val="00686B72"/>
    <w:rsid w:val="00687189"/>
    <w:rsid w:val="006872BA"/>
    <w:rsid w:val="0069066A"/>
    <w:rsid w:val="00690D35"/>
    <w:rsid w:val="0069109D"/>
    <w:rsid w:val="0069291B"/>
    <w:rsid w:val="00692DAF"/>
    <w:rsid w:val="00693770"/>
    <w:rsid w:val="00693C6D"/>
    <w:rsid w:val="00693D1C"/>
    <w:rsid w:val="00693FE8"/>
    <w:rsid w:val="00694562"/>
    <w:rsid w:val="00694618"/>
    <w:rsid w:val="0069612F"/>
    <w:rsid w:val="00696A45"/>
    <w:rsid w:val="006A0F27"/>
    <w:rsid w:val="006A13E1"/>
    <w:rsid w:val="006A1560"/>
    <w:rsid w:val="006A1644"/>
    <w:rsid w:val="006A1D75"/>
    <w:rsid w:val="006A1F6E"/>
    <w:rsid w:val="006A26F7"/>
    <w:rsid w:val="006A351E"/>
    <w:rsid w:val="006A3928"/>
    <w:rsid w:val="006A3C50"/>
    <w:rsid w:val="006A48D2"/>
    <w:rsid w:val="006A4B0B"/>
    <w:rsid w:val="006A4CF6"/>
    <w:rsid w:val="006A4FB0"/>
    <w:rsid w:val="006A5AEC"/>
    <w:rsid w:val="006A60EE"/>
    <w:rsid w:val="006A6656"/>
    <w:rsid w:val="006A689C"/>
    <w:rsid w:val="006A6AC1"/>
    <w:rsid w:val="006A7078"/>
    <w:rsid w:val="006A77C5"/>
    <w:rsid w:val="006B06B9"/>
    <w:rsid w:val="006B077B"/>
    <w:rsid w:val="006B10C7"/>
    <w:rsid w:val="006B146A"/>
    <w:rsid w:val="006B16FB"/>
    <w:rsid w:val="006B1AC7"/>
    <w:rsid w:val="006B1DFE"/>
    <w:rsid w:val="006B1EC3"/>
    <w:rsid w:val="006B244C"/>
    <w:rsid w:val="006B251B"/>
    <w:rsid w:val="006B31E6"/>
    <w:rsid w:val="006B36EC"/>
    <w:rsid w:val="006B38C6"/>
    <w:rsid w:val="006B3F15"/>
    <w:rsid w:val="006B3FA7"/>
    <w:rsid w:val="006B567E"/>
    <w:rsid w:val="006B599F"/>
    <w:rsid w:val="006B5DC7"/>
    <w:rsid w:val="006B5F0C"/>
    <w:rsid w:val="006B674A"/>
    <w:rsid w:val="006B7200"/>
    <w:rsid w:val="006B763E"/>
    <w:rsid w:val="006B7A8D"/>
    <w:rsid w:val="006C0CF2"/>
    <w:rsid w:val="006C102F"/>
    <w:rsid w:val="006C1524"/>
    <w:rsid w:val="006C1641"/>
    <w:rsid w:val="006C18D8"/>
    <w:rsid w:val="006C1C99"/>
    <w:rsid w:val="006C20A6"/>
    <w:rsid w:val="006C2F70"/>
    <w:rsid w:val="006C3067"/>
    <w:rsid w:val="006C3AC2"/>
    <w:rsid w:val="006C3EA6"/>
    <w:rsid w:val="006C41D3"/>
    <w:rsid w:val="006C4C59"/>
    <w:rsid w:val="006C4F43"/>
    <w:rsid w:val="006C5048"/>
    <w:rsid w:val="006C5149"/>
    <w:rsid w:val="006C54E8"/>
    <w:rsid w:val="006C5727"/>
    <w:rsid w:val="006C57D5"/>
    <w:rsid w:val="006C5AC7"/>
    <w:rsid w:val="006C5C48"/>
    <w:rsid w:val="006C6433"/>
    <w:rsid w:val="006C6E66"/>
    <w:rsid w:val="006C769E"/>
    <w:rsid w:val="006D02D9"/>
    <w:rsid w:val="006D0CB7"/>
    <w:rsid w:val="006D0CCE"/>
    <w:rsid w:val="006D1E42"/>
    <w:rsid w:val="006D260D"/>
    <w:rsid w:val="006D2815"/>
    <w:rsid w:val="006D33B3"/>
    <w:rsid w:val="006D3C72"/>
    <w:rsid w:val="006D48A7"/>
    <w:rsid w:val="006D4BAA"/>
    <w:rsid w:val="006D4D37"/>
    <w:rsid w:val="006D51DF"/>
    <w:rsid w:val="006D52C0"/>
    <w:rsid w:val="006D592C"/>
    <w:rsid w:val="006D6147"/>
    <w:rsid w:val="006D69A4"/>
    <w:rsid w:val="006D6B8B"/>
    <w:rsid w:val="006D706E"/>
    <w:rsid w:val="006D74AD"/>
    <w:rsid w:val="006D7669"/>
    <w:rsid w:val="006D7711"/>
    <w:rsid w:val="006D7E9A"/>
    <w:rsid w:val="006E09CE"/>
    <w:rsid w:val="006E0DAE"/>
    <w:rsid w:val="006E0F2B"/>
    <w:rsid w:val="006E1917"/>
    <w:rsid w:val="006E1A48"/>
    <w:rsid w:val="006E1D8F"/>
    <w:rsid w:val="006E233D"/>
    <w:rsid w:val="006E23D3"/>
    <w:rsid w:val="006E2D12"/>
    <w:rsid w:val="006E2DF4"/>
    <w:rsid w:val="006E2EE4"/>
    <w:rsid w:val="006E3DBB"/>
    <w:rsid w:val="006E3EF4"/>
    <w:rsid w:val="006E43B7"/>
    <w:rsid w:val="006E44EE"/>
    <w:rsid w:val="006E46E1"/>
    <w:rsid w:val="006E4843"/>
    <w:rsid w:val="006E4DF9"/>
    <w:rsid w:val="006E568C"/>
    <w:rsid w:val="006E6942"/>
    <w:rsid w:val="006E7363"/>
    <w:rsid w:val="006E74AC"/>
    <w:rsid w:val="006E7B0E"/>
    <w:rsid w:val="006E7E19"/>
    <w:rsid w:val="006E7F68"/>
    <w:rsid w:val="006F0ED0"/>
    <w:rsid w:val="006F1091"/>
    <w:rsid w:val="006F1582"/>
    <w:rsid w:val="006F1E83"/>
    <w:rsid w:val="006F2B98"/>
    <w:rsid w:val="006F3758"/>
    <w:rsid w:val="006F3FF9"/>
    <w:rsid w:val="006F4454"/>
    <w:rsid w:val="006F4981"/>
    <w:rsid w:val="006F4B1D"/>
    <w:rsid w:val="006F5A00"/>
    <w:rsid w:val="006F625E"/>
    <w:rsid w:val="006F7544"/>
    <w:rsid w:val="007003D8"/>
    <w:rsid w:val="00700507"/>
    <w:rsid w:val="00701179"/>
    <w:rsid w:val="0070133A"/>
    <w:rsid w:val="007016D7"/>
    <w:rsid w:val="0070172D"/>
    <w:rsid w:val="00701F50"/>
    <w:rsid w:val="0070211C"/>
    <w:rsid w:val="00702227"/>
    <w:rsid w:val="0070236B"/>
    <w:rsid w:val="00702664"/>
    <w:rsid w:val="00703739"/>
    <w:rsid w:val="00703AAE"/>
    <w:rsid w:val="007041BB"/>
    <w:rsid w:val="00704AFF"/>
    <w:rsid w:val="007055BC"/>
    <w:rsid w:val="0070599D"/>
    <w:rsid w:val="0070626E"/>
    <w:rsid w:val="007062B0"/>
    <w:rsid w:val="00706731"/>
    <w:rsid w:val="00706BB9"/>
    <w:rsid w:val="00706BD6"/>
    <w:rsid w:val="00706E60"/>
    <w:rsid w:val="0070756B"/>
    <w:rsid w:val="00707603"/>
    <w:rsid w:val="00707964"/>
    <w:rsid w:val="00707D73"/>
    <w:rsid w:val="00707D7B"/>
    <w:rsid w:val="0071030B"/>
    <w:rsid w:val="00710A87"/>
    <w:rsid w:val="00710C9A"/>
    <w:rsid w:val="00710EED"/>
    <w:rsid w:val="00710FEF"/>
    <w:rsid w:val="007125B1"/>
    <w:rsid w:val="0071281E"/>
    <w:rsid w:val="007134C1"/>
    <w:rsid w:val="00714C4A"/>
    <w:rsid w:val="00714F8A"/>
    <w:rsid w:val="007151AF"/>
    <w:rsid w:val="00715200"/>
    <w:rsid w:val="00715D6B"/>
    <w:rsid w:val="007160A9"/>
    <w:rsid w:val="00716109"/>
    <w:rsid w:val="007169A7"/>
    <w:rsid w:val="007170B9"/>
    <w:rsid w:val="0071767E"/>
    <w:rsid w:val="00717848"/>
    <w:rsid w:val="00717887"/>
    <w:rsid w:val="00720EF9"/>
    <w:rsid w:val="007219AF"/>
    <w:rsid w:val="00722A18"/>
    <w:rsid w:val="00723540"/>
    <w:rsid w:val="00723991"/>
    <w:rsid w:val="00723CA6"/>
    <w:rsid w:val="0072590E"/>
    <w:rsid w:val="00725AE9"/>
    <w:rsid w:val="007263A9"/>
    <w:rsid w:val="0072726B"/>
    <w:rsid w:val="00727747"/>
    <w:rsid w:val="00727DCE"/>
    <w:rsid w:val="00730083"/>
    <w:rsid w:val="007312EF"/>
    <w:rsid w:val="00731A64"/>
    <w:rsid w:val="00731AD2"/>
    <w:rsid w:val="00732296"/>
    <w:rsid w:val="0073238A"/>
    <w:rsid w:val="00732860"/>
    <w:rsid w:val="0073335B"/>
    <w:rsid w:val="0073413F"/>
    <w:rsid w:val="0073479A"/>
    <w:rsid w:val="00734958"/>
    <w:rsid w:val="00735F13"/>
    <w:rsid w:val="00735FBC"/>
    <w:rsid w:val="00736592"/>
    <w:rsid w:val="00736685"/>
    <w:rsid w:val="007366BB"/>
    <w:rsid w:val="00736D6F"/>
    <w:rsid w:val="00737053"/>
    <w:rsid w:val="00740D7F"/>
    <w:rsid w:val="00742E28"/>
    <w:rsid w:val="0074334C"/>
    <w:rsid w:val="007435A9"/>
    <w:rsid w:val="007435D1"/>
    <w:rsid w:val="007445B3"/>
    <w:rsid w:val="0074483A"/>
    <w:rsid w:val="00745401"/>
    <w:rsid w:val="00745587"/>
    <w:rsid w:val="00745CFC"/>
    <w:rsid w:val="00745ECB"/>
    <w:rsid w:val="0074606F"/>
    <w:rsid w:val="00746CBA"/>
    <w:rsid w:val="00746DEE"/>
    <w:rsid w:val="007470F4"/>
    <w:rsid w:val="00747A2B"/>
    <w:rsid w:val="00747BBB"/>
    <w:rsid w:val="007503C1"/>
    <w:rsid w:val="00750581"/>
    <w:rsid w:val="00750707"/>
    <w:rsid w:val="00750FB7"/>
    <w:rsid w:val="00751160"/>
    <w:rsid w:val="0075147F"/>
    <w:rsid w:val="00751D4D"/>
    <w:rsid w:val="00752016"/>
    <w:rsid w:val="00752F06"/>
    <w:rsid w:val="00753FBC"/>
    <w:rsid w:val="007541EA"/>
    <w:rsid w:val="007542C9"/>
    <w:rsid w:val="00754C9D"/>
    <w:rsid w:val="007556EF"/>
    <w:rsid w:val="00755DE0"/>
    <w:rsid w:val="00755FBC"/>
    <w:rsid w:val="00756DD4"/>
    <w:rsid w:val="00756FA1"/>
    <w:rsid w:val="0075710C"/>
    <w:rsid w:val="00757E78"/>
    <w:rsid w:val="007606DE"/>
    <w:rsid w:val="00761240"/>
    <w:rsid w:val="007613C1"/>
    <w:rsid w:val="00761F35"/>
    <w:rsid w:val="00761FA8"/>
    <w:rsid w:val="00761FF8"/>
    <w:rsid w:val="00762501"/>
    <w:rsid w:val="0076335B"/>
    <w:rsid w:val="00764177"/>
    <w:rsid w:val="00764446"/>
    <w:rsid w:val="00764E6D"/>
    <w:rsid w:val="0076567E"/>
    <w:rsid w:val="00765D64"/>
    <w:rsid w:val="00766488"/>
    <w:rsid w:val="00767229"/>
    <w:rsid w:val="007700D8"/>
    <w:rsid w:val="007703BE"/>
    <w:rsid w:val="00770934"/>
    <w:rsid w:val="00770E92"/>
    <w:rsid w:val="007716FD"/>
    <w:rsid w:val="0077172D"/>
    <w:rsid w:val="00771986"/>
    <w:rsid w:val="00772157"/>
    <w:rsid w:val="0077248A"/>
    <w:rsid w:val="00772BAA"/>
    <w:rsid w:val="00773D60"/>
    <w:rsid w:val="00773DD1"/>
    <w:rsid w:val="00773DD4"/>
    <w:rsid w:val="00773E38"/>
    <w:rsid w:val="0077411B"/>
    <w:rsid w:val="00774940"/>
    <w:rsid w:val="00774DA6"/>
    <w:rsid w:val="00775263"/>
    <w:rsid w:val="00775979"/>
    <w:rsid w:val="00776039"/>
    <w:rsid w:val="00776C4D"/>
    <w:rsid w:val="00776FD1"/>
    <w:rsid w:val="00777771"/>
    <w:rsid w:val="00780354"/>
    <w:rsid w:val="007813B4"/>
    <w:rsid w:val="00781477"/>
    <w:rsid w:val="00781FE4"/>
    <w:rsid w:val="00782EA8"/>
    <w:rsid w:val="00782F88"/>
    <w:rsid w:val="007842F0"/>
    <w:rsid w:val="00784FED"/>
    <w:rsid w:val="007850C8"/>
    <w:rsid w:val="00785753"/>
    <w:rsid w:val="00785A3D"/>
    <w:rsid w:val="00785AB3"/>
    <w:rsid w:val="00785D61"/>
    <w:rsid w:val="007869C9"/>
    <w:rsid w:val="007869F9"/>
    <w:rsid w:val="00786D21"/>
    <w:rsid w:val="00787737"/>
    <w:rsid w:val="00787A59"/>
    <w:rsid w:val="007904C5"/>
    <w:rsid w:val="007906D4"/>
    <w:rsid w:val="007915AA"/>
    <w:rsid w:val="00791944"/>
    <w:rsid w:val="007919C3"/>
    <w:rsid w:val="00792A77"/>
    <w:rsid w:val="00792CD7"/>
    <w:rsid w:val="00792F6B"/>
    <w:rsid w:val="00793F2B"/>
    <w:rsid w:val="0079424B"/>
    <w:rsid w:val="0079469E"/>
    <w:rsid w:val="00794D4A"/>
    <w:rsid w:val="00795464"/>
    <w:rsid w:val="00795921"/>
    <w:rsid w:val="00795BBF"/>
    <w:rsid w:val="007964DC"/>
    <w:rsid w:val="00796EA9"/>
    <w:rsid w:val="00797009"/>
    <w:rsid w:val="007978D7"/>
    <w:rsid w:val="00797EB4"/>
    <w:rsid w:val="007A0DF9"/>
    <w:rsid w:val="007A1171"/>
    <w:rsid w:val="007A21C1"/>
    <w:rsid w:val="007A2687"/>
    <w:rsid w:val="007A2FDA"/>
    <w:rsid w:val="007A3A19"/>
    <w:rsid w:val="007A3B6D"/>
    <w:rsid w:val="007A3E18"/>
    <w:rsid w:val="007A4BE2"/>
    <w:rsid w:val="007A4CF5"/>
    <w:rsid w:val="007A5DAD"/>
    <w:rsid w:val="007A6460"/>
    <w:rsid w:val="007A677F"/>
    <w:rsid w:val="007A679D"/>
    <w:rsid w:val="007A6A6E"/>
    <w:rsid w:val="007A7289"/>
    <w:rsid w:val="007A7BCA"/>
    <w:rsid w:val="007B0025"/>
    <w:rsid w:val="007B041F"/>
    <w:rsid w:val="007B21EA"/>
    <w:rsid w:val="007B2C1B"/>
    <w:rsid w:val="007B3416"/>
    <w:rsid w:val="007B36C9"/>
    <w:rsid w:val="007B3A5D"/>
    <w:rsid w:val="007B3ECE"/>
    <w:rsid w:val="007B3F71"/>
    <w:rsid w:val="007B4082"/>
    <w:rsid w:val="007B426E"/>
    <w:rsid w:val="007B44BA"/>
    <w:rsid w:val="007B498C"/>
    <w:rsid w:val="007B4DDE"/>
    <w:rsid w:val="007B5F2D"/>
    <w:rsid w:val="007B65A2"/>
    <w:rsid w:val="007B6687"/>
    <w:rsid w:val="007B6A42"/>
    <w:rsid w:val="007B6F3F"/>
    <w:rsid w:val="007B7044"/>
    <w:rsid w:val="007B70D8"/>
    <w:rsid w:val="007B77EE"/>
    <w:rsid w:val="007C03B1"/>
    <w:rsid w:val="007C15F8"/>
    <w:rsid w:val="007C1912"/>
    <w:rsid w:val="007C208D"/>
    <w:rsid w:val="007C212A"/>
    <w:rsid w:val="007C2E98"/>
    <w:rsid w:val="007C31A8"/>
    <w:rsid w:val="007C345A"/>
    <w:rsid w:val="007C3813"/>
    <w:rsid w:val="007C3EB8"/>
    <w:rsid w:val="007C4D7F"/>
    <w:rsid w:val="007C564D"/>
    <w:rsid w:val="007C59BF"/>
    <w:rsid w:val="007C5B42"/>
    <w:rsid w:val="007C7D1D"/>
    <w:rsid w:val="007D1109"/>
    <w:rsid w:val="007D133D"/>
    <w:rsid w:val="007D16FE"/>
    <w:rsid w:val="007D17C9"/>
    <w:rsid w:val="007D19A6"/>
    <w:rsid w:val="007D1A26"/>
    <w:rsid w:val="007D2D8B"/>
    <w:rsid w:val="007D2F68"/>
    <w:rsid w:val="007D31F8"/>
    <w:rsid w:val="007D3491"/>
    <w:rsid w:val="007D37CE"/>
    <w:rsid w:val="007D3F07"/>
    <w:rsid w:val="007D4B59"/>
    <w:rsid w:val="007D5777"/>
    <w:rsid w:val="007D5D86"/>
    <w:rsid w:val="007D75E4"/>
    <w:rsid w:val="007D7AF9"/>
    <w:rsid w:val="007E0056"/>
    <w:rsid w:val="007E025B"/>
    <w:rsid w:val="007E086D"/>
    <w:rsid w:val="007E1360"/>
    <w:rsid w:val="007E19A3"/>
    <w:rsid w:val="007E1AE9"/>
    <w:rsid w:val="007E1C38"/>
    <w:rsid w:val="007E1ED0"/>
    <w:rsid w:val="007E2D24"/>
    <w:rsid w:val="007E2E4A"/>
    <w:rsid w:val="007E4161"/>
    <w:rsid w:val="007E48FD"/>
    <w:rsid w:val="007E4E82"/>
    <w:rsid w:val="007E50A3"/>
    <w:rsid w:val="007E5371"/>
    <w:rsid w:val="007E54B3"/>
    <w:rsid w:val="007E5AE8"/>
    <w:rsid w:val="007E637D"/>
    <w:rsid w:val="007E6E60"/>
    <w:rsid w:val="007E77D7"/>
    <w:rsid w:val="007F03FA"/>
    <w:rsid w:val="007F049C"/>
    <w:rsid w:val="007F0B04"/>
    <w:rsid w:val="007F1307"/>
    <w:rsid w:val="007F2E28"/>
    <w:rsid w:val="007F3BE6"/>
    <w:rsid w:val="007F3F81"/>
    <w:rsid w:val="007F3F9F"/>
    <w:rsid w:val="007F5143"/>
    <w:rsid w:val="007F5382"/>
    <w:rsid w:val="007F565D"/>
    <w:rsid w:val="007F69C7"/>
    <w:rsid w:val="007F7D52"/>
    <w:rsid w:val="00800002"/>
    <w:rsid w:val="0080026D"/>
    <w:rsid w:val="00800E1B"/>
    <w:rsid w:val="0080172B"/>
    <w:rsid w:val="008025D8"/>
    <w:rsid w:val="00802805"/>
    <w:rsid w:val="00802E25"/>
    <w:rsid w:val="00804397"/>
    <w:rsid w:val="008043E3"/>
    <w:rsid w:val="0080446C"/>
    <w:rsid w:val="00804F23"/>
    <w:rsid w:val="00804F2F"/>
    <w:rsid w:val="00805233"/>
    <w:rsid w:val="00806F4D"/>
    <w:rsid w:val="008070FA"/>
    <w:rsid w:val="008073EB"/>
    <w:rsid w:val="008075CE"/>
    <w:rsid w:val="00807ACD"/>
    <w:rsid w:val="008104A5"/>
    <w:rsid w:val="008109E8"/>
    <w:rsid w:val="008128FB"/>
    <w:rsid w:val="0081298F"/>
    <w:rsid w:val="008134F4"/>
    <w:rsid w:val="00813A26"/>
    <w:rsid w:val="00813C35"/>
    <w:rsid w:val="00814B0D"/>
    <w:rsid w:val="00814FAD"/>
    <w:rsid w:val="0081502F"/>
    <w:rsid w:val="008153FC"/>
    <w:rsid w:val="00815E98"/>
    <w:rsid w:val="00815F90"/>
    <w:rsid w:val="00815FC8"/>
    <w:rsid w:val="00816073"/>
    <w:rsid w:val="00816164"/>
    <w:rsid w:val="008167F1"/>
    <w:rsid w:val="008170F1"/>
    <w:rsid w:val="008172BD"/>
    <w:rsid w:val="0081787F"/>
    <w:rsid w:val="00817BD5"/>
    <w:rsid w:val="008208C7"/>
    <w:rsid w:val="008208D2"/>
    <w:rsid w:val="00820A15"/>
    <w:rsid w:val="00820B95"/>
    <w:rsid w:val="00820E0F"/>
    <w:rsid w:val="00821462"/>
    <w:rsid w:val="008217C3"/>
    <w:rsid w:val="00821885"/>
    <w:rsid w:val="00822161"/>
    <w:rsid w:val="008227A0"/>
    <w:rsid w:val="008237ED"/>
    <w:rsid w:val="0082384E"/>
    <w:rsid w:val="00823A7F"/>
    <w:rsid w:val="00825388"/>
    <w:rsid w:val="00825D0B"/>
    <w:rsid w:val="008263CA"/>
    <w:rsid w:val="008272D0"/>
    <w:rsid w:val="00827FDE"/>
    <w:rsid w:val="00830085"/>
    <w:rsid w:val="00831363"/>
    <w:rsid w:val="008317F4"/>
    <w:rsid w:val="00831F2D"/>
    <w:rsid w:val="008325C5"/>
    <w:rsid w:val="0083282A"/>
    <w:rsid w:val="0083283F"/>
    <w:rsid w:val="00832FC3"/>
    <w:rsid w:val="008331A0"/>
    <w:rsid w:val="00833B76"/>
    <w:rsid w:val="008344AF"/>
    <w:rsid w:val="00834935"/>
    <w:rsid w:val="00834968"/>
    <w:rsid w:val="00834D0F"/>
    <w:rsid w:val="00834D1A"/>
    <w:rsid w:val="0083542F"/>
    <w:rsid w:val="008355C3"/>
    <w:rsid w:val="008364BE"/>
    <w:rsid w:val="00836817"/>
    <w:rsid w:val="00837477"/>
    <w:rsid w:val="00837E29"/>
    <w:rsid w:val="00840041"/>
    <w:rsid w:val="0084030F"/>
    <w:rsid w:val="0084048E"/>
    <w:rsid w:val="008407BC"/>
    <w:rsid w:val="00840E36"/>
    <w:rsid w:val="00841C42"/>
    <w:rsid w:val="00842411"/>
    <w:rsid w:val="00842C73"/>
    <w:rsid w:val="008433CC"/>
    <w:rsid w:val="00843456"/>
    <w:rsid w:val="0084403E"/>
    <w:rsid w:val="00844407"/>
    <w:rsid w:val="008453C1"/>
    <w:rsid w:val="00845AC0"/>
    <w:rsid w:val="0084631C"/>
    <w:rsid w:val="008466FF"/>
    <w:rsid w:val="00846820"/>
    <w:rsid w:val="00846A1E"/>
    <w:rsid w:val="00847077"/>
    <w:rsid w:val="00847197"/>
    <w:rsid w:val="008477ED"/>
    <w:rsid w:val="00847CA4"/>
    <w:rsid w:val="00850AAD"/>
    <w:rsid w:val="00850DDC"/>
    <w:rsid w:val="00850FE9"/>
    <w:rsid w:val="00852C73"/>
    <w:rsid w:val="00853162"/>
    <w:rsid w:val="008541E1"/>
    <w:rsid w:val="00854CC0"/>
    <w:rsid w:val="008558B5"/>
    <w:rsid w:val="00856D68"/>
    <w:rsid w:val="00856D86"/>
    <w:rsid w:val="00857926"/>
    <w:rsid w:val="00857EE9"/>
    <w:rsid w:val="008605BA"/>
    <w:rsid w:val="008606A5"/>
    <w:rsid w:val="00860868"/>
    <w:rsid w:val="00860A6D"/>
    <w:rsid w:val="00860C89"/>
    <w:rsid w:val="00861135"/>
    <w:rsid w:val="00861AEF"/>
    <w:rsid w:val="0086309F"/>
    <w:rsid w:val="008639DA"/>
    <w:rsid w:val="00863C81"/>
    <w:rsid w:val="00863DA7"/>
    <w:rsid w:val="00863DA9"/>
    <w:rsid w:val="00863F6B"/>
    <w:rsid w:val="00864C1C"/>
    <w:rsid w:val="008665AB"/>
    <w:rsid w:val="008671D9"/>
    <w:rsid w:val="00867724"/>
    <w:rsid w:val="008679E6"/>
    <w:rsid w:val="00867D8E"/>
    <w:rsid w:val="00870417"/>
    <w:rsid w:val="00870628"/>
    <w:rsid w:val="00870989"/>
    <w:rsid w:val="008709B9"/>
    <w:rsid w:val="0087152B"/>
    <w:rsid w:val="00871B4E"/>
    <w:rsid w:val="0087215D"/>
    <w:rsid w:val="00872494"/>
    <w:rsid w:val="00873100"/>
    <w:rsid w:val="00873392"/>
    <w:rsid w:val="00873432"/>
    <w:rsid w:val="00873C56"/>
    <w:rsid w:val="00873EEB"/>
    <w:rsid w:val="00874315"/>
    <w:rsid w:val="00874753"/>
    <w:rsid w:val="00874B70"/>
    <w:rsid w:val="008757E9"/>
    <w:rsid w:val="008769A9"/>
    <w:rsid w:val="008769C0"/>
    <w:rsid w:val="00876E39"/>
    <w:rsid w:val="0087789A"/>
    <w:rsid w:val="008808E4"/>
    <w:rsid w:val="00880A5B"/>
    <w:rsid w:val="00881077"/>
    <w:rsid w:val="00881394"/>
    <w:rsid w:val="008814BE"/>
    <w:rsid w:val="00881605"/>
    <w:rsid w:val="008816E3"/>
    <w:rsid w:val="00881FEE"/>
    <w:rsid w:val="0088227B"/>
    <w:rsid w:val="00882CA4"/>
    <w:rsid w:val="00883707"/>
    <w:rsid w:val="00883710"/>
    <w:rsid w:val="00883ADD"/>
    <w:rsid w:val="00884835"/>
    <w:rsid w:val="008855E9"/>
    <w:rsid w:val="00885C4D"/>
    <w:rsid w:val="00885CA4"/>
    <w:rsid w:val="00885E53"/>
    <w:rsid w:val="00887CFE"/>
    <w:rsid w:val="00887F0B"/>
    <w:rsid w:val="0089035A"/>
    <w:rsid w:val="00890404"/>
    <w:rsid w:val="00890E4A"/>
    <w:rsid w:val="0089134E"/>
    <w:rsid w:val="00891E26"/>
    <w:rsid w:val="008928B6"/>
    <w:rsid w:val="00892A52"/>
    <w:rsid w:val="00892DB3"/>
    <w:rsid w:val="00892F95"/>
    <w:rsid w:val="00894219"/>
    <w:rsid w:val="0089542C"/>
    <w:rsid w:val="00896032"/>
    <w:rsid w:val="008964E2"/>
    <w:rsid w:val="00896AB3"/>
    <w:rsid w:val="00897008"/>
    <w:rsid w:val="00897341"/>
    <w:rsid w:val="008976B0"/>
    <w:rsid w:val="00897966"/>
    <w:rsid w:val="00897B52"/>
    <w:rsid w:val="008A1386"/>
    <w:rsid w:val="008A1E12"/>
    <w:rsid w:val="008A235A"/>
    <w:rsid w:val="008A2525"/>
    <w:rsid w:val="008A2DDF"/>
    <w:rsid w:val="008A2EE5"/>
    <w:rsid w:val="008A3D75"/>
    <w:rsid w:val="008A3DD0"/>
    <w:rsid w:val="008A40E7"/>
    <w:rsid w:val="008A474E"/>
    <w:rsid w:val="008A4910"/>
    <w:rsid w:val="008A5090"/>
    <w:rsid w:val="008A50E0"/>
    <w:rsid w:val="008A64C4"/>
    <w:rsid w:val="008A67D4"/>
    <w:rsid w:val="008A6B58"/>
    <w:rsid w:val="008A6BC0"/>
    <w:rsid w:val="008A6D24"/>
    <w:rsid w:val="008A7C1C"/>
    <w:rsid w:val="008A7C4D"/>
    <w:rsid w:val="008B041C"/>
    <w:rsid w:val="008B18C0"/>
    <w:rsid w:val="008B1D91"/>
    <w:rsid w:val="008B2181"/>
    <w:rsid w:val="008B2418"/>
    <w:rsid w:val="008B2B4A"/>
    <w:rsid w:val="008B31E6"/>
    <w:rsid w:val="008B4950"/>
    <w:rsid w:val="008B4CBD"/>
    <w:rsid w:val="008B64EF"/>
    <w:rsid w:val="008B65C6"/>
    <w:rsid w:val="008B6797"/>
    <w:rsid w:val="008B67FE"/>
    <w:rsid w:val="008B68A2"/>
    <w:rsid w:val="008B6BFE"/>
    <w:rsid w:val="008B6E9E"/>
    <w:rsid w:val="008B6F1D"/>
    <w:rsid w:val="008B7471"/>
    <w:rsid w:val="008C02D6"/>
    <w:rsid w:val="008C03C9"/>
    <w:rsid w:val="008C0A5E"/>
    <w:rsid w:val="008C0DF4"/>
    <w:rsid w:val="008C0EE6"/>
    <w:rsid w:val="008C15CB"/>
    <w:rsid w:val="008C17DD"/>
    <w:rsid w:val="008C28C9"/>
    <w:rsid w:val="008C325B"/>
    <w:rsid w:val="008C39F3"/>
    <w:rsid w:val="008C48D3"/>
    <w:rsid w:val="008C49B8"/>
    <w:rsid w:val="008C504A"/>
    <w:rsid w:val="008C54ED"/>
    <w:rsid w:val="008C5B83"/>
    <w:rsid w:val="008C6049"/>
    <w:rsid w:val="008C60A5"/>
    <w:rsid w:val="008C7106"/>
    <w:rsid w:val="008C7302"/>
    <w:rsid w:val="008C7C76"/>
    <w:rsid w:val="008D051F"/>
    <w:rsid w:val="008D05CE"/>
    <w:rsid w:val="008D069A"/>
    <w:rsid w:val="008D0CF0"/>
    <w:rsid w:val="008D2CCF"/>
    <w:rsid w:val="008D3799"/>
    <w:rsid w:val="008D3BD9"/>
    <w:rsid w:val="008D409C"/>
    <w:rsid w:val="008D43E6"/>
    <w:rsid w:val="008D44B2"/>
    <w:rsid w:val="008D4B59"/>
    <w:rsid w:val="008D4D5A"/>
    <w:rsid w:val="008D5CA3"/>
    <w:rsid w:val="008D5F5A"/>
    <w:rsid w:val="008D6E1A"/>
    <w:rsid w:val="008D791C"/>
    <w:rsid w:val="008D7B85"/>
    <w:rsid w:val="008D7D22"/>
    <w:rsid w:val="008E0052"/>
    <w:rsid w:val="008E0DCA"/>
    <w:rsid w:val="008E146F"/>
    <w:rsid w:val="008E296B"/>
    <w:rsid w:val="008E2DB9"/>
    <w:rsid w:val="008E319C"/>
    <w:rsid w:val="008E360F"/>
    <w:rsid w:val="008E4316"/>
    <w:rsid w:val="008E48D7"/>
    <w:rsid w:val="008E4B95"/>
    <w:rsid w:val="008E55AB"/>
    <w:rsid w:val="008E5ABE"/>
    <w:rsid w:val="008E5CF8"/>
    <w:rsid w:val="008E5DA3"/>
    <w:rsid w:val="008E5DFB"/>
    <w:rsid w:val="008E5E67"/>
    <w:rsid w:val="008E7145"/>
    <w:rsid w:val="008E7825"/>
    <w:rsid w:val="008E7F49"/>
    <w:rsid w:val="008F0777"/>
    <w:rsid w:val="008F1240"/>
    <w:rsid w:val="008F1AEB"/>
    <w:rsid w:val="008F2BE7"/>
    <w:rsid w:val="008F3E64"/>
    <w:rsid w:val="008F3E6A"/>
    <w:rsid w:val="008F422F"/>
    <w:rsid w:val="008F4553"/>
    <w:rsid w:val="008F4900"/>
    <w:rsid w:val="008F4BA9"/>
    <w:rsid w:val="008F503F"/>
    <w:rsid w:val="008F58D0"/>
    <w:rsid w:val="008F5F1F"/>
    <w:rsid w:val="008F6222"/>
    <w:rsid w:val="008F66C3"/>
    <w:rsid w:val="008F6A5B"/>
    <w:rsid w:val="008F789E"/>
    <w:rsid w:val="009008F3"/>
    <w:rsid w:val="009009BB"/>
    <w:rsid w:val="00901CB2"/>
    <w:rsid w:val="00901D63"/>
    <w:rsid w:val="0090222C"/>
    <w:rsid w:val="0090253E"/>
    <w:rsid w:val="009027E8"/>
    <w:rsid w:val="0090298C"/>
    <w:rsid w:val="00902B23"/>
    <w:rsid w:val="009033D2"/>
    <w:rsid w:val="009038B0"/>
    <w:rsid w:val="00903B8C"/>
    <w:rsid w:val="00904540"/>
    <w:rsid w:val="00904FA8"/>
    <w:rsid w:val="0090567A"/>
    <w:rsid w:val="0090628A"/>
    <w:rsid w:val="009067B0"/>
    <w:rsid w:val="009077EC"/>
    <w:rsid w:val="00907926"/>
    <w:rsid w:val="00907DE3"/>
    <w:rsid w:val="009101AE"/>
    <w:rsid w:val="009101D6"/>
    <w:rsid w:val="00911656"/>
    <w:rsid w:val="00911DE1"/>
    <w:rsid w:val="0091264A"/>
    <w:rsid w:val="00912776"/>
    <w:rsid w:val="00912AAE"/>
    <w:rsid w:val="00912D4F"/>
    <w:rsid w:val="00912D63"/>
    <w:rsid w:val="00912E54"/>
    <w:rsid w:val="009133A8"/>
    <w:rsid w:val="00913B75"/>
    <w:rsid w:val="0091431F"/>
    <w:rsid w:val="009147CD"/>
    <w:rsid w:val="00914874"/>
    <w:rsid w:val="00914DC9"/>
    <w:rsid w:val="00915F48"/>
    <w:rsid w:val="00916E17"/>
    <w:rsid w:val="00916F28"/>
    <w:rsid w:val="009172AC"/>
    <w:rsid w:val="0092064C"/>
    <w:rsid w:val="0092098B"/>
    <w:rsid w:val="009209D4"/>
    <w:rsid w:val="00920E98"/>
    <w:rsid w:val="009214EB"/>
    <w:rsid w:val="00921586"/>
    <w:rsid w:val="00921AC6"/>
    <w:rsid w:val="00921E28"/>
    <w:rsid w:val="00921F5F"/>
    <w:rsid w:val="00922A83"/>
    <w:rsid w:val="00922DEB"/>
    <w:rsid w:val="009230F0"/>
    <w:rsid w:val="0092377F"/>
    <w:rsid w:val="00923BDC"/>
    <w:rsid w:val="00923DF0"/>
    <w:rsid w:val="009253B0"/>
    <w:rsid w:val="00925EE5"/>
    <w:rsid w:val="0092679A"/>
    <w:rsid w:val="00926AEF"/>
    <w:rsid w:val="00926FFD"/>
    <w:rsid w:val="00927008"/>
    <w:rsid w:val="00931034"/>
    <w:rsid w:val="00931196"/>
    <w:rsid w:val="0093147A"/>
    <w:rsid w:val="009326F0"/>
    <w:rsid w:val="00933035"/>
    <w:rsid w:val="00933903"/>
    <w:rsid w:val="00933934"/>
    <w:rsid w:val="00935734"/>
    <w:rsid w:val="00935AF9"/>
    <w:rsid w:val="009364FF"/>
    <w:rsid w:val="009365A7"/>
    <w:rsid w:val="0093744D"/>
    <w:rsid w:val="009378B5"/>
    <w:rsid w:val="0094079A"/>
    <w:rsid w:val="009409D9"/>
    <w:rsid w:val="00940DBE"/>
    <w:rsid w:val="00941139"/>
    <w:rsid w:val="009414C9"/>
    <w:rsid w:val="00941F1D"/>
    <w:rsid w:val="00942C0C"/>
    <w:rsid w:val="00942CDF"/>
    <w:rsid w:val="00945429"/>
    <w:rsid w:val="009454C0"/>
    <w:rsid w:val="00945FD3"/>
    <w:rsid w:val="00946E95"/>
    <w:rsid w:val="00947656"/>
    <w:rsid w:val="009476E9"/>
    <w:rsid w:val="00950DCC"/>
    <w:rsid w:val="00951399"/>
    <w:rsid w:val="00951CC2"/>
    <w:rsid w:val="00951CF9"/>
    <w:rsid w:val="00951F2D"/>
    <w:rsid w:val="0095215F"/>
    <w:rsid w:val="009528C8"/>
    <w:rsid w:val="00952B48"/>
    <w:rsid w:val="00952E62"/>
    <w:rsid w:val="00953470"/>
    <w:rsid w:val="009534A8"/>
    <w:rsid w:val="009537BA"/>
    <w:rsid w:val="009537CC"/>
    <w:rsid w:val="009540E5"/>
    <w:rsid w:val="00954E95"/>
    <w:rsid w:val="009554A6"/>
    <w:rsid w:val="0095554B"/>
    <w:rsid w:val="00955B99"/>
    <w:rsid w:val="00955D7D"/>
    <w:rsid w:val="009562ED"/>
    <w:rsid w:val="00956619"/>
    <w:rsid w:val="009568E5"/>
    <w:rsid w:val="00956C56"/>
    <w:rsid w:val="00957281"/>
    <w:rsid w:val="00957C4A"/>
    <w:rsid w:val="00960183"/>
    <w:rsid w:val="0096173B"/>
    <w:rsid w:val="00962389"/>
    <w:rsid w:val="00962E37"/>
    <w:rsid w:val="009631D2"/>
    <w:rsid w:val="00964818"/>
    <w:rsid w:val="00964A55"/>
    <w:rsid w:val="00964CED"/>
    <w:rsid w:val="00965496"/>
    <w:rsid w:val="00966869"/>
    <w:rsid w:val="00966D8B"/>
    <w:rsid w:val="00966ECB"/>
    <w:rsid w:val="0096728D"/>
    <w:rsid w:val="009673FD"/>
    <w:rsid w:val="00967C36"/>
    <w:rsid w:val="00970187"/>
    <w:rsid w:val="00970201"/>
    <w:rsid w:val="00970627"/>
    <w:rsid w:val="009709EB"/>
    <w:rsid w:val="00970AB3"/>
    <w:rsid w:val="009716B7"/>
    <w:rsid w:val="00971B9A"/>
    <w:rsid w:val="00971F5F"/>
    <w:rsid w:val="009721BC"/>
    <w:rsid w:val="009731C2"/>
    <w:rsid w:val="00973305"/>
    <w:rsid w:val="00973946"/>
    <w:rsid w:val="0097447C"/>
    <w:rsid w:val="00974ADD"/>
    <w:rsid w:val="00975D0B"/>
    <w:rsid w:val="00976190"/>
    <w:rsid w:val="0097646C"/>
    <w:rsid w:val="00976556"/>
    <w:rsid w:val="00976851"/>
    <w:rsid w:val="00976E62"/>
    <w:rsid w:val="00976E70"/>
    <w:rsid w:val="00977C56"/>
    <w:rsid w:val="00980216"/>
    <w:rsid w:val="00982510"/>
    <w:rsid w:val="009827F7"/>
    <w:rsid w:val="00983940"/>
    <w:rsid w:val="0098407F"/>
    <w:rsid w:val="009852D9"/>
    <w:rsid w:val="00985BB5"/>
    <w:rsid w:val="00985EF0"/>
    <w:rsid w:val="00986666"/>
    <w:rsid w:val="009871AA"/>
    <w:rsid w:val="0098790E"/>
    <w:rsid w:val="00987F4B"/>
    <w:rsid w:val="009908A1"/>
    <w:rsid w:val="0099097D"/>
    <w:rsid w:val="009928C0"/>
    <w:rsid w:val="009929A8"/>
    <w:rsid w:val="00992CEC"/>
    <w:rsid w:val="00992D10"/>
    <w:rsid w:val="00992F84"/>
    <w:rsid w:val="009931AA"/>
    <w:rsid w:val="009931D9"/>
    <w:rsid w:val="00994D33"/>
    <w:rsid w:val="00995D67"/>
    <w:rsid w:val="00996A0B"/>
    <w:rsid w:val="00996DC3"/>
    <w:rsid w:val="009972A3"/>
    <w:rsid w:val="00997A53"/>
    <w:rsid w:val="00997FA7"/>
    <w:rsid w:val="009A0392"/>
    <w:rsid w:val="009A03A6"/>
    <w:rsid w:val="009A0559"/>
    <w:rsid w:val="009A05A6"/>
    <w:rsid w:val="009A0C4A"/>
    <w:rsid w:val="009A0D2C"/>
    <w:rsid w:val="009A11A6"/>
    <w:rsid w:val="009A13BA"/>
    <w:rsid w:val="009A16AD"/>
    <w:rsid w:val="009A176C"/>
    <w:rsid w:val="009A1845"/>
    <w:rsid w:val="009A2198"/>
    <w:rsid w:val="009A2424"/>
    <w:rsid w:val="009A263C"/>
    <w:rsid w:val="009A2EAE"/>
    <w:rsid w:val="009A3888"/>
    <w:rsid w:val="009A3E24"/>
    <w:rsid w:val="009A4191"/>
    <w:rsid w:val="009A4D80"/>
    <w:rsid w:val="009A5006"/>
    <w:rsid w:val="009A55A2"/>
    <w:rsid w:val="009A55F2"/>
    <w:rsid w:val="009A573D"/>
    <w:rsid w:val="009A5E31"/>
    <w:rsid w:val="009A67A0"/>
    <w:rsid w:val="009A762D"/>
    <w:rsid w:val="009A7903"/>
    <w:rsid w:val="009A7C98"/>
    <w:rsid w:val="009B019B"/>
    <w:rsid w:val="009B0294"/>
    <w:rsid w:val="009B0663"/>
    <w:rsid w:val="009B0E3E"/>
    <w:rsid w:val="009B1415"/>
    <w:rsid w:val="009B1EC6"/>
    <w:rsid w:val="009B2151"/>
    <w:rsid w:val="009B2185"/>
    <w:rsid w:val="009B2402"/>
    <w:rsid w:val="009B2FAC"/>
    <w:rsid w:val="009B2FF1"/>
    <w:rsid w:val="009B31C8"/>
    <w:rsid w:val="009B32C8"/>
    <w:rsid w:val="009B4235"/>
    <w:rsid w:val="009B492F"/>
    <w:rsid w:val="009B53F6"/>
    <w:rsid w:val="009B69FB"/>
    <w:rsid w:val="009B6C5F"/>
    <w:rsid w:val="009B6EC4"/>
    <w:rsid w:val="009B6FE3"/>
    <w:rsid w:val="009B7067"/>
    <w:rsid w:val="009B7572"/>
    <w:rsid w:val="009B75BC"/>
    <w:rsid w:val="009B7E4D"/>
    <w:rsid w:val="009B7FFC"/>
    <w:rsid w:val="009C0080"/>
    <w:rsid w:val="009C0113"/>
    <w:rsid w:val="009C07CA"/>
    <w:rsid w:val="009C1285"/>
    <w:rsid w:val="009C1C11"/>
    <w:rsid w:val="009C248E"/>
    <w:rsid w:val="009C254D"/>
    <w:rsid w:val="009C2D02"/>
    <w:rsid w:val="009C3CBC"/>
    <w:rsid w:val="009C3E40"/>
    <w:rsid w:val="009C3F93"/>
    <w:rsid w:val="009C5579"/>
    <w:rsid w:val="009C5BB2"/>
    <w:rsid w:val="009C601E"/>
    <w:rsid w:val="009C62DB"/>
    <w:rsid w:val="009C678E"/>
    <w:rsid w:val="009C6B0C"/>
    <w:rsid w:val="009C74B8"/>
    <w:rsid w:val="009D0542"/>
    <w:rsid w:val="009D0E14"/>
    <w:rsid w:val="009D111C"/>
    <w:rsid w:val="009D11F6"/>
    <w:rsid w:val="009D1AD6"/>
    <w:rsid w:val="009D1CEC"/>
    <w:rsid w:val="009D22C8"/>
    <w:rsid w:val="009D24F8"/>
    <w:rsid w:val="009D2644"/>
    <w:rsid w:val="009D27EA"/>
    <w:rsid w:val="009D2919"/>
    <w:rsid w:val="009D3D59"/>
    <w:rsid w:val="009D415D"/>
    <w:rsid w:val="009D44B4"/>
    <w:rsid w:val="009D47C0"/>
    <w:rsid w:val="009D4808"/>
    <w:rsid w:val="009D4B62"/>
    <w:rsid w:val="009D5671"/>
    <w:rsid w:val="009D5DA9"/>
    <w:rsid w:val="009D6A33"/>
    <w:rsid w:val="009D6AF4"/>
    <w:rsid w:val="009D6B8F"/>
    <w:rsid w:val="009D7569"/>
    <w:rsid w:val="009D7814"/>
    <w:rsid w:val="009E0967"/>
    <w:rsid w:val="009E2A43"/>
    <w:rsid w:val="009E2AEA"/>
    <w:rsid w:val="009E31E1"/>
    <w:rsid w:val="009E3850"/>
    <w:rsid w:val="009E4B55"/>
    <w:rsid w:val="009E4CBC"/>
    <w:rsid w:val="009E534D"/>
    <w:rsid w:val="009E591E"/>
    <w:rsid w:val="009E5D2D"/>
    <w:rsid w:val="009E672C"/>
    <w:rsid w:val="009E7315"/>
    <w:rsid w:val="009E73A3"/>
    <w:rsid w:val="009E7433"/>
    <w:rsid w:val="009E7ACA"/>
    <w:rsid w:val="009F028B"/>
    <w:rsid w:val="009F093E"/>
    <w:rsid w:val="009F0E43"/>
    <w:rsid w:val="009F1B39"/>
    <w:rsid w:val="009F2E24"/>
    <w:rsid w:val="009F3170"/>
    <w:rsid w:val="009F4032"/>
    <w:rsid w:val="009F46B1"/>
    <w:rsid w:val="009F46BA"/>
    <w:rsid w:val="009F49A3"/>
    <w:rsid w:val="009F5D9C"/>
    <w:rsid w:val="009F6536"/>
    <w:rsid w:val="009F676C"/>
    <w:rsid w:val="009F69D0"/>
    <w:rsid w:val="009F7299"/>
    <w:rsid w:val="009F761F"/>
    <w:rsid w:val="009F7664"/>
    <w:rsid w:val="00A00099"/>
    <w:rsid w:val="00A00C96"/>
    <w:rsid w:val="00A010F7"/>
    <w:rsid w:val="00A024D7"/>
    <w:rsid w:val="00A030AB"/>
    <w:rsid w:val="00A030AF"/>
    <w:rsid w:val="00A0344C"/>
    <w:rsid w:val="00A03C8C"/>
    <w:rsid w:val="00A04938"/>
    <w:rsid w:val="00A04AB1"/>
    <w:rsid w:val="00A052C3"/>
    <w:rsid w:val="00A06305"/>
    <w:rsid w:val="00A069BE"/>
    <w:rsid w:val="00A0778B"/>
    <w:rsid w:val="00A07FA0"/>
    <w:rsid w:val="00A1001F"/>
    <w:rsid w:val="00A10065"/>
    <w:rsid w:val="00A1024E"/>
    <w:rsid w:val="00A1050C"/>
    <w:rsid w:val="00A1091E"/>
    <w:rsid w:val="00A109A8"/>
    <w:rsid w:val="00A11F35"/>
    <w:rsid w:val="00A12AB3"/>
    <w:rsid w:val="00A138FC"/>
    <w:rsid w:val="00A13989"/>
    <w:rsid w:val="00A14984"/>
    <w:rsid w:val="00A14C5E"/>
    <w:rsid w:val="00A15624"/>
    <w:rsid w:val="00A15676"/>
    <w:rsid w:val="00A15816"/>
    <w:rsid w:val="00A15CF0"/>
    <w:rsid w:val="00A15D29"/>
    <w:rsid w:val="00A167F4"/>
    <w:rsid w:val="00A168A9"/>
    <w:rsid w:val="00A16B7A"/>
    <w:rsid w:val="00A16BA0"/>
    <w:rsid w:val="00A17A27"/>
    <w:rsid w:val="00A20592"/>
    <w:rsid w:val="00A21433"/>
    <w:rsid w:val="00A225F5"/>
    <w:rsid w:val="00A22DAB"/>
    <w:rsid w:val="00A23150"/>
    <w:rsid w:val="00A2345A"/>
    <w:rsid w:val="00A243CD"/>
    <w:rsid w:val="00A24434"/>
    <w:rsid w:val="00A24A52"/>
    <w:rsid w:val="00A25302"/>
    <w:rsid w:val="00A25A05"/>
    <w:rsid w:val="00A26088"/>
    <w:rsid w:val="00A2694C"/>
    <w:rsid w:val="00A271D4"/>
    <w:rsid w:val="00A27240"/>
    <w:rsid w:val="00A279D7"/>
    <w:rsid w:val="00A27BD0"/>
    <w:rsid w:val="00A3039F"/>
    <w:rsid w:val="00A30477"/>
    <w:rsid w:val="00A3101A"/>
    <w:rsid w:val="00A310FB"/>
    <w:rsid w:val="00A313BC"/>
    <w:rsid w:val="00A3179E"/>
    <w:rsid w:val="00A32D83"/>
    <w:rsid w:val="00A33DD6"/>
    <w:rsid w:val="00A34877"/>
    <w:rsid w:val="00A35920"/>
    <w:rsid w:val="00A36185"/>
    <w:rsid w:val="00A365C7"/>
    <w:rsid w:val="00A36CB9"/>
    <w:rsid w:val="00A379EE"/>
    <w:rsid w:val="00A37F48"/>
    <w:rsid w:val="00A40169"/>
    <w:rsid w:val="00A405A9"/>
    <w:rsid w:val="00A40CC0"/>
    <w:rsid w:val="00A41744"/>
    <w:rsid w:val="00A41C12"/>
    <w:rsid w:val="00A424E3"/>
    <w:rsid w:val="00A4275E"/>
    <w:rsid w:val="00A42CCA"/>
    <w:rsid w:val="00A43897"/>
    <w:rsid w:val="00A44542"/>
    <w:rsid w:val="00A44731"/>
    <w:rsid w:val="00A4491C"/>
    <w:rsid w:val="00A460DF"/>
    <w:rsid w:val="00A46BF6"/>
    <w:rsid w:val="00A4707E"/>
    <w:rsid w:val="00A4734F"/>
    <w:rsid w:val="00A4736B"/>
    <w:rsid w:val="00A4769A"/>
    <w:rsid w:val="00A5064C"/>
    <w:rsid w:val="00A51063"/>
    <w:rsid w:val="00A5235D"/>
    <w:rsid w:val="00A525A4"/>
    <w:rsid w:val="00A536D8"/>
    <w:rsid w:val="00A53E85"/>
    <w:rsid w:val="00A546D4"/>
    <w:rsid w:val="00A5592D"/>
    <w:rsid w:val="00A55F58"/>
    <w:rsid w:val="00A56AD8"/>
    <w:rsid w:val="00A57C24"/>
    <w:rsid w:val="00A57C38"/>
    <w:rsid w:val="00A57FBE"/>
    <w:rsid w:val="00A60113"/>
    <w:rsid w:val="00A60215"/>
    <w:rsid w:val="00A60B3F"/>
    <w:rsid w:val="00A615D9"/>
    <w:rsid w:val="00A61B24"/>
    <w:rsid w:val="00A61F4D"/>
    <w:rsid w:val="00A62343"/>
    <w:rsid w:val="00A628BD"/>
    <w:rsid w:val="00A629B8"/>
    <w:rsid w:val="00A62B87"/>
    <w:rsid w:val="00A62D5D"/>
    <w:rsid w:val="00A63C4A"/>
    <w:rsid w:val="00A642B0"/>
    <w:rsid w:val="00A64526"/>
    <w:rsid w:val="00A64680"/>
    <w:rsid w:val="00A64959"/>
    <w:rsid w:val="00A66068"/>
    <w:rsid w:val="00A662F5"/>
    <w:rsid w:val="00A6741F"/>
    <w:rsid w:val="00A67454"/>
    <w:rsid w:val="00A67899"/>
    <w:rsid w:val="00A70153"/>
    <w:rsid w:val="00A705CB"/>
    <w:rsid w:val="00A70B12"/>
    <w:rsid w:val="00A7119D"/>
    <w:rsid w:val="00A712F2"/>
    <w:rsid w:val="00A71590"/>
    <w:rsid w:val="00A72D82"/>
    <w:rsid w:val="00A74426"/>
    <w:rsid w:val="00A7535E"/>
    <w:rsid w:val="00A7537B"/>
    <w:rsid w:val="00A7622E"/>
    <w:rsid w:val="00A76402"/>
    <w:rsid w:val="00A7641F"/>
    <w:rsid w:val="00A76AFD"/>
    <w:rsid w:val="00A76C27"/>
    <w:rsid w:val="00A76C9D"/>
    <w:rsid w:val="00A77025"/>
    <w:rsid w:val="00A77046"/>
    <w:rsid w:val="00A800B2"/>
    <w:rsid w:val="00A8070B"/>
    <w:rsid w:val="00A80945"/>
    <w:rsid w:val="00A8161D"/>
    <w:rsid w:val="00A81D4D"/>
    <w:rsid w:val="00A81E8C"/>
    <w:rsid w:val="00A82116"/>
    <w:rsid w:val="00A82426"/>
    <w:rsid w:val="00A82ADA"/>
    <w:rsid w:val="00A82E9A"/>
    <w:rsid w:val="00A845E5"/>
    <w:rsid w:val="00A84BF8"/>
    <w:rsid w:val="00A84DE6"/>
    <w:rsid w:val="00A854D8"/>
    <w:rsid w:val="00A854DE"/>
    <w:rsid w:val="00A856FB"/>
    <w:rsid w:val="00A85BEC"/>
    <w:rsid w:val="00A85CB1"/>
    <w:rsid w:val="00A8672F"/>
    <w:rsid w:val="00A869C6"/>
    <w:rsid w:val="00A86F92"/>
    <w:rsid w:val="00A872AB"/>
    <w:rsid w:val="00A90BA1"/>
    <w:rsid w:val="00A90E4F"/>
    <w:rsid w:val="00A91261"/>
    <w:rsid w:val="00A915F7"/>
    <w:rsid w:val="00A91938"/>
    <w:rsid w:val="00A91EAF"/>
    <w:rsid w:val="00A922AF"/>
    <w:rsid w:val="00A92937"/>
    <w:rsid w:val="00A92ACD"/>
    <w:rsid w:val="00A92EC0"/>
    <w:rsid w:val="00A92FDF"/>
    <w:rsid w:val="00A93F32"/>
    <w:rsid w:val="00A94DED"/>
    <w:rsid w:val="00A95601"/>
    <w:rsid w:val="00A956B8"/>
    <w:rsid w:val="00A95AC8"/>
    <w:rsid w:val="00A95BF2"/>
    <w:rsid w:val="00A95C21"/>
    <w:rsid w:val="00A95EFB"/>
    <w:rsid w:val="00A96215"/>
    <w:rsid w:val="00A9628C"/>
    <w:rsid w:val="00A964B4"/>
    <w:rsid w:val="00A96EEE"/>
    <w:rsid w:val="00A97041"/>
    <w:rsid w:val="00A97394"/>
    <w:rsid w:val="00A97448"/>
    <w:rsid w:val="00AA0270"/>
    <w:rsid w:val="00AA2EE3"/>
    <w:rsid w:val="00AA2FF1"/>
    <w:rsid w:val="00AA3342"/>
    <w:rsid w:val="00AA351C"/>
    <w:rsid w:val="00AA35C4"/>
    <w:rsid w:val="00AA3E6C"/>
    <w:rsid w:val="00AA43F0"/>
    <w:rsid w:val="00AA44FA"/>
    <w:rsid w:val="00AA554B"/>
    <w:rsid w:val="00AA58DB"/>
    <w:rsid w:val="00AA5B09"/>
    <w:rsid w:val="00AA5BEB"/>
    <w:rsid w:val="00AA5C09"/>
    <w:rsid w:val="00AA5DE4"/>
    <w:rsid w:val="00AA5F2E"/>
    <w:rsid w:val="00AA6688"/>
    <w:rsid w:val="00AA758D"/>
    <w:rsid w:val="00AA7DBB"/>
    <w:rsid w:val="00AB03BE"/>
    <w:rsid w:val="00AB0AB3"/>
    <w:rsid w:val="00AB0E23"/>
    <w:rsid w:val="00AB1978"/>
    <w:rsid w:val="00AB19C0"/>
    <w:rsid w:val="00AB1B5B"/>
    <w:rsid w:val="00AB2641"/>
    <w:rsid w:val="00AB2CBB"/>
    <w:rsid w:val="00AB2DB0"/>
    <w:rsid w:val="00AB3058"/>
    <w:rsid w:val="00AB392E"/>
    <w:rsid w:val="00AB49C2"/>
    <w:rsid w:val="00AB5373"/>
    <w:rsid w:val="00AB53CF"/>
    <w:rsid w:val="00AB56AA"/>
    <w:rsid w:val="00AB5E01"/>
    <w:rsid w:val="00AB7B76"/>
    <w:rsid w:val="00AB7D5A"/>
    <w:rsid w:val="00AB7E57"/>
    <w:rsid w:val="00AC00E8"/>
    <w:rsid w:val="00AC11E0"/>
    <w:rsid w:val="00AC2366"/>
    <w:rsid w:val="00AC2AA4"/>
    <w:rsid w:val="00AC2EB9"/>
    <w:rsid w:val="00AC3C19"/>
    <w:rsid w:val="00AC3CF4"/>
    <w:rsid w:val="00AC3DB1"/>
    <w:rsid w:val="00AC4617"/>
    <w:rsid w:val="00AC4AC3"/>
    <w:rsid w:val="00AC51B3"/>
    <w:rsid w:val="00AC5BD0"/>
    <w:rsid w:val="00AC5CC2"/>
    <w:rsid w:val="00AC6245"/>
    <w:rsid w:val="00AC6B46"/>
    <w:rsid w:val="00AC6BB8"/>
    <w:rsid w:val="00AC6C09"/>
    <w:rsid w:val="00AC6C6C"/>
    <w:rsid w:val="00AC712C"/>
    <w:rsid w:val="00AC7A6D"/>
    <w:rsid w:val="00AD07C9"/>
    <w:rsid w:val="00AD08F0"/>
    <w:rsid w:val="00AD0DFE"/>
    <w:rsid w:val="00AD179D"/>
    <w:rsid w:val="00AD1B4D"/>
    <w:rsid w:val="00AD24DA"/>
    <w:rsid w:val="00AD41E9"/>
    <w:rsid w:val="00AD44F6"/>
    <w:rsid w:val="00AD4880"/>
    <w:rsid w:val="00AD492B"/>
    <w:rsid w:val="00AD4AF3"/>
    <w:rsid w:val="00AD4DD6"/>
    <w:rsid w:val="00AD5233"/>
    <w:rsid w:val="00AD54D1"/>
    <w:rsid w:val="00AD5796"/>
    <w:rsid w:val="00AD5D41"/>
    <w:rsid w:val="00AE00EB"/>
    <w:rsid w:val="00AE0CA0"/>
    <w:rsid w:val="00AE0D67"/>
    <w:rsid w:val="00AE202C"/>
    <w:rsid w:val="00AE2E4C"/>
    <w:rsid w:val="00AE3375"/>
    <w:rsid w:val="00AE3D73"/>
    <w:rsid w:val="00AE474F"/>
    <w:rsid w:val="00AE4CF1"/>
    <w:rsid w:val="00AE5387"/>
    <w:rsid w:val="00AE5846"/>
    <w:rsid w:val="00AE58BB"/>
    <w:rsid w:val="00AE5AF9"/>
    <w:rsid w:val="00AE662B"/>
    <w:rsid w:val="00AE6644"/>
    <w:rsid w:val="00AE67B6"/>
    <w:rsid w:val="00AE67DF"/>
    <w:rsid w:val="00AE6A16"/>
    <w:rsid w:val="00AE6CD5"/>
    <w:rsid w:val="00AE6DAA"/>
    <w:rsid w:val="00AE6E3C"/>
    <w:rsid w:val="00AE7C87"/>
    <w:rsid w:val="00AE7FF6"/>
    <w:rsid w:val="00AF018B"/>
    <w:rsid w:val="00AF026B"/>
    <w:rsid w:val="00AF04CF"/>
    <w:rsid w:val="00AF0C7D"/>
    <w:rsid w:val="00AF1636"/>
    <w:rsid w:val="00AF20F5"/>
    <w:rsid w:val="00AF249D"/>
    <w:rsid w:val="00AF399F"/>
    <w:rsid w:val="00AF447E"/>
    <w:rsid w:val="00AF49CB"/>
    <w:rsid w:val="00AF52FD"/>
    <w:rsid w:val="00AF55E4"/>
    <w:rsid w:val="00AF5A3B"/>
    <w:rsid w:val="00AF60B4"/>
    <w:rsid w:val="00AF713F"/>
    <w:rsid w:val="00AF7AB9"/>
    <w:rsid w:val="00AF7C1A"/>
    <w:rsid w:val="00B002B1"/>
    <w:rsid w:val="00B007A3"/>
    <w:rsid w:val="00B00BDE"/>
    <w:rsid w:val="00B00EDA"/>
    <w:rsid w:val="00B00FFF"/>
    <w:rsid w:val="00B019D6"/>
    <w:rsid w:val="00B01B2B"/>
    <w:rsid w:val="00B021DB"/>
    <w:rsid w:val="00B022C9"/>
    <w:rsid w:val="00B02924"/>
    <w:rsid w:val="00B029BA"/>
    <w:rsid w:val="00B02C55"/>
    <w:rsid w:val="00B03507"/>
    <w:rsid w:val="00B03B5E"/>
    <w:rsid w:val="00B04403"/>
    <w:rsid w:val="00B04AB7"/>
    <w:rsid w:val="00B04B55"/>
    <w:rsid w:val="00B04FC0"/>
    <w:rsid w:val="00B05740"/>
    <w:rsid w:val="00B05927"/>
    <w:rsid w:val="00B064C0"/>
    <w:rsid w:val="00B073C7"/>
    <w:rsid w:val="00B0752B"/>
    <w:rsid w:val="00B11262"/>
    <w:rsid w:val="00B1206A"/>
    <w:rsid w:val="00B1289E"/>
    <w:rsid w:val="00B12CFD"/>
    <w:rsid w:val="00B1373E"/>
    <w:rsid w:val="00B13F31"/>
    <w:rsid w:val="00B13F80"/>
    <w:rsid w:val="00B1400C"/>
    <w:rsid w:val="00B14679"/>
    <w:rsid w:val="00B14982"/>
    <w:rsid w:val="00B14DCE"/>
    <w:rsid w:val="00B1567C"/>
    <w:rsid w:val="00B15ACE"/>
    <w:rsid w:val="00B15E89"/>
    <w:rsid w:val="00B15FCB"/>
    <w:rsid w:val="00B1664C"/>
    <w:rsid w:val="00B16D88"/>
    <w:rsid w:val="00B176DC"/>
    <w:rsid w:val="00B20A67"/>
    <w:rsid w:val="00B20D8B"/>
    <w:rsid w:val="00B20E0D"/>
    <w:rsid w:val="00B21343"/>
    <w:rsid w:val="00B2144D"/>
    <w:rsid w:val="00B219EE"/>
    <w:rsid w:val="00B21AC2"/>
    <w:rsid w:val="00B226C4"/>
    <w:rsid w:val="00B22A94"/>
    <w:rsid w:val="00B2627E"/>
    <w:rsid w:val="00B263EA"/>
    <w:rsid w:val="00B26438"/>
    <w:rsid w:val="00B26A2C"/>
    <w:rsid w:val="00B26A8D"/>
    <w:rsid w:val="00B27224"/>
    <w:rsid w:val="00B2772F"/>
    <w:rsid w:val="00B278CB"/>
    <w:rsid w:val="00B300BD"/>
    <w:rsid w:val="00B3015E"/>
    <w:rsid w:val="00B303F1"/>
    <w:rsid w:val="00B31F3A"/>
    <w:rsid w:val="00B32A99"/>
    <w:rsid w:val="00B32B63"/>
    <w:rsid w:val="00B32CBB"/>
    <w:rsid w:val="00B335D3"/>
    <w:rsid w:val="00B34488"/>
    <w:rsid w:val="00B344E3"/>
    <w:rsid w:val="00B34765"/>
    <w:rsid w:val="00B34B00"/>
    <w:rsid w:val="00B35009"/>
    <w:rsid w:val="00B35424"/>
    <w:rsid w:val="00B35C96"/>
    <w:rsid w:val="00B35E14"/>
    <w:rsid w:val="00B36006"/>
    <w:rsid w:val="00B36F62"/>
    <w:rsid w:val="00B373FB"/>
    <w:rsid w:val="00B37B87"/>
    <w:rsid w:val="00B40853"/>
    <w:rsid w:val="00B40F84"/>
    <w:rsid w:val="00B414D7"/>
    <w:rsid w:val="00B41A80"/>
    <w:rsid w:val="00B41D18"/>
    <w:rsid w:val="00B41D67"/>
    <w:rsid w:val="00B42ACD"/>
    <w:rsid w:val="00B42D7E"/>
    <w:rsid w:val="00B43194"/>
    <w:rsid w:val="00B4412D"/>
    <w:rsid w:val="00B4412E"/>
    <w:rsid w:val="00B44832"/>
    <w:rsid w:val="00B4483D"/>
    <w:rsid w:val="00B448D6"/>
    <w:rsid w:val="00B449CB"/>
    <w:rsid w:val="00B45614"/>
    <w:rsid w:val="00B45804"/>
    <w:rsid w:val="00B476AD"/>
    <w:rsid w:val="00B501C5"/>
    <w:rsid w:val="00B504CF"/>
    <w:rsid w:val="00B50590"/>
    <w:rsid w:val="00B510A8"/>
    <w:rsid w:val="00B51875"/>
    <w:rsid w:val="00B518F1"/>
    <w:rsid w:val="00B53266"/>
    <w:rsid w:val="00B53292"/>
    <w:rsid w:val="00B532BF"/>
    <w:rsid w:val="00B53613"/>
    <w:rsid w:val="00B5377E"/>
    <w:rsid w:val="00B539F6"/>
    <w:rsid w:val="00B53E80"/>
    <w:rsid w:val="00B541B9"/>
    <w:rsid w:val="00B54CF0"/>
    <w:rsid w:val="00B54D26"/>
    <w:rsid w:val="00B54F5A"/>
    <w:rsid w:val="00B564CC"/>
    <w:rsid w:val="00B567CA"/>
    <w:rsid w:val="00B57736"/>
    <w:rsid w:val="00B60175"/>
    <w:rsid w:val="00B60DF9"/>
    <w:rsid w:val="00B6174A"/>
    <w:rsid w:val="00B61858"/>
    <w:rsid w:val="00B61A1E"/>
    <w:rsid w:val="00B62332"/>
    <w:rsid w:val="00B62414"/>
    <w:rsid w:val="00B64519"/>
    <w:rsid w:val="00B6464B"/>
    <w:rsid w:val="00B65085"/>
    <w:rsid w:val="00B654E3"/>
    <w:rsid w:val="00B663A0"/>
    <w:rsid w:val="00B663BD"/>
    <w:rsid w:val="00B66EEC"/>
    <w:rsid w:val="00B6707D"/>
    <w:rsid w:val="00B67162"/>
    <w:rsid w:val="00B67E36"/>
    <w:rsid w:val="00B7017A"/>
    <w:rsid w:val="00B71BF9"/>
    <w:rsid w:val="00B721BA"/>
    <w:rsid w:val="00B72977"/>
    <w:rsid w:val="00B72C66"/>
    <w:rsid w:val="00B730F2"/>
    <w:rsid w:val="00B73671"/>
    <w:rsid w:val="00B7376D"/>
    <w:rsid w:val="00B74557"/>
    <w:rsid w:val="00B748E6"/>
    <w:rsid w:val="00B74972"/>
    <w:rsid w:val="00B75B99"/>
    <w:rsid w:val="00B76496"/>
    <w:rsid w:val="00B76567"/>
    <w:rsid w:val="00B771FE"/>
    <w:rsid w:val="00B803F8"/>
    <w:rsid w:val="00B80EC6"/>
    <w:rsid w:val="00B80FFC"/>
    <w:rsid w:val="00B81E5D"/>
    <w:rsid w:val="00B82A48"/>
    <w:rsid w:val="00B83FF4"/>
    <w:rsid w:val="00B8405B"/>
    <w:rsid w:val="00B85075"/>
    <w:rsid w:val="00B85F05"/>
    <w:rsid w:val="00B861DC"/>
    <w:rsid w:val="00B869E9"/>
    <w:rsid w:val="00B87304"/>
    <w:rsid w:val="00B87590"/>
    <w:rsid w:val="00B902B3"/>
    <w:rsid w:val="00B9051A"/>
    <w:rsid w:val="00B9062A"/>
    <w:rsid w:val="00B90674"/>
    <w:rsid w:val="00B91A8D"/>
    <w:rsid w:val="00B91C05"/>
    <w:rsid w:val="00B91C66"/>
    <w:rsid w:val="00B91CFA"/>
    <w:rsid w:val="00B91E5D"/>
    <w:rsid w:val="00B91F74"/>
    <w:rsid w:val="00B924D3"/>
    <w:rsid w:val="00B925E9"/>
    <w:rsid w:val="00B928CD"/>
    <w:rsid w:val="00B9313B"/>
    <w:rsid w:val="00B93205"/>
    <w:rsid w:val="00B933EC"/>
    <w:rsid w:val="00B947BF"/>
    <w:rsid w:val="00B956B5"/>
    <w:rsid w:val="00B95B4F"/>
    <w:rsid w:val="00B96D15"/>
    <w:rsid w:val="00B9797C"/>
    <w:rsid w:val="00B97CC7"/>
    <w:rsid w:val="00B97ED0"/>
    <w:rsid w:val="00BA0CF0"/>
    <w:rsid w:val="00BA0F00"/>
    <w:rsid w:val="00BA13A2"/>
    <w:rsid w:val="00BA202C"/>
    <w:rsid w:val="00BA3291"/>
    <w:rsid w:val="00BA421A"/>
    <w:rsid w:val="00BA56BC"/>
    <w:rsid w:val="00BA66BC"/>
    <w:rsid w:val="00BA6798"/>
    <w:rsid w:val="00BA6A47"/>
    <w:rsid w:val="00BA708C"/>
    <w:rsid w:val="00BA711B"/>
    <w:rsid w:val="00BA73E5"/>
    <w:rsid w:val="00BB00D4"/>
    <w:rsid w:val="00BB0A32"/>
    <w:rsid w:val="00BB0B4E"/>
    <w:rsid w:val="00BB0EC8"/>
    <w:rsid w:val="00BB13CD"/>
    <w:rsid w:val="00BB182E"/>
    <w:rsid w:val="00BB2531"/>
    <w:rsid w:val="00BB290F"/>
    <w:rsid w:val="00BB2C61"/>
    <w:rsid w:val="00BB317A"/>
    <w:rsid w:val="00BB33DA"/>
    <w:rsid w:val="00BB3584"/>
    <w:rsid w:val="00BB3D64"/>
    <w:rsid w:val="00BB3FC5"/>
    <w:rsid w:val="00BB537D"/>
    <w:rsid w:val="00BB6A94"/>
    <w:rsid w:val="00BB6E41"/>
    <w:rsid w:val="00BB70A9"/>
    <w:rsid w:val="00BB74EF"/>
    <w:rsid w:val="00BB7D26"/>
    <w:rsid w:val="00BC065D"/>
    <w:rsid w:val="00BC0D41"/>
    <w:rsid w:val="00BC0E9A"/>
    <w:rsid w:val="00BC1118"/>
    <w:rsid w:val="00BC2E24"/>
    <w:rsid w:val="00BC3841"/>
    <w:rsid w:val="00BC3B2B"/>
    <w:rsid w:val="00BC433F"/>
    <w:rsid w:val="00BC43D7"/>
    <w:rsid w:val="00BC4D8F"/>
    <w:rsid w:val="00BC4E48"/>
    <w:rsid w:val="00BC663C"/>
    <w:rsid w:val="00BC6D2B"/>
    <w:rsid w:val="00BC6EDC"/>
    <w:rsid w:val="00BC7E97"/>
    <w:rsid w:val="00BC7F28"/>
    <w:rsid w:val="00BD0E68"/>
    <w:rsid w:val="00BD1432"/>
    <w:rsid w:val="00BD1D46"/>
    <w:rsid w:val="00BD26FF"/>
    <w:rsid w:val="00BD2783"/>
    <w:rsid w:val="00BD356C"/>
    <w:rsid w:val="00BD39DE"/>
    <w:rsid w:val="00BD45D6"/>
    <w:rsid w:val="00BD567F"/>
    <w:rsid w:val="00BD6303"/>
    <w:rsid w:val="00BD68F4"/>
    <w:rsid w:val="00BD7FE6"/>
    <w:rsid w:val="00BE0110"/>
    <w:rsid w:val="00BE0447"/>
    <w:rsid w:val="00BE0BC9"/>
    <w:rsid w:val="00BE0C63"/>
    <w:rsid w:val="00BE0CBE"/>
    <w:rsid w:val="00BE182F"/>
    <w:rsid w:val="00BE1A17"/>
    <w:rsid w:val="00BE2311"/>
    <w:rsid w:val="00BE25B1"/>
    <w:rsid w:val="00BE30D1"/>
    <w:rsid w:val="00BE3200"/>
    <w:rsid w:val="00BE35A8"/>
    <w:rsid w:val="00BE3622"/>
    <w:rsid w:val="00BE3CAF"/>
    <w:rsid w:val="00BE406A"/>
    <w:rsid w:val="00BE579C"/>
    <w:rsid w:val="00BE64E7"/>
    <w:rsid w:val="00BE6552"/>
    <w:rsid w:val="00BE6A26"/>
    <w:rsid w:val="00BE726E"/>
    <w:rsid w:val="00BE7431"/>
    <w:rsid w:val="00BE7B40"/>
    <w:rsid w:val="00BE7E2E"/>
    <w:rsid w:val="00BF004C"/>
    <w:rsid w:val="00BF0EEB"/>
    <w:rsid w:val="00BF1C95"/>
    <w:rsid w:val="00BF2098"/>
    <w:rsid w:val="00BF26A2"/>
    <w:rsid w:val="00BF2A1A"/>
    <w:rsid w:val="00BF2C6E"/>
    <w:rsid w:val="00BF2DFE"/>
    <w:rsid w:val="00BF2FC8"/>
    <w:rsid w:val="00BF3B1A"/>
    <w:rsid w:val="00BF44A3"/>
    <w:rsid w:val="00BF481B"/>
    <w:rsid w:val="00BF4D69"/>
    <w:rsid w:val="00BF5020"/>
    <w:rsid w:val="00BF5874"/>
    <w:rsid w:val="00BF5C9D"/>
    <w:rsid w:val="00BF6790"/>
    <w:rsid w:val="00BF749F"/>
    <w:rsid w:val="00BF7B48"/>
    <w:rsid w:val="00C004BB"/>
    <w:rsid w:val="00C007DA"/>
    <w:rsid w:val="00C00910"/>
    <w:rsid w:val="00C00FE5"/>
    <w:rsid w:val="00C023F4"/>
    <w:rsid w:val="00C02884"/>
    <w:rsid w:val="00C041EF"/>
    <w:rsid w:val="00C04B74"/>
    <w:rsid w:val="00C05689"/>
    <w:rsid w:val="00C06217"/>
    <w:rsid w:val="00C0667D"/>
    <w:rsid w:val="00C06822"/>
    <w:rsid w:val="00C07D09"/>
    <w:rsid w:val="00C107F5"/>
    <w:rsid w:val="00C10917"/>
    <w:rsid w:val="00C10DA6"/>
    <w:rsid w:val="00C10DE9"/>
    <w:rsid w:val="00C1125B"/>
    <w:rsid w:val="00C11A5D"/>
    <w:rsid w:val="00C11ACA"/>
    <w:rsid w:val="00C1217A"/>
    <w:rsid w:val="00C1261B"/>
    <w:rsid w:val="00C12BF1"/>
    <w:rsid w:val="00C137CE"/>
    <w:rsid w:val="00C1385F"/>
    <w:rsid w:val="00C14375"/>
    <w:rsid w:val="00C14A32"/>
    <w:rsid w:val="00C14BBF"/>
    <w:rsid w:val="00C1579D"/>
    <w:rsid w:val="00C15843"/>
    <w:rsid w:val="00C16CE9"/>
    <w:rsid w:val="00C16F1E"/>
    <w:rsid w:val="00C17910"/>
    <w:rsid w:val="00C1798B"/>
    <w:rsid w:val="00C17ACE"/>
    <w:rsid w:val="00C17B4F"/>
    <w:rsid w:val="00C17E7D"/>
    <w:rsid w:val="00C20514"/>
    <w:rsid w:val="00C2087E"/>
    <w:rsid w:val="00C20DFF"/>
    <w:rsid w:val="00C21F69"/>
    <w:rsid w:val="00C2278F"/>
    <w:rsid w:val="00C22984"/>
    <w:rsid w:val="00C232E4"/>
    <w:rsid w:val="00C23482"/>
    <w:rsid w:val="00C234D4"/>
    <w:rsid w:val="00C23892"/>
    <w:rsid w:val="00C239E1"/>
    <w:rsid w:val="00C23B98"/>
    <w:rsid w:val="00C244AD"/>
    <w:rsid w:val="00C24527"/>
    <w:rsid w:val="00C253E9"/>
    <w:rsid w:val="00C25427"/>
    <w:rsid w:val="00C2585A"/>
    <w:rsid w:val="00C25D3D"/>
    <w:rsid w:val="00C25E0F"/>
    <w:rsid w:val="00C25E78"/>
    <w:rsid w:val="00C2630C"/>
    <w:rsid w:val="00C2783C"/>
    <w:rsid w:val="00C27BC9"/>
    <w:rsid w:val="00C27E37"/>
    <w:rsid w:val="00C30233"/>
    <w:rsid w:val="00C31DCC"/>
    <w:rsid w:val="00C32347"/>
    <w:rsid w:val="00C32A00"/>
    <w:rsid w:val="00C32DB9"/>
    <w:rsid w:val="00C32F51"/>
    <w:rsid w:val="00C32FA4"/>
    <w:rsid w:val="00C33B3D"/>
    <w:rsid w:val="00C34258"/>
    <w:rsid w:val="00C342AF"/>
    <w:rsid w:val="00C344DD"/>
    <w:rsid w:val="00C3468A"/>
    <w:rsid w:val="00C3486D"/>
    <w:rsid w:val="00C3492E"/>
    <w:rsid w:val="00C34C91"/>
    <w:rsid w:val="00C355E6"/>
    <w:rsid w:val="00C356A5"/>
    <w:rsid w:val="00C3620F"/>
    <w:rsid w:val="00C362CE"/>
    <w:rsid w:val="00C369B4"/>
    <w:rsid w:val="00C36E3B"/>
    <w:rsid w:val="00C3725F"/>
    <w:rsid w:val="00C37314"/>
    <w:rsid w:val="00C37827"/>
    <w:rsid w:val="00C37A12"/>
    <w:rsid w:val="00C37CEE"/>
    <w:rsid w:val="00C403E0"/>
    <w:rsid w:val="00C40EBA"/>
    <w:rsid w:val="00C41BE7"/>
    <w:rsid w:val="00C41CAA"/>
    <w:rsid w:val="00C420A2"/>
    <w:rsid w:val="00C42557"/>
    <w:rsid w:val="00C4257C"/>
    <w:rsid w:val="00C43A7E"/>
    <w:rsid w:val="00C44969"/>
    <w:rsid w:val="00C45490"/>
    <w:rsid w:val="00C45981"/>
    <w:rsid w:val="00C45DED"/>
    <w:rsid w:val="00C45F48"/>
    <w:rsid w:val="00C46E3C"/>
    <w:rsid w:val="00C47164"/>
    <w:rsid w:val="00C502DF"/>
    <w:rsid w:val="00C50903"/>
    <w:rsid w:val="00C5108A"/>
    <w:rsid w:val="00C51540"/>
    <w:rsid w:val="00C52930"/>
    <w:rsid w:val="00C53313"/>
    <w:rsid w:val="00C53D5B"/>
    <w:rsid w:val="00C53E6E"/>
    <w:rsid w:val="00C5406B"/>
    <w:rsid w:val="00C541E3"/>
    <w:rsid w:val="00C544B8"/>
    <w:rsid w:val="00C54514"/>
    <w:rsid w:val="00C54949"/>
    <w:rsid w:val="00C553F9"/>
    <w:rsid w:val="00C55480"/>
    <w:rsid w:val="00C55614"/>
    <w:rsid w:val="00C557B7"/>
    <w:rsid w:val="00C557C5"/>
    <w:rsid w:val="00C56430"/>
    <w:rsid w:val="00C56718"/>
    <w:rsid w:val="00C56CAF"/>
    <w:rsid w:val="00C56ED9"/>
    <w:rsid w:val="00C56F33"/>
    <w:rsid w:val="00C56F8E"/>
    <w:rsid w:val="00C61D61"/>
    <w:rsid w:val="00C62398"/>
    <w:rsid w:val="00C628CA"/>
    <w:rsid w:val="00C62D71"/>
    <w:rsid w:val="00C630B7"/>
    <w:rsid w:val="00C6332B"/>
    <w:rsid w:val="00C63393"/>
    <w:rsid w:val="00C635AD"/>
    <w:rsid w:val="00C635BD"/>
    <w:rsid w:val="00C639DE"/>
    <w:rsid w:val="00C63B6F"/>
    <w:rsid w:val="00C63CDA"/>
    <w:rsid w:val="00C64072"/>
    <w:rsid w:val="00C64327"/>
    <w:rsid w:val="00C6444E"/>
    <w:rsid w:val="00C64D3C"/>
    <w:rsid w:val="00C6535F"/>
    <w:rsid w:val="00C65404"/>
    <w:rsid w:val="00C6574F"/>
    <w:rsid w:val="00C6645C"/>
    <w:rsid w:val="00C6698E"/>
    <w:rsid w:val="00C676ED"/>
    <w:rsid w:val="00C67EBB"/>
    <w:rsid w:val="00C7017C"/>
    <w:rsid w:val="00C701F2"/>
    <w:rsid w:val="00C70C30"/>
    <w:rsid w:val="00C70C61"/>
    <w:rsid w:val="00C70DB1"/>
    <w:rsid w:val="00C70E97"/>
    <w:rsid w:val="00C70F50"/>
    <w:rsid w:val="00C72283"/>
    <w:rsid w:val="00C723FB"/>
    <w:rsid w:val="00C72C5C"/>
    <w:rsid w:val="00C73724"/>
    <w:rsid w:val="00C737DB"/>
    <w:rsid w:val="00C74FED"/>
    <w:rsid w:val="00C75170"/>
    <w:rsid w:val="00C75419"/>
    <w:rsid w:val="00C7549E"/>
    <w:rsid w:val="00C75CEC"/>
    <w:rsid w:val="00C75E33"/>
    <w:rsid w:val="00C76A03"/>
    <w:rsid w:val="00C76A95"/>
    <w:rsid w:val="00C76E07"/>
    <w:rsid w:val="00C7796E"/>
    <w:rsid w:val="00C77E4D"/>
    <w:rsid w:val="00C8065E"/>
    <w:rsid w:val="00C80695"/>
    <w:rsid w:val="00C81244"/>
    <w:rsid w:val="00C815C7"/>
    <w:rsid w:val="00C81848"/>
    <w:rsid w:val="00C81BCA"/>
    <w:rsid w:val="00C81CFF"/>
    <w:rsid w:val="00C81E62"/>
    <w:rsid w:val="00C82121"/>
    <w:rsid w:val="00C82289"/>
    <w:rsid w:val="00C8271C"/>
    <w:rsid w:val="00C82E14"/>
    <w:rsid w:val="00C836D7"/>
    <w:rsid w:val="00C83F03"/>
    <w:rsid w:val="00C83FD5"/>
    <w:rsid w:val="00C8433A"/>
    <w:rsid w:val="00C84450"/>
    <w:rsid w:val="00C85558"/>
    <w:rsid w:val="00C855A0"/>
    <w:rsid w:val="00C85DD5"/>
    <w:rsid w:val="00C85EBC"/>
    <w:rsid w:val="00C8669C"/>
    <w:rsid w:val="00C869C4"/>
    <w:rsid w:val="00C86EDE"/>
    <w:rsid w:val="00C86FE9"/>
    <w:rsid w:val="00C87A45"/>
    <w:rsid w:val="00C908CF"/>
    <w:rsid w:val="00C90F5C"/>
    <w:rsid w:val="00C91124"/>
    <w:rsid w:val="00C91181"/>
    <w:rsid w:val="00C91400"/>
    <w:rsid w:val="00C91461"/>
    <w:rsid w:val="00C9155D"/>
    <w:rsid w:val="00C9175B"/>
    <w:rsid w:val="00C91DD4"/>
    <w:rsid w:val="00C91F44"/>
    <w:rsid w:val="00C92A72"/>
    <w:rsid w:val="00C92CAC"/>
    <w:rsid w:val="00C92FC7"/>
    <w:rsid w:val="00C935F8"/>
    <w:rsid w:val="00C93759"/>
    <w:rsid w:val="00C94786"/>
    <w:rsid w:val="00C947A7"/>
    <w:rsid w:val="00C95D23"/>
    <w:rsid w:val="00C97181"/>
    <w:rsid w:val="00C972D1"/>
    <w:rsid w:val="00C97C9A"/>
    <w:rsid w:val="00CA09F9"/>
    <w:rsid w:val="00CA0FE3"/>
    <w:rsid w:val="00CA170F"/>
    <w:rsid w:val="00CA17E2"/>
    <w:rsid w:val="00CA1DE7"/>
    <w:rsid w:val="00CA1E3B"/>
    <w:rsid w:val="00CA26EF"/>
    <w:rsid w:val="00CA3BFE"/>
    <w:rsid w:val="00CA44FA"/>
    <w:rsid w:val="00CA5A8A"/>
    <w:rsid w:val="00CA5D82"/>
    <w:rsid w:val="00CA678C"/>
    <w:rsid w:val="00CA6906"/>
    <w:rsid w:val="00CA71A6"/>
    <w:rsid w:val="00CA72FB"/>
    <w:rsid w:val="00CA76AF"/>
    <w:rsid w:val="00CA77A6"/>
    <w:rsid w:val="00CA7CBB"/>
    <w:rsid w:val="00CA7DB4"/>
    <w:rsid w:val="00CA7DB7"/>
    <w:rsid w:val="00CB00F8"/>
    <w:rsid w:val="00CB044E"/>
    <w:rsid w:val="00CB067B"/>
    <w:rsid w:val="00CB1358"/>
    <w:rsid w:val="00CB1736"/>
    <w:rsid w:val="00CB1FBF"/>
    <w:rsid w:val="00CB2222"/>
    <w:rsid w:val="00CB2884"/>
    <w:rsid w:val="00CB2C31"/>
    <w:rsid w:val="00CB2DDB"/>
    <w:rsid w:val="00CB31FA"/>
    <w:rsid w:val="00CB3D79"/>
    <w:rsid w:val="00CB40D6"/>
    <w:rsid w:val="00CB4F0D"/>
    <w:rsid w:val="00CB50BB"/>
    <w:rsid w:val="00CB59C3"/>
    <w:rsid w:val="00CB5D0E"/>
    <w:rsid w:val="00CB7012"/>
    <w:rsid w:val="00CB734F"/>
    <w:rsid w:val="00CB7BE3"/>
    <w:rsid w:val="00CC0D38"/>
    <w:rsid w:val="00CC1D56"/>
    <w:rsid w:val="00CC21B1"/>
    <w:rsid w:val="00CC260F"/>
    <w:rsid w:val="00CC3B45"/>
    <w:rsid w:val="00CC46B1"/>
    <w:rsid w:val="00CC46CC"/>
    <w:rsid w:val="00CC5124"/>
    <w:rsid w:val="00CC5A8B"/>
    <w:rsid w:val="00CC5BFE"/>
    <w:rsid w:val="00CC5CC9"/>
    <w:rsid w:val="00CC5FFC"/>
    <w:rsid w:val="00CC653D"/>
    <w:rsid w:val="00CC6CF6"/>
    <w:rsid w:val="00CC705C"/>
    <w:rsid w:val="00CD018D"/>
    <w:rsid w:val="00CD0902"/>
    <w:rsid w:val="00CD11AB"/>
    <w:rsid w:val="00CD134D"/>
    <w:rsid w:val="00CD1F02"/>
    <w:rsid w:val="00CD1F66"/>
    <w:rsid w:val="00CD3436"/>
    <w:rsid w:val="00CD35D4"/>
    <w:rsid w:val="00CD3C42"/>
    <w:rsid w:val="00CD421E"/>
    <w:rsid w:val="00CD58F2"/>
    <w:rsid w:val="00CD6F77"/>
    <w:rsid w:val="00CD7018"/>
    <w:rsid w:val="00CD76E5"/>
    <w:rsid w:val="00CE02D8"/>
    <w:rsid w:val="00CE0307"/>
    <w:rsid w:val="00CE1472"/>
    <w:rsid w:val="00CE2009"/>
    <w:rsid w:val="00CE26C2"/>
    <w:rsid w:val="00CE3188"/>
    <w:rsid w:val="00CE31AE"/>
    <w:rsid w:val="00CE46B9"/>
    <w:rsid w:val="00CE4B5D"/>
    <w:rsid w:val="00CE4E1A"/>
    <w:rsid w:val="00CE5C81"/>
    <w:rsid w:val="00CE6197"/>
    <w:rsid w:val="00CE623D"/>
    <w:rsid w:val="00CE6A1A"/>
    <w:rsid w:val="00CE7057"/>
    <w:rsid w:val="00CE74CF"/>
    <w:rsid w:val="00CE7739"/>
    <w:rsid w:val="00CE7995"/>
    <w:rsid w:val="00CF0001"/>
    <w:rsid w:val="00CF1F0C"/>
    <w:rsid w:val="00CF2680"/>
    <w:rsid w:val="00CF3435"/>
    <w:rsid w:val="00CF3710"/>
    <w:rsid w:val="00CF398B"/>
    <w:rsid w:val="00CF39A2"/>
    <w:rsid w:val="00CF3E10"/>
    <w:rsid w:val="00CF40F1"/>
    <w:rsid w:val="00CF4210"/>
    <w:rsid w:val="00CF5176"/>
    <w:rsid w:val="00CF560D"/>
    <w:rsid w:val="00CF5C55"/>
    <w:rsid w:val="00CF6091"/>
    <w:rsid w:val="00CF6346"/>
    <w:rsid w:val="00CF68F2"/>
    <w:rsid w:val="00CF77BE"/>
    <w:rsid w:val="00CF7855"/>
    <w:rsid w:val="00CF78A2"/>
    <w:rsid w:val="00CF7976"/>
    <w:rsid w:val="00CF79B8"/>
    <w:rsid w:val="00CF7AFA"/>
    <w:rsid w:val="00CF7B8E"/>
    <w:rsid w:val="00CF7ECD"/>
    <w:rsid w:val="00D00570"/>
    <w:rsid w:val="00D01162"/>
    <w:rsid w:val="00D01462"/>
    <w:rsid w:val="00D029B5"/>
    <w:rsid w:val="00D02D3B"/>
    <w:rsid w:val="00D03242"/>
    <w:rsid w:val="00D0352C"/>
    <w:rsid w:val="00D036EC"/>
    <w:rsid w:val="00D03C51"/>
    <w:rsid w:val="00D0411A"/>
    <w:rsid w:val="00D041E6"/>
    <w:rsid w:val="00D0464C"/>
    <w:rsid w:val="00D04940"/>
    <w:rsid w:val="00D04F2F"/>
    <w:rsid w:val="00D06008"/>
    <w:rsid w:val="00D068FD"/>
    <w:rsid w:val="00D0698D"/>
    <w:rsid w:val="00D105FD"/>
    <w:rsid w:val="00D10666"/>
    <w:rsid w:val="00D112F0"/>
    <w:rsid w:val="00D11482"/>
    <w:rsid w:val="00D11A86"/>
    <w:rsid w:val="00D13D59"/>
    <w:rsid w:val="00D14372"/>
    <w:rsid w:val="00D15225"/>
    <w:rsid w:val="00D159F9"/>
    <w:rsid w:val="00D16024"/>
    <w:rsid w:val="00D16300"/>
    <w:rsid w:val="00D16DB9"/>
    <w:rsid w:val="00D17294"/>
    <w:rsid w:val="00D17897"/>
    <w:rsid w:val="00D17E73"/>
    <w:rsid w:val="00D20083"/>
    <w:rsid w:val="00D2084C"/>
    <w:rsid w:val="00D21037"/>
    <w:rsid w:val="00D21690"/>
    <w:rsid w:val="00D2226F"/>
    <w:rsid w:val="00D22BE7"/>
    <w:rsid w:val="00D23100"/>
    <w:rsid w:val="00D2377B"/>
    <w:rsid w:val="00D238C4"/>
    <w:rsid w:val="00D23B52"/>
    <w:rsid w:val="00D25015"/>
    <w:rsid w:val="00D25801"/>
    <w:rsid w:val="00D25EE2"/>
    <w:rsid w:val="00D25F15"/>
    <w:rsid w:val="00D262F1"/>
    <w:rsid w:val="00D265E8"/>
    <w:rsid w:val="00D26B4F"/>
    <w:rsid w:val="00D27059"/>
    <w:rsid w:val="00D273B3"/>
    <w:rsid w:val="00D2773D"/>
    <w:rsid w:val="00D27B94"/>
    <w:rsid w:val="00D27D1C"/>
    <w:rsid w:val="00D31CF6"/>
    <w:rsid w:val="00D32AE0"/>
    <w:rsid w:val="00D3319C"/>
    <w:rsid w:val="00D33352"/>
    <w:rsid w:val="00D337FE"/>
    <w:rsid w:val="00D33BDE"/>
    <w:rsid w:val="00D34699"/>
    <w:rsid w:val="00D35040"/>
    <w:rsid w:val="00D354CF"/>
    <w:rsid w:val="00D35825"/>
    <w:rsid w:val="00D36350"/>
    <w:rsid w:val="00D36BC8"/>
    <w:rsid w:val="00D379A9"/>
    <w:rsid w:val="00D37AF0"/>
    <w:rsid w:val="00D40822"/>
    <w:rsid w:val="00D410C2"/>
    <w:rsid w:val="00D4116B"/>
    <w:rsid w:val="00D41340"/>
    <w:rsid w:val="00D414E3"/>
    <w:rsid w:val="00D4197D"/>
    <w:rsid w:val="00D42B01"/>
    <w:rsid w:val="00D42D16"/>
    <w:rsid w:val="00D43B33"/>
    <w:rsid w:val="00D44346"/>
    <w:rsid w:val="00D44BDB"/>
    <w:rsid w:val="00D44CB5"/>
    <w:rsid w:val="00D45944"/>
    <w:rsid w:val="00D45C70"/>
    <w:rsid w:val="00D45CDB"/>
    <w:rsid w:val="00D45EDE"/>
    <w:rsid w:val="00D4670D"/>
    <w:rsid w:val="00D46897"/>
    <w:rsid w:val="00D46F03"/>
    <w:rsid w:val="00D4737E"/>
    <w:rsid w:val="00D47436"/>
    <w:rsid w:val="00D47548"/>
    <w:rsid w:val="00D475F5"/>
    <w:rsid w:val="00D47CAC"/>
    <w:rsid w:val="00D47F76"/>
    <w:rsid w:val="00D50212"/>
    <w:rsid w:val="00D51166"/>
    <w:rsid w:val="00D51CC3"/>
    <w:rsid w:val="00D520AB"/>
    <w:rsid w:val="00D52C51"/>
    <w:rsid w:val="00D53602"/>
    <w:rsid w:val="00D5568C"/>
    <w:rsid w:val="00D566FB"/>
    <w:rsid w:val="00D56918"/>
    <w:rsid w:val="00D5775A"/>
    <w:rsid w:val="00D60ECE"/>
    <w:rsid w:val="00D610AD"/>
    <w:rsid w:val="00D6126F"/>
    <w:rsid w:val="00D615F3"/>
    <w:rsid w:val="00D6172F"/>
    <w:rsid w:val="00D61D65"/>
    <w:rsid w:val="00D620D0"/>
    <w:rsid w:val="00D62269"/>
    <w:rsid w:val="00D625D9"/>
    <w:rsid w:val="00D62853"/>
    <w:rsid w:val="00D63931"/>
    <w:rsid w:val="00D654B4"/>
    <w:rsid w:val="00D6555D"/>
    <w:rsid w:val="00D66EC1"/>
    <w:rsid w:val="00D6705E"/>
    <w:rsid w:val="00D67883"/>
    <w:rsid w:val="00D67BD9"/>
    <w:rsid w:val="00D67C84"/>
    <w:rsid w:val="00D70052"/>
    <w:rsid w:val="00D70485"/>
    <w:rsid w:val="00D704BA"/>
    <w:rsid w:val="00D70DF5"/>
    <w:rsid w:val="00D7145E"/>
    <w:rsid w:val="00D71535"/>
    <w:rsid w:val="00D71B25"/>
    <w:rsid w:val="00D722B9"/>
    <w:rsid w:val="00D72824"/>
    <w:rsid w:val="00D738AC"/>
    <w:rsid w:val="00D73931"/>
    <w:rsid w:val="00D74B58"/>
    <w:rsid w:val="00D74CFF"/>
    <w:rsid w:val="00D755BD"/>
    <w:rsid w:val="00D75DFA"/>
    <w:rsid w:val="00D75E63"/>
    <w:rsid w:val="00D75F7A"/>
    <w:rsid w:val="00D76328"/>
    <w:rsid w:val="00D76A6C"/>
    <w:rsid w:val="00D76DC5"/>
    <w:rsid w:val="00D76EBB"/>
    <w:rsid w:val="00D77CEC"/>
    <w:rsid w:val="00D80224"/>
    <w:rsid w:val="00D8025B"/>
    <w:rsid w:val="00D80930"/>
    <w:rsid w:val="00D8099F"/>
    <w:rsid w:val="00D80ADA"/>
    <w:rsid w:val="00D80AE1"/>
    <w:rsid w:val="00D82392"/>
    <w:rsid w:val="00D82AD5"/>
    <w:rsid w:val="00D83273"/>
    <w:rsid w:val="00D8368C"/>
    <w:rsid w:val="00D837D9"/>
    <w:rsid w:val="00D8382D"/>
    <w:rsid w:val="00D83916"/>
    <w:rsid w:val="00D83B8D"/>
    <w:rsid w:val="00D84644"/>
    <w:rsid w:val="00D84E2C"/>
    <w:rsid w:val="00D84F82"/>
    <w:rsid w:val="00D8531F"/>
    <w:rsid w:val="00D85452"/>
    <w:rsid w:val="00D86C44"/>
    <w:rsid w:val="00D86EBC"/>
    <w:rsid w:val="00D874C8"/>
    <w:rsid w:val="00D87676"/>
    <w:rsid w:val="00D87683"/>
    <w:rsid w:val="00D87F09"/>
    <w:rsid w:val="00D903AE"/>
    <w:rsid w:val="00D90919"/>
    <w:rsid w:val="00D90C01"/>
    <w:rsid w:val="00D92F06"/>
    <w:rsid w:val="00D935E7"/>
    <w:rsid w:val="00D9374D"/>
    <w:rsid w:val="00D93B77"/>
    <w:rsid w:val="00D93CD4"/>
    <w:rsid w:val="00D94FC0"/>
    <w:rsid w:val="00D958F1"/>
    <w:rsid w:val="00D95B69"/>
    <w:rsid w:val="00D962D6"/>
    <w:rsid w:val="00D9674B"/>
    <w:rsid w:val="00D97DA0"/>
    <w:rsid w:val="00DA02CA"/>
    <w:rsid w:val="00DA0447"/>
    <w:rsid w:val="00DA095A"/>
    <w:rsid w:val="00DA09A2"/>
    <w:rsid w:val="00DA0BF6"/>
    <w:rsid w:val="00DA0E90"/>
    <w:rsid w:val="00DA2E24"/>
    <w:rsid w:val="00DA2F15"/>
    <w:rsid w:val="00DA30C4"/>
    <w:rsid w:val="00DA311A"/>
    <w:rsid w:val="00DA3272"/>
    <w:rsid w:val="00DA352E"/>
    <w:rsid w:val="00DA3668"/>
    <w:rsid w:val="00DA441E"/>
    <w:rsid w:val="00DA472E"/>
    <w:rsid w:val="00DA4909"/>
    <w:rsid w:val="00DA5115"/>
    <w:rsid w:val="00DA5173"/>
    <w:rsid w:val="00DA51C6"/>
    <w:rsid w:val="00DA53A7"/>
    <w:rsid w:val="00DA55C7"/>
    <w:rsid w:val="00DA55E0"/>
    <w:rsid w:val="00DA5652"/>
    <w:rsid w:val="00DA5DB2"/>
    <w:rsid w:val="00DA639F"/>
    <w:rsid w:val="00DA73E8"/>
    <w:rsid w:val="00DA7468"/>
    <w:rsid w:val="00DA7E98"/>
    <w:rsid w:val="00DB0443"/>
    <w:rsid w:val="00DB0992"/>
    <w:rsid w:val="00DB1376"/>
    <w:rsid w:val="00DB1620"/>
    <w:rsid w:val="00DB1A37"/>
    <w:rsid w:val="00DB1E79"/>
    <w:rsid w:val="00DB2118"/>
    <w:rsid w:val="00DB22AD"/>
    <w:rsid w:val="00DB25AC"/>
    <w:rsid w:val="00DB351E"/>
    <w:rsid w:val="00DB3905"/>
    <w:rsid w:val="00DB3BD2"/>
    <w:rsid w:val="00DB3EC9"/>
    <w:rsid w:val="00DB4408"/>
    <w:rsid w:val="00DB44F5"/>
    <w:rsid w:val="00DB48E1"/>
    <w:rsid w:val="00DB5DC4"/>
    <w:rsid w:val="00DB5E42"/>
    <w:rsid w:val="00DB6565"/>
    <w:rsid w:val="00DB6782"/>
    <w:rsid w:val="00DB6D76"/>
    <w:rsid w:val="00DB6EE0"/>
    <w:rsid w:val="00DB6F4A"/>
    <w:rsid w:val="00DB700B"/>
    <w:rsid w:val="00DB7274"/>
    <w:rsid w:val="00DB7674"/>
    <w:rsid w:val="00DB7887"/>
    <w:rsid w:val="00DC0ABC"/>
    <w:rsid w:val="00DC177C"/>
    <w:rsid w:val="00DC30F7"/>
    <w:rsid w:val="00DC3226"/>
    <w:rsid w:val="00DC60BC"/>
    <w:rsid w:val="00DC6680"/>
    <w:rsid w:val="00DC6CB8"/>
    <w:rsid w:val="00DC6FB3"/>
    <w:rsid w:val="00DC7218"/>
    <w:rsid w:val="00DC754E"/>
    <w:rsid w:val="00DD056A"/>
    <w:rsid w:val="00DD05E3"/>
    <w:rsid w:val="00DD097C"/>
    <w:rsid w:val="00DD162D"/>
    <w:rsid w:val="00DD2257"/>
    <w:rsid w:val="00DD29F2"/>
    <w:rsid w:val="00DD2FEE"/>
    <w:rsid w:val="00DD35B1"/>
    <w:rsid w:val="00DD37B3"/>
    <w:rsid w:val="00DD3FE5"/>
    <w:rsid w:val="00DD4254"/>
    <w:rsid w:val="00DD4457"/>
    <w:rsid w:val="00DD4C95"/>
    <w:rsid w:val="00DD4F8E"/>
    <w:rsid w:val="00DD5624"/>
    <w:rsid w:val="00DD65EE"/>
    <w:rsid w:val="00DD6BA6"/>
    <w:rsid w:val="00DD7138"/>
    <w:rsid w:val="00DD71ED"/>
    <w:rsid w:val="00DD7874"/>
    <w:rsid w:val="00DE003C"/>
    <w:rsid w:val="00DE0177"/>
    <w:rsid w:val="00DE0746"/>
    <w:rsid w:val="00DE0ADB"/>
    <w:rsid w:val="00DE1CF4"/>
    <w:rsid w:val="00DE1DEC"/>
    <w:rsid w:val="00DE22A7"/>
    <w:rsid w:val="00DE2F90"/>
    <w:rsid w:val="00DE3311"/>
    <w:rsid w:val="00DE3F68"/>
    <w:rsid w:val="00DE45D2"/>
    <w:rsid w:val="00DE4E34"/>
    <w:rsid w:val="00DE544E"/>
    <w:rsid w:val="00DE56E0"/>
    <w:rsid w:val="00DE58A9"/>
    <w:rsid w:val="00DE5C62"/>
    <w:rsid w:val="00DE6278"/>
    <w:rsid w:val="00DE6520"/>
    <w:rsid w:val="00DE66D4"/>
    <w:rsid w:val="00DE68FF"/>
    <w:rsid w:val="00DE7023"/>
    <w:rsid w:val="00DE7318"/>
    <w:rsid w:val="00DE7B9A"/>
    <w:rsid w:val="00DE7BAD"/>
    <w:rsid w:val="00DE7E93"/>
    <w:rsid w:val="00DE7EDA"/>
    <w:rsid w:val="00DF08CA"/>
    <w:rsid w:val="00DF0AE8"/>
    <w:rsid w:val="00DF1671"/>
    <w:rsid w:val="00DF189C"/>
    <w:rsid w:val="00DF1B32"/>
    <w:rsid w:val="00DF1FC5"/>
    <w:rsid w:val="00DF21B2"/>
    <w:rsid w:val="00DF2548"/>
    <w:rsid w:val="00DF3372"/>
    <w:rsid w:val="00DF3A4D"/>
    <w:rsid w:val="00DF3B61"/>
    <w:rsid w:val="00DF4CD3"/>
    <w:rsid w:val="00DF50D8"/>
    <w:rsid w:val="00DF55A2"/>
    <w:rsid w:val="00DF5AB0"/>
    <w:rsid w:val="00DF5BE7"/>
    <w:rsid w:val="00DF5D81"/>
    <w:rsid w:val="00DF6DBB"/>
    <w:rsid w:val="00DF73BA"/>
    <w:rsid w:val="00DF740E"/>
    <w:rsid w:val="00DF78A8"/>
    <w:rsid w:val="00E002D6"/>
    <w:rsid w:val="00E00823"/>
    <w:rsid w:val="00E00A98"/>
    <w:rsid w:val="00E00F94"/>
    <w:rsid w:val="00E0166A"/>
    <w:rsid w:val="00E019AF"/>
    <w:rsid w:val="00E01F79"/>
    <w:rsid w:val="00E023AA"/>
    <w:rsid w:val="00E02A88"/>
    <w:rsid w:val="00E038B3"/>
    <w:rsid w:val="00E03E02"/>
    <w:rsid w:val="00E03F70"/>
    <w:rsid w:val="00E04226"/>
    <w:rsid w:val="00E04E69"/>
    <w:rsid w:val="00E04FC5"/>
    <w:rsid w:val="00E052D4"/>
    <w:rsid w:val="00E05337"/>
    <w:rsid w:val="00E05608"/>
    <w:rsid w:val="00E06684"/>
    <w:rsid w:val="00E06BFE"/>
    <w:rsid w:val="00E079EA"/>
    <w:rsid w:val="00E10418"/>
    <w:rsid w:val="00E11A7C"/>
    <w:rsid w:val="00E12000"/>
    <w:rsid w:val="00E122CE"/>
    <w:rsid w:val="00E12DDF"/>
    <w:rsid w:val="00E1362A"/>
    <w:rsid w:val="00E1379D"/>
    <w:rsid w:val="00E1503F"/>
    <w:rsid w:val="00E1558C"/>
    <w:rsid w:val="00E15F89"/>
    <w:rsid w:val="00E163F8"/>
    <w:rsid w:val="00E1682D"/>
    <w:rsid w:val="00E169B4"/>
    <w:rsid w:val="00E169BB"/>
    <w:rsid w:val="00E16AAE"/>
    <w:rsid w:val="00E17212"/>
    <w:rsid w:val="00E17272"/>
    <w:rsid w:val="00E17B23"/>
    <w:rsid w:val="00E17D58"/>
    <w:rsid w:val="00E208A5"/>
    <w:rsid w:val="00E20A64"/>
    <w:rsid w:val="00E210F9"/>
    <w:rsid w:val="00E21496"/>
    <w:rsid w:val="00E21FE6"/>
    <w:rsid w:val="00E22E65"/>
    <w:rsid w:val="00E2312F"/>
    <w:rsid w:val="00E231F8"/>
    <w:rsid w:val="00E2451B"/>
    <w:rsid w:val="00E24713"/>
    <w:rsid w:val="00E25971"/>
    <w:rsid w:val="00E25A61"/>
    <w:rsid w:val="00E266BE"/>
    <w:rsid w:val="00E3035A"/>
    <w:rsid w:val="00E31A85"/>
    <w:rsid w:val="00E33118"/>
    <w:rsid w:val="00E333C5"/>
    <w:rsid w:val="00E336A3"/>
    <w:rsid w:val="00E348AB"/>
    <w:rsid w:val="00E348E8"/>
    <w:rsid w:val="00E34C71"/>
    <w:rsid w:val="00E35216"/>
    <w:rsid w:val="00E353C6"/>
    <w:rsid w:val="00E3544A"/>
    <w:rsid w:val="00E3601D"/>
    <w:rsid w:val="00E3736E"/>
    <w:rsid w:val="00E378E5"/>
    <w:rsid w:val="00E37C4D"/>
    <w:rsid w:val="00E37CE2"/>
    <w:rsid w:val="00E400CB"/>
    <w:rsid w:val="00E401F1"/>
    <w:rsid w:val="00E40488"/>
    <w:rsid w:val="00E40DE9"/>
    <w:rsid w:val="00E40FFB"/>
    <w:rsid w:val="00E4125E"/>
    <w:rsid w:val="00E41AA8"/>
    <w:rsid w:val="00E41D82"/>
    <w:rsid w:val="00E42174"/>
    <w:rsid w:val="00E429CB"/>
    <w:rsid w:val="00E43652"/>
    <w:rsid w:val="00E43940"/>
    <w:rsid w:val="00E43ED9"/>
    <w:rsid w:val="00E44093"/>
    <w:rsid w:val="00E440DB"/>
    <w:rsid w:val="00E443F3"/>
    <w:rsid w:val="00E446D3"/>
    <w:rsid w:val="00E44F3B"/>
    <w:rsid w:val="00E45182"/>
    <w:rsid w:val="00E4527B"/>
    <w:rsid w:val="00E45589"/>
    <w:rsid w:val="00E45AF0"/>
    <w:rsid w:val="00E4604F"/>
    <w:rsid w:val="00E4692B"/>
    <w:rsid w:val="00E47095"/>
    <w:rsid w:val="00E4727F"/>
    <w:rsid w:val="00E475A5"/>
    <w:rsid w:val="00E50AA4"/>
    <w:rsid w:val="00E51013"/>
    <w:rsid w:val="00E519CE"/>
    <w:rsid w:val="00E52DEB"/>
    <w:rsid w:val="00E52E7B"/>
    <w:rsid w:val="00E5380A"/>
    <w:rsid w:val="00E53990"/>
    <w:rsid w:val="00E539A5"/>
    <w:rsid w:val="00E5413E"/>
    <w:rsid w:val="00E54165"/>
    <w:rsid w:val="00E54537"/>
    <w:rsid w:val="00E54683"/>
    <w:rsid w:val="00E5477E"/>
    <w:rsid w:val="00E55591"/>
    <w:rsid w:val="00E558C8"/>
    <w:rsid w:val="00E55EB4"/>
    <w:rsid w:val="00E55EC2"/>
    <w:rsid w:val="00E5684B"/>
    <w:rsid w:val="00E56F55"/>
    <w:rsid w:val="00E57152"/>
    <w:rsid w:val="00E5749A"/>
    <w:rsid w:val="00E57CC3"/>
    <w:rsid w:val="00E57EE3"/>
    <w:rsid w:val="00E60464"/>
    <w:rsid w:val="00E60743"/>
    <w:rsid w:val="00E607A0"/>
    <w:rsid w:val="00E61DC4"/>
    <w:rsid w:val="00E61DCF"/>
    <w:rsid w:val="00E6512C"/>
    <w:rsid w:val="00E65410"/>
    <w:rsid w:val="00E65790"/>
    <w:rsid w:val="00E65E26"/>
    <w:rsid w:val="00E65F92"/>
    <w:rsid w:val="00E660F1"/>
    <w:rsid w:val="00E6681A"/>
    <w:rsid w:val="00E66B13"/>
    <w:rsid w:val="00E66CAB"/>
    <w:rsid w:val="00E66DA2"/>
    <w:rsid w:val="00E6707F"/>
    <w:rsid w:val="00E67896"/>
    <w:rsid w:val="00E67A9B"/>
    <w:rsid w:val="00E70CE0"/>
    <w:rsid w:val="00E72918"/>
    <w:rsid w:val="00E7337C"/>
    <w:rsid w:val="00E73C6C"/>
    <w:rsid w:val="00E73EA7"/>
    <w:rsid w:val="00E741A4"/>
    <w:rsid w:val="00E7488E"/>
    <w:rsid w:val="00E74B55"/>
    <w:rsid w:val="00E753E6"/>
    <w:rsid w:val="00E75C9D"/>
    <w:rsid w:val="00E7601A"/>
    <w:rsid w:val="00E760DC"/>
    <w:rsid w:val="00E80FB9"/>
    <w:rsid w:val="00E8114B"/>
    <w:rsid w:val="00E8183C"/>
    <w:rsid w:val="00E81B27"/>
    <w:rsid w:val="00E81C6D"/>
    <w:rsid w:val="00E81FD6"/>
    <w:rsid w:val="00E820F1"/>
    <w:rsid w:val="00E82B7A"/>
    <w:rsid w:val="00E835A3"/>
    <w:rsid w:val="00E837C3"/>
    <w:rsid w:val="00E84BD0"/>
    <w:rsid w:val="00E85B18"/>
    <w:rsid w:val="00E868B8"/>
    <w:rsid w:val="00E86C32"/>
    <w:rsid w:val="00E86DBB"/>
    <w:rsid w:val="00E86E4A"/>
    <w:rsid w:val="00E86F03"/>
    <w:rsid w:val="00E878B3"/>
    <w:rsid w:val="00E879D2"/>
    <w:rsid w:val="00E87B79"/>
    <w:rsid w:val="00E90063"/>
    <w:rsid w:val="00E91581"/>
    <w:rsid w:val="00E91B08"/>
    <w:rsid w:val="00E92BD5"/>
    <w:rsid w:val="00E92E17"/>
    <w:rsid w:val="00E92ED8"/>
    <w:rsid w:val="00E930C5"/>
    <w:rsid w:val="00E94587"/>
    <w:rsid w:val="00E94CCB"/>
    <w:rsid w:val="00E961C6"/>
    <w:rsid w:val="00E9651A"/>
    <w:rsid w:val="00E96F3B"/>
    <w:rsid w:val="00E9750C"/>
    <w:rsid w:val="00EA03CC"/>
    <w:rsid w:val="00EA04D7"/>
    <w:rsid w:val="00EA0706"/>
    <w:rsid w:val="00EA0AC0"/>
    <w:rsid w:val="00EA16EC"/>
    <w:rsid w:val="00EA1EAC"/>
    <w:rsid w:val="00EA24BA"/>
    <w:rsid w:val="00EA30E3"/>
    <w:rsid w:val="00EA42C2"/>
    <w:rsid w:val="00EA4859"/>
    <w:rsid w:val="00EA4ACD"/>
    <w:rsid w:val="00EA52DA"/>
    <w:rsid w:val="00EA581F"/>
    <w:rsid w:val="00EA5C76"/>
    <w:rsid w:val="00EA5E2C"/>
    <w:rsid w:val="00EA63ED"/>
    <w:rsid w:val="00EA6778"/>
    <w:rsid w:val="00EA6A37"/>
    <w:rsid w:val="00EA6DCB"/>
    <w:rsid w:val="00EA7567"/>
    <w:rsid w:val="00EA7BA6"/>
    <w:rsid w:val="00EB0614"/>
    <w:rsid w:val="00EB07B8"/>
    <w:rsid w:val="00EB16A0"/>
    <w:rsid w:val="00EB182F"/>
    <w:rsid w:val="00EB1FC4"/>
    <w:rsid w:val="00EB2111"/>
    <w:rsid w:val="00EB27D9"/>
    <w:rsid w:val="00EB3121"/>
    <w:rsid w:val="00EB32D4"/>
    <w:rsid w:val="00EB3A97"/>
    <w:rsid w:val="00EB3BC3"/>
    <w:rsid w:val="00EB3F0B"/>
    <w:rsid w:val="00EB6184"/>
    <w:rsid w:val="00EB62D6"/>
    <w:rsid w:val="00EB6636"/>
    <w:rsid w:val="00EB69F1"/>
    <w:rsid w:val="00EB6AEF"/>
    <w:rsid w:val="00EB747A"/>
    <w:rsid w:val="00EB7660"/>
    <w:rsid w:val="00EC0486"/>
    <w:rsid w:val="00EC0B7E"/>
    <w:rsid w:val="00EC0F90"/>
    <w:rsid w:val="00EC22B0"/>
    <w:rsid w:val="00EC253C"/>
    <w:rsid w:val="00EC302D"/>
    <w:rsid w:val="00EC3931"/>
    <w:rsid w:val="00EC3E3E"/>
    <w:rsid w:val="00EC4507"/>
    <w:rsid w:val="00EC4805"/>
    <w:rsid w:val="00EC4A9F"/>
    <w:rsid w:val="00EC595B"/>
    <w:rsid w:val="00EC5D9C"/>
    <w:rsid w:val="00EC6426"/>
    <w:rsid w:val="00EC65EE"/>
    <w:rsid w:val="00EC6968"/>
    <w:rsid w:val="00EC7463"/>
    <w:rsid w:val="00EC7C0D"/>
    <w:rsid w:val="00EC7C77"/>
    <w:rsid w:val="00EC7CC1"/>
    <w:rsid w:val="00ED05AB"/>
    <w:rsid w:val="00ED074A"/>
    <w:rsid w:val="00ED0D8D"/>
    <w:rsid w:val="00ED0DA9"/>
    <w:rsid w:val="00ED1419"/>
    <w:rsid w:val="00ED15FB"/>
    <w:rsid w:val="00ED16BE"/>
    <w:rsid w:val="00ED16F0"/>
    <w:rsid w:val="00ED1D29"/>
    <w:rsid w:val="00ED203E"/>
    <w:rsid w:val="00ED2196"/>
    <w:rsid w:val="00ED247E"/>
    <w:rsid w:val="00ED282E"/>
    <w:rsid w:val="00ED2846"/>
    <w:rsid w:val="00ED2AC6"/>
    <w:rsid w:val="00ED32E0"/>
    <w:rsid w:val="00ED32FD"/>
    <w:rsid w:val="00ED3995"/>
    <w:rsid w:val="00ED39EB"/>
    <w:rsid w:val="00ED3D20"/>
    <w:rsid w:val="00ED3EC2"/>
    <w:rsid w:val="00ED3FEE"/>
    <w:rsid w:val="00ED44AA"/>
    <w:rsid w:val="00ED4963"/>
    <w:rsid w:val="00ED553F"/>
    <w:rsid w:val="00ED5580"/>
    <w:rsid w:val="00ED7197"/>
    <w:rsid w:val="00ED752C"/>
    <w:rsid w:val="00ED7A15"/>
    <w:rsid w:val="00EE072E"/>
    <w:rsid w:val="00EE0D0E"/>
    <w:rsid w:val="00EE1B00"/>
    <w:rsid w:val="00EE1E75"/>
    <w:rsid w:val="00EE246E"/>
    <w:rsid w:val="00EE250E"/>
    <w:rsid w:val="00EE3B5A"/>
    <w:rsid w:val="00EE3C05"/>
    <w:rsid w:val="00EE4467"/>
    <w:rsid w:val="00EE486B"/>
    <w:rsid w:val="00EE53DD"/>
    <w:rsid w:val="00EE59F8"/>
    <w:rsid w:val="00EE6286"/>
    <w:rsid w:val="00EE6294"/>
    <w:rsid w:val="00EE6905"/>
    <w:rsid w:val="00EE74A2"/>
    <w:rsid w:val="00EE7652"/>
    <w:rsid w:val="00EE7BC0"/>
    <w:rsid w:val="00EF0D27"/>
    <w:rsid w:val="00EF10AA"/>
    <w:rsid w:val="00EF1CA2"/>
    <w:rsid w:val="00EF1D58"/>
    <w:rsid w:val="00EF2180"/>
    <w:rsid w:val="00EF247B"/>
    <w:rsid w:val="00EF2662"/>
    <w:rsid w:val="00EF286C"/>
    <w:rsid w:val="00EF29FB"/>
    <w:rsid w:val="00EF2EDC"/>
    <w:rsid w:val="00EF3909"/>
    <w:rsid w:val="00EF39DB"/>
    <w:rsid w:val="00EF3D17"/>
    <w:rsid w:val="00EF3FE0"/>
    <w:rsid w:val="00EF4140"/>
    <w:rsid w:val="00EF47FA"/>
    <w:rsid w:val="00EF48D1"/>
    <w:rsid w:val="00EF4E64"/>
    <w:rsid w:val="00EF4FF0"/>
    <w:rsid w:val="00EF58CE"/>
    <w:rsid w:val="00EF6A41"/>
    <w:rsid w:val="00EF6AD2"/>
    <w:rsid w:val="00EF6E3C"/>
    <w:rsid w:val="00EF72CC"/>
    <w:rsid w:val="00F0000D"/>
    <w:rsid w:val="00F00A0E"/>
    <w:rsid w:val="00F01831"/>
    <w:rsid w:val="00F01BAA"/>
    <w:rsid w:val="00F01E73"/>
    <w:rsid w:val="00F020AE"/>
    <w:rsid w:val="00F025C7"/>
    <w:rsid w:val="00F032F4"/>
    <w:rsid w:val="00F03D62"/>
    <w:rsid w:val="00F03DA0"/>
    <w:rsid w:val="00F04135"/>
    <w:rsid w:val="00F04529"/>
    <w:rsid w:val="00F0467E"/>
    <w:rsid w:val="00F05347"/>
    <w:rsid w:val="00F053D3"/>
    <w:rsid w:val="00F05615"/>
    <w:rsid w:val="00F057C0"/>
    <w:rsid w:val="00F065F0"/>
    <w:rsid w:val="00F06B6A"/>
    <w:rsid w:val="00F06DA6"/>
    <w:rsid w:val="00F070CE"/>
    <w:rsid w:val="00F0720D"/>
    <w:rsid w:val="00F0755F"/>
    <w:rsid w:val="00F07A16"/>
    <w:rsid w:val="00F109B5"/>
    <w:rsid w:val="00F11985"/>
    <w:rsid w:val="00F121B4"/>
    <w:rsid w:val="00F123AD"/>
    <w:rsid w:val="00F124F9"/>
    <w:rsid w:val="00F12657"/>
    <w:rsid w:val="00F12FAA"/>
    <w:rsid w:val="00F12FAF"/>
    <w:rsid w:val="00F136CF"/>
    <w:rsid w:val="00F1377A"/>
    <w:rsid w:val="00F13B81"/>
    <w:rsid w:val="00F1402F"/>
    <w:rsid w:val="00F14CCA"/>
    <w:rsid w:val="00F14F51"/>
    <w:rsid w:val="00F150DB"/>
    <w:rsid w:val="00F17175"/>
    <w:rsid w:val="00F1754B"/>
    <w:rsid w:val="00F17A5A"/>
    <w:rsid w:val="00F17CC5"/>
    <w:rsid w:val="00F20581"/>
    <w:rsid w:val="00F208FF"/>
    <w:rsid w:val="00F209A1"/>
    <w:rsid w:val="00F20B12"/>
    <w:rsid w:val="00F20EAB"/>
    <w:rsid w:val="00F2124F"/>
    <w:rsid w:val="00F213FA"/>
    <w:rsid w:val="00F21F52"/>
    <w:rsid w:val="00F21F57"/>
    <w:rsid w:val="00F22D54"/>
    <w:rsid w:val="00F23EA7"/>
    <w:rsid w:val="00F23EF8"/>
    <w:rsid w:val="00F24091"/>
    <w:rsid w:val="00F242E7"/>
    <w:rsid w:val="00F244EC"/>
    <w:rsid w:val="00F24A7C"/>
    <w:rsid w:val="00F24B76"/>
    <w:rsid w:val="00F24E4D"/>
    <w:rsid w:val="00F25949"/>
    <w:rsid w:val="00F26936"/>
    <w:rsid w:val="00F26A57"/>
    <w:rsid w:val="00F26D45"/>
    <w:rsid w:val="00F26E91"/>
    <w:rsid w:val="00F27757"/>
    <w:rsid w:val="00F27C68"/>
    <w:rsid w:val="00F27FF5"/>
    <w:rsid w:val="00F310F1"/>
    <w:rsid w:val="00F314A3"/>
    <w:rsid w:val="00F31929"/>
    <w:rsid w:val="00F31EBC"/>
    <w:rsid w:val="00F32076"/>
    <w:rsid w:val="00F326BD"/>
    <w:rsid w:val="00F330DE"/>
    <w:rsid w:val="00F330E5"/>
    <w:rsid w:val="00F33813"/>
    <w:rsid w:val="00F3385A"/>
    <w:rsid w:val="00F33EAA"/>
    <w:rsid w:val="00F34285"/>
    <w:rsid w:val="00F34F2B"/>
    <w:rsid w:val="00F35FDF"/>
    <w:rsid w:val="00F36070"/>
    <w:rsid w:val="00F362DD"/>
    <w:rsid w:val="00F366B5"/>
    <w:rsid w:val="00F36E9C"/>
    <w:rsid w:val="00F41804"/>
    <w:rsid w:val="00F42118"/>
    <w:rsid w:val="00F42844"/>
    <w:rsid w:val="00F42BC1"/>
    <w:rsid w:val="00F4360F"/>
    <w:rsid w:val="00F43935"/>
    <w:rsid w:val="00F43A40"/>
    <w:rsid w:val="00F43C97"/>
    <w:rsid w:val="00F45E66"/>
    <w:rsid w:val="00F46092"/>
    <w:rsid w:val="00F4619C"/>
    <w:rsid w:val="00F46343"/>
    <w:rsid w:val="00F4776D"/>
    <w:rsid w:val="00F47942"/>
    <w:rsid w:val="00F510F5"/>
    <w:rsid w:val="00F5193E"/>
    <w:rsid w:val="00F51B3E"/>
    <w:rsid w:val="00F51CE0"/>
    <w:rsid w:val="00F5213C"/>
    <w:rsid w:val="00F52CE2"/>
    <w:rsid w:val="00F53107"/>
    <w:rsid w:val="00F5372C"/>
    <w:rsid w:val="00F53B67"/>
    <w:rsid w:val="00F5423C"/>
    <w:rsid w:val="00F5434A"/>
    <w:rsid w:val="00F544BA"/>
    <w:rsid w:val="00F545D7"/>
    <w:rsid w:val="00F54898"/>
    <w:rsid w:val="00F549F9"/>
    <w:rsid w:val="00F54A47"/>
    <w:rsid w:val="00F5511D"/>
    <w:rsid w:val="00F55786"/>
    <w:rsid w:val="00F55C7E"/>
    <w:rsid w:val="00F55CAF"/>
    <w:rsid w:val="00F55E93"/>
    <w:rsid w:val="00F56505"/>
    <w:rsid w:val="00F56EBD"/>
    <w:rsid w:val="00F5707F"/>
    <w:rsid w:val="00F577F5"/>
    <w:rsid w:val="00F609E4"/>
    <w:rsid w:val="00F61ECC"/>
    <w:rsid w:val="00F61FC0"/>
    <w:rsid w:val="00F640C9"/>
    <w:rsid w:val="00F64F30"/>
    <w:rsid w:val="00F664A2"/>
    <w:rsid w:val="00F66B16"/>
    <w:rsid w:val="00F66DB8"/>
    <w:rsid w:val="00F70BD8"/>
    <w:rsid w:val="00F70C21"/>
    <w:rsid w:val="00F71451"/>
    <w:rsid w:val="00F7166F"/>
    <w:rsid w:val="00F71CDF"/>
    <w:rsid w:val="00F723C6"/>
    <w:rsid w:val="00F733AD"/>
    <w:rsid w:val="00F7348B"/>
    <w:rsid w:val="00F745A5"/>
    <w:rsid w:val="00F7467F"/>
    <w:rsid w:val="00F74909"/>
    <w:rsid w:val="00F74B24"/>
    <w:rsid w:val="00F74B44"/>
    <w:rsid w:val="00F74D4F"/>
    <w:rsid w:val="00F75BFB"/>
    <w:rsid w:val="00F76EC6"/>
    <w:rsid w:val="00F776EC"/>
    <w:rsid w:val="00F77B57"/>
    <w:rsid w:val="00F77FFC"/>
    <w:rsid w:val="00F81249"/>
    <w:rsid w:val="00F8141D"/>
    <w:rsid w:val="00F819BE"/>
    <w:rsid w:val="00F819FD"/>
    <w:rsid w:val="00F81B9A"/>
    <w:rsid w:val="00F82084"/>
    <w:rsid w:val="00F82090"/>
    <w:rsid w:val="00F82775"/>
    <w:rsid w:val="00F8343F"/>
    <w:rsid w:val="00F83485"/>
    <w:rsid w:val="00F842FC"/>
    <w:rsid w:val="00F8471C"/>
    <w:rsid w:val="00F8492A"/>
    <w:rsid w:val="00F8495E"/>
    <w:rsid w:val="00F84DC6"/>
    <w:rsid w:val="00F854CA"/>
    <w:rsid w:val="00F858E4"/>
    <w:rsid w:val="00F85D16"/>
    <w:rsid w:val="00F86957"/>
    <w:rsid w:val="00F86BE8"/>
    <w:rsid w:val="00F87DB5"/>
    <w:rsid w:val="00F90012"/>
    <w:rsid w:val="00F90750"/>
    <w:rsid w:val="00F90EAA"/>
    <w:rsid w:val="00F91B7A"/>
    <w:rsid w:val="00F92547"/>
    <w:rsid w:val="00F92FB4"/>
    <w:rsid w:val="00F9305F"/>
    <w:rsid w:val="00F933E7"/>
    <w:rsid w:val="00F941CF"/>
    <w:rsid w:val="00F9512B"/>
    <w:rsid w:val="00F9556B"/>
    <w:rsid w:val="00F9589E"/>
    <w:rsid w:val="00F965E3"/>
    <w:rsid w:val="00F96DA6"/>
    <w:rsid w:val="00F96DD5"/>
    <w:rsid w:val="00F977BA"/>
    <w:rsid w:val="00F97F31"/>
    <w:rsid w:val="00FA0766"/>
    <w:rsid w:val="00FA0885"/>
    <w:rsid w:val="00FA15C0"/>
    <w:rsid w:val="00FA1755"/>
    <w:rsid w:val="00FA1F79"/>
    <w:rsid w:val="00FA227B"/>
    <w:rsid w:val="00FA4867"/>
    <w:rsid w:val="00FA4A1C"/>
    <w:rsid w:val="00FA4CF3"/>
    <w:rsid w:val="00FA4E9E"/>
    <w:rsid w:val="00FA5ECE"/>
    <w:rsid w:val="00FA6DFA"/>
    <w:rsid w:val="00FA7776"/>
    <w:rsid w:val="00FA7CBE"/>
    <w:rsid w:val="00FB06EE"/>
    <w:rsid w:val="00FB06FA"/>
    <w:rsid w:val="00FB0B9B"/>
    <w:rsid w:val="00FB0C32"/>
    <w:rsid w:val="00FB0E7A"/>
    <w:rsid w:val="00FB0EA1"/>
    <w:rsid w:val="00FB14BA"/>
    <w:rsid w:val="00FB26A4"/>
    <w:rsid w:val="00FB30CD"/>
    <w:rsid w:val="00FB320C"/>
    <w:rsid w:val="00FB364B"/>
    <w:rsid w:val="00FB36BD"/>
    <w:rsid w:val="00FB386E"/>
    <w:rsid w:val="00FB392F"/>
    <w:rsid w:val="00FB5246"/>
    <w:rsid w:val="00FB6915"/>
    <w:rsid w:val="00FB6E4A"/>
    <w:rsid w:val="00FB7202"/>
    <w:rsid w:val="00FB7E8F"/>
    <w:rsid w:val="00FC06BD"/>
    <w:rsid w:val="00FC08F2"/>
    <w:rsid w:val="00FC0FA3"/>
    <w:rsid w:val="00FC191F"/>
    <w:rsid w:val="00FC202D"/>
    <w:rsid w:val="00FC2772"/>
    <w:rsid w:val="00FC34C4"/>
    <w:rsid w:val="00FC35BC"/>
    <w:rsid w:val="00FC372C"/>
    <w:rsid w:val="00FC3C5A"/>
    <w:rsid w:val="00FC3F67"/>
    <w:rsid w:val="00FC4079"/>
    <w:rsid w:val="00FC441B"/>
    <w:rsid w:val="00FC4FC6"/>
    <w:rsid w:val="00FC5333"/>
    <w:rsid w:val="00FC59CD"/>
    <w:rsid w:val="00FC6076"/>
    <w:rsid w:val="00FC6DCD"/>
    <w:rsid w:val="00FC765B"/>
    <w:rsid w:val="00FC7771"/>
    <w:rsid w:val="00FC7811"/>
    <w:rsid w:val="00FC7A13"/>
    <w:rsid w:val="00FC7C40"/>
    <w:rsid w:val="00FC7ECB"/>
    <w:rsid w:val="00FD024A"/>
    <w:rsid w:val="00FD0692"/>
    <w:rsid w:val="00FD0ACA"/>
    <w:rsid w:val="00FD0C72"/>
    <w:rsid w:val="00FD15B2"/>
    <w:rsid w:val="00FD24F2"/>
    <w:rsid w:val="00FD250C"/>
    <w:rsid w:val="00FD3413"/>
    <w:rsid w:val="00FD36F9"/>
    <w:rsid w:val="00FD3EEA"/>
    <w:rsid w:val="00FD406B"/>
    <w:rsid w:val="00FD59B9"/>
    <w:rsid w:val="00FD5E1B"/>
    <w:rsid w:val="00FD601D"/>
    <w:rsid w:val="00FD6A90"/>
    <w:rsid w:val="00FD7046"/>
    <w:rsid w:val="00FE0ADF"/>
    <w:rsid w:val="00FE0C8F"/>
    <w:rsid w:val="00FE0F14"/>
    <w:rsid w:val="00FE170D"/>
    <w:rsid w:val="00FE1880"/>
    <w:rsid w:val="00FE1A68"/>
    <w:rsid w:val="00FE1E38"/>
    <w:rsid w:val="00FE2309"/>
    <w:rsid w:val="00FE24D6"/>
    <w:rsid w:val="00FE3A76"/>
    <w:rsid w:val="00FE3C6A"/>
    <w:rsid w:val="00FE4164"/>
    <w:rsid w:val="00FE506A"/>
    <w:rsid w:val="00FE608E"/>
    <w:rsid w:val="00FE6746"/>
    <w:rsid w:val="00FF05C3"/>
    <w:rsid w:val="00FF0D7F"/>
    <w:rsid w:val="00FF10C4"/>
    <w:rsid w:val="00FF15AF"/>
    <w:rsid w:val="00FF18C4"/>
    <w:rsid w:val="00FF2115"/>
    <w:rsid w:val="00FF2441"/>
    <w:rsid w:val="00FF2728"/>
    <w:rsid w:val="00FF2E98"/>
    <w:rsid w:val="00FF39ED"/>
    <w:rsid w:val="00FF3C06"/>
    <w:rsid w:val="00FF3CF4"/>
    <w:rsid w:val="00FF3FEB"/>
    <w:rsid w:val="00FF3FF4"/>
    <w:rsid w:val="00FF42F2"/>
    <w:rsid w:val="00FF5230"/>
    <w:rsid w:val="00FF5A22"/>
    <w:rsid w:val="00FF5E39"/>
    <w:rsid w:val="00FF6C94"/>
    <w:rsid w:val="00FF739D"/>
    <w:rsid w:val="00FF789F"/>
    <w:rsid w:val="00FF7ADA"/>
    <w:rsid w:val="00FF7F3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67F781"/>
  <w15:chartTrackingRefBased/>
  <w15:docId w15:val="{AD488C92-A675-4637-B509-D8D9B62CF9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paragraph" w:styleId="Kop1">
    <w:name w:val="heading 1"/>
    <w:basedOn w:val="Standaard"/>
    <w:qFormat/>
    <w:pPr>
      <w:spacing w:before="480"/>
      <w:outlineLvl w:val="0"/>
    </w:pPr>
    <w:rPr>
      <w:b/>
      <w:color w:val="345A8A"/>
      <w:sz w:val="32"/>
    </w:rPr>
  </w:style>
  <w:style w:type="paragraph" w:styleId="Kop2">
    <w:name w:val="heading 2"/>
    <w:basedOn w:val="Standaard"/>
    <w:qFormat/>
    <w:pPr>
      <w:spacing w:before="200"/>
      <w:outlineLvl w:val="1"/>
    </w:pPr>
    <w:rPr>
      <w:b/>
      <w:color w:val="4F81BD"/>
      <w:sz w:val="26"/>
    </w:rPr>
  </w:style>
  <w:style w:type="paragraph" w:styleId="Kop3">
    <w:name w:val="heading 3"/>
    <w:basedOn w:val="Standaard"/>
    <w:qFormat/>
    <w:pPr>
      <w:spacing w:before="200"/>
      <w:outlineLvl w:val="2"/>
    </w:pPr>
    <w:rPr>
      <w:b/>
      <w:color w:val="4F81BD"/>
      <w:sz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ekstopmerking">
    <w:name w:val="annotation text"/>
    <w:basedOn w:val="Standaard"/>
    <w:link w:val="TekstopmerkingChar"/>
    <w:uiPriority w:val="99"/>
    <w:unhideWhenUsed/>
    <w:rsid w:val="0051369D"/>
    <w:pPr>
      <w:spacing w:after="200" w:line="240" w:lineRule="auto"/>
    </w:pPr>
    <w:rPr>
      <w:sz w:val="20"/>
      <w:szCs w:val="20"/>
      <w:lang w:val="nl-BE"/>
    </w:rPr>
  </w:style>
  <w:style w:type="character" w:customStyle="1" w:styleId="TekstopmerkingChar">
    <w:name w:val="Tekst opmerking Char"/>
    <w:basedOn w:val="Standaardalinea-lettertype"/>
    <w:link w:val="Tekstopmerking"/>
    <w:uiPriority w:val="99"/>
    <w:rsid w:val="0051369D"/>
    <w:rPr>
      <w:sz w:val="20"/>
      <w:szCs w:val="20"/>
      <w:lang w:val="nl-BE"/>
    </w:rPr>
  </w:style>
  <w:style w:type="character" w:styleId="Verwijzingopmerking">
    <w:name w:val="annotation reference"/>
    <w:basedOn w:val="Standaardalinea-lettertype"/>
    <w:uiPriority w:val="99"/>
    <w:semiHidden/>
    <w:unhideWhenUsed/>
    <w:rsid w:val="0051369D"/>
    <w:rPr>
      <w:sz w:val="16"/>
      <w:szCs w:val="16"/>
    </w:rPr>
  </w:style>
  <w:style w:type="paragraph" w:styleId="Voetnoottekst">
    <w:name w:val="footnote text"/>
    <w:basedOn w:val="Standaard"/>
    <w:link w:val="VoetnoottekstChar"/>
    <w:uiPriority w:val="99"/>
    <w:unhideWhenUsed/>
    <w:rsid w:val="0051369D"/>
    <w:pPr>
      <w:spacing w:after="0" w:line="240" w:lineRule="auto"/>
    </w:pPr>
    <w:rPr>
      <w:sz w:val="20"/>
      <w:szCs w:val="20"/>
      <w:lang w:val="nl-BE"/>
    </w:rPr>
  </w:style>
  <w:style w:type="character" w:customStyle="1" w:styleId="VoetnoottekstChar">
    <w:name w:val="Voetnoottekst Char"/>
    <w:basedOn w:val="Standaardalinea-lettertype"/>
    <w:link w:val="Voetnoottekst"/>
    <w:uiPriority w:val="99"/>
    <w:rsid w:val="0051369D"/>
    <w:rPr>
      <w:sz w:val="20"/>
      <w:szCs w:val="20"/>
      <w:lang w:val="nl-BE"/>
    </w:rPr>
  </w:style>
  <w:style w:type="character" w:styleId="Voetnootmarkering">
    <w:name w:val="footnote reference"/>
    <w:basedOn w:val="Standaardalinea-lettertype"/>
    <w:uiPriority w:val="99"/>
    <w:semiHidden/>
    <w:unhideWhenUsed/>
    <w:rsid w:val="0051369D"/>
    <w:rPr>
      <w:vertAlign w:val="superscript"/>
    </w:rPr>
  </w:style>
  <w:style w:type="character" w:styleId="Hyperlink">
    <w:name w:val="Hyperlink"/>
    <w:basedOn w:val="Standaardalinea-lettertype"/>
    <w:uiPriority w:val="99"/>
    <w:unhideWhenUsed/>
    <w:rsid w:val="0051369D"/>
    <w:rPr>
      <w:color w:val="0563C1" w:themeColor="hyperlink"/>
      <w:u w:val="single"/>
    </w:rPr>
  </w:style>
  <w:style w:type="paragraph" w:styleId="Ballontekst">
    <w:name w:val="Balloon Text"/>
    <w:basedOn w:val="Standaard"/>
    <w:link w:val="BallontekstChar"/>
    <w:uiPriority w:val="99"/>
    <w:semiHidden/>
    <w:unhideWhenUsed/>
    <w:rsid w:val="0051369D"/>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51369D"/>
    <w:rPr>
      <w:rFonts w:ascii="Segoe UI" w:hAnsi="Segoe UI" w:cs="Segoe UI"/>
      <w:sz w:val="18"/>
      <w:szCs w:val="18"/>
      <w:lang w:val="en-US"/>
    </w:rPr>
  </w:style>
  <w:style w:type="paragraph" w:styleId="Titel">
    <w:name w:val="Title"/>
    <w:basedOn w:val="Standaard"/>
    <w:qFormat/>
    <w:pPr>
      <w:spacing w:after="300"/>
    </w:pPr>
    <w:rPr>
      <w:color w:val="17365D"/>
      <w:sz w:val="52"/>
    </w:rPr>
  </w:style>
  <w:style w:type="paragraph" w:styleId="Ondertitel">
    <w:name w:val="Subtitle"/>
    <w:basedOn w:val="Standaard"/>
    <w:qFormat/>
    <w:rPr>
      <w:i/>
      <w:color w:val="4F81BD"/>
      <w:sz w:val="24"/>
    </w:rPr>
  </w:style>
  <w:style w:type="paragraph" w:styleId="Lijstalinea">
    <w:name w:val="List Paragraph"/>
    <w:basedOn w:val="Standaard"/>
    <w:uiPriority w:val="34"/>
    <w:qFormat/>
    <w:rsid w:val="00E34C71"/>
    <w:pPr>
      <w:ind w:left="720"/>
      <w:contextualSpacing/>
    </w:pPr>
  </w:style>
  <w:style w:type="paragraph" w:customStyle="1" w:styleId="EndNoteBibliographyTitle">
    <w:name w:val="EndNote Bibliography Title"/>
    <w:basedOn w:val="Standaard"/>
    <w:link w:val="EndNoteBibliographyTitleChar"/>
    <w:rsid w:val="009528C8"/>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9528C8"/>
    <w:rPr>
      <w:rFonts w:ascii="Calibri" w:hAnsi="Calibri" w:cs="Calibri"/>
      <w:noProof/>
      <w:lang w:val="en-US"/>
    </w:rPr>
  </w:style>
  <w:style w:type="paragraph" w:customStyle="1" w:styleId="EndNoteBibliography">
    <w:name w:val="EndNote Bibliography"/>
    <w:basedOn w:val="Standaard"/>
    <w:link w:val="EndNoteBibliographyChar"/>
    <w:rsid w:val="009528C8"/>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9528C8"/>
    <w:rPr>
      <w:rFonts w:ascii="Calibri" w:hAnsi="Calibri" w:cs="Calibri"/>
      <w:noProof/>
      <w:lang w:val="en-US"/>
    </w:rPr>
  </w:style>
  <w:style w:type="paragraph" w:styleId="Revisie">
    <w:name w:val="Revision"/>
    <w:hidden/>
    <w:uiPriority w:val="99"/>
    <w:semiHidden/>
    <w:rsid w:val="008558B5"/>
    <w:pPr>
      <w:spacing w:after="0" w:line="240" w:lineRule="auto"/>
    </w:pPr>
  </w:style>
  <w:style w:type="paragraph" w:styleId="Onderwerpvanopmerking">
    <w:name w:val="annotation subject"/>
    <w:basedOn w:val="Tekstopmerking"/>
    <w:next w:val="Tekstopmerking"/>
    <w:link w:val="OnderwerpvanopmerkingChar"/>
    <w:uiPriority w:val="99"/>
    <w:semiHidden/>
    <w:unhideWhenUsed/>
    <w:rsid w:val="00A85BEC"/>
    <w:pPr>
      <w:spacing w:after="160"/>
    </w:pPr>
    <w:rPr>
      <w:b/>
      <w:bCs/>
      <w:lang w:val="nl-NL"/>
    </w:rPr>
  </w:style>
  <w:style w:type="character" w:customStyle="1" w:styleId="OnderwerpvanopmerkingChar">
    <w:name w:val="Onderwerp van opmerking Char"/>
    <w:basedOn w:val="TekstopmerkingChar"/>
    <w:link w:val="Onderwerpvanopmerking"/>
    <w:uiPriority w:val="99"/>
    <w:semiHidden/>
    <w:rsid w:val="00A85BEC"/>
    <w:rPr>
      <w:b/>
      <w:bCs/>
      <w:sz w:val="20"/>
      <w:szCs w:val="20"/>
      <w:lang w:val="nl-BE"/>
    </w:rPr>
  </w:style>
  <w:style w:type="paragraph" w:styleId="Koptekst">
    <w:name w:val="header"/>
    <w:basedOn w:val="Standaard"/>
    <w:link w:val="KoptekstChar"/>
    <w:uiPriority w:val="99"/>
    <w:unhideWhenUsed/>
    <w:rsid w:val="002127D9"/>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2127D9"/>
  </w:style>
  <w:style w:type="paragraph" w:styleId="Voettekst">
    <w:name w:val="footer"/>
    <w:basedOn w:val="Standaard"/>
    <w:link w:val="VoettekstChar"/>
    <w:uiPriority w:val="99"/>
    <w:unhideWhenUsed/>
    <w:rsid w:val="002127D9"/>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2127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761500">
      <w:bodyDiv w:val="1"/>
      <w:marLeft w:val="0"/>
      <w:marRight w:val="0"/>
      <w:marTop w:val="0"/>
      <w:marBottom w:val="0"/>
      <w:divBdr>
        <w:top w:val="none" w:sz="0" w:space="0" w:color="auto"/>
        <w:left w:val="none" w:sz="0" w:space="0" w:color="auto"/>
        <w:bottom w:val="none" w:sz="0" w:space="0" w:color="auto"/>
        <w:right w:val="none" w:sz="0" w:space="0" w:color="auto"/>
      </w:divBdr>
      <w:divsChild>
        <w:div w:id="35934864">
          <w:marLeft w:val="0"/>
          <w:marRight w:val="0"/>
          <w:marTop w:val="0"/>
          <w:marBottom w:val="0"/>
          <w:divBdr>
            <w:top w:val="none" w:sz="0" w:space="0" w:color="auto"/>
            <w:left w:val="none" w:sz="0" w:space="0" w:color="auto"/>
            <w:bottom w:val="none" w:sz="0" w:space="0" w:color="auto"/>
            <w:right w:val="none" w:sz="0" w:space="0" w:color="auto"/>
          </w:divBdr>
          <w:divsChild>
            <w:div w:id="51199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368701">
      <w:bodyDiv w:val="1"/>
      <w:marLeft w:val="0"/>
      <w:marRight w:val="0"/>
      <w:marTop w:val="0"/>
      <w:marBottom w:val="0"/>
      <w:divBdr>
        <w:top w:val="none" w:sz="0" w:space="0" w:color="auto"/>
        <w:left w:val="none" w:sz="0" w:space="0" w:color="auto"/>
        <w:bottom w:val="none" w:sz="0" w:space="0" w:color="auto"/>
        <w:right w:val="none" w:sz="0" w:space="0" w:color="auto"/>
      </w:divBdr>
    </w:div>
    <w:div w:id="657881930">
      <w:bodyDiv w:val="1"/>
      <w:marLeft w:val="0"/>
      <w:marRight w:val="0"/>
      <w:marTop w:val="0"/>
      <w:marBottom w:val="0"/>
      <w:divBdr>
        <w:top w:val="none" w:sz="0" w:space="0" w:color="auto"/>
        <w:left w:val="none" w:sz="0" w:space="0" w:color="auto"/>
        <w:bottom w:val="none" w:sz="0" w:space="0" w:color="auto"/>
        <w:right w:val="none" w:sz="0" w:space="0" w:color="auto"/>
      </w:divBdr>
      <w:divsChild>
        <w:div w:id="1749036373">
          <w:marLeft w:val="0"/>
          <w:marRight w:val="0"/>
          <w:marTop w:val="0"/>
          <w:marBottom w:val="0"/>
          <w:divBdr>
            <w:top w:val="none" w:sz="0" w:space="0" w:color="auto"/>
            <w:left w:val="none" w:sz="0" w:space="0" w:color="auto"/>
            <w:bottom w:val="none" w:sz="0" w:space="0" w:color="auto"/>
            <w:right w:val="none" w:sz="0" w:space="0" w:color="auto"/>
          </w:divBdr>
        </w:div>
      </w:divsChild>
    </w:div>
    <w:div w:id="733311302">
      <w:bodyDiv w:val="1"/>
      <w:marLeft w:val="0"/>
      <w:marRight w:val="0"/>
      <w:marTop w:val="0"/>
      <w:marBottom w:val="0"/>
      <w:divBdr>
        <w:top w:val="none" w:sz="0" w:space="0" w:color="auto"/>
        <w:left w:val="none" w:sz="0" w:space="0" w:color="auto"/>
        <w:bottom w:val="none" w:sz="0" w:space="0" w:color="auto"/>
        <w:right w:val="none" w:sz="0" w:space="0" w:color="auto"/>
      </w:divBdr>
      <w:divsChild>
        <w:div w:id="1466237543">
          <w:marLeft w:val="0"/>
          <w:marRight w:val="0"/>
          <w:marTop w:val="0"/>
          <w:marBottom w:val="0"/>
          <w:divBdr>
            <w:top w:val="none" w:sz="0" w:space="0" w:color="auto"/>
            <w:left w:val="none" w:sz="0" w:space="0" w:color="auto"/>
            <w:bottom w:val="none" w:sz="0" w:space="0" w:color="auto"/>
            <w:right w:val="none" w:sz="0" w:space="0" w:color="auto"/>
          </w:divBdr>
          <w:divsChild>
            <w:div w:id="2024746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249456">
      <w:bodyDiv w:val="1"/>
      <w:marLeft w:val="0"/>
      <w:marRight w:val="0"/>
      <w:marTop w:val="0"/>
      <w:marBottom w:val="0"/>
      <w:divBdr>
        <w:top w:val="none" w:sz="0" w:space="0" w:color="auto"/>
        <w:left w:val="none" w:sz="0" w:space="0" w:color="auto"/>
        <w:bottom w:val="none" w:sz="0" w:space="0" w:color="auto"/>
        <w:right w:val="none" w:sz="0" w:space="0" w:color="auto"/>
      </w:divBdr>
      <w:divsChild>
        <w:div w:id="1513302367">
          <w:marLeft w:val="0"/>
          <w:marRight w:val="0"/>
          <w:marTop w:val="0"/>
          <w:marBottom w:val="0"/>
          <w:divBdr>
            <w:top w:val="none" w:sz="0" w:space="0" w:color="auto"/>
            <w:left w:val="none" w:sz="0" w:space="0" w:color="auto"/>
            <w:bottom w:val="none" w:sz="0" w:space="0" w:color="auto"/>
            <w:right w:val="none" w:sz="0" w:space="0" w:color="auto"/>
          </w:divBdr>
          <w:divsChild>
            <w:div w:id="1492330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319663">
      <w:bodyDiv w:val="1"/>
      <w:marLeft w:val="0"/>
      <w:marRight w:val="0"/>
      <w:marTop w:val="0"/>
      <w:marBottom w:val="0"/>
      <w:divBdr>
        <w:top w:val="none" w:sz="0" w:space="0" w:color="auto"/>
        <w:left w:val="none" w:sz="0" w:space="0" w:color="auto"/>
        <w:bottom w:val="none" w:sz="0" w:space="0" w:color="auto"/>
        <w:right w:val="none" w:sz="0" w:space="0" w:color="auto"/>
      </w:divBdr>
    </w:div>
    <w:div w:id="1520847595">
      <w:bodyDiv w:val="1"/>
      <w:marLeft w:val="0"/>
      <w:marRight w:val="0"/>
      <w:marTop w:val="0"/>
      <w:marBottom w:val="0"/>
      <w:divBdr>
        <w:top w:val="none" w:sz="0" w:space="0" w:color="auto"/>
        <w:left w:val="none" w:sz="0" w:space="0" w:color="auto"/>
        <w:bottom w:val="none" w:sz="0" w:space="0" w:color="auto"/>
        <w:right w:val="none" w:sz="0" w:space="0" w:color="auto"/>
      </w:divBdr>
      <w:divsChild>
        <w:div w:id="506746304">
          <w:marLeft w:val="0"/>
          <w:marRight w:val="0"/>
          <w:marTop w:val="0"/>
          <w:marBottom w:val="0"/>
          <w:divBdr>
            <w:top w:val="none" w:sz="0" w:space="0" w:color="auto"/>
            <w:left w:val="none" w:sz="0" w:space="0" w:color="auto"/>
            <w:bottom w:val="none" w:sz="0" w:space="0" w:color="auto"/>
            <w:right w:val="none" w:sz="0" w:space="0" w:color="auto"/>
          </w:divBdr>
          <w:divsChild>
            <w:div w:id="1659306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182176">
      <w:bodyDiv w:val="1"/>
      <w:marLeft w:val="0"/>
      <w:marRight w:val="0"/>
      <w:marTop w:val="0"/>
      <w:marBottom w:val="0"/>
      <w:divBdr>
        <w:top w:val="none" w:sz="0" w:space="0" w:color="auto"/>
        <w:left w:val="none" w:sz="0" w:space="0" w:color="auto"/>
        <w:bottom w:val="none" w:sz="0" w:space="0" w:color="auto"/>
        <w:right w:val="none" w:sz="0" w:space="0" w:color="auto"/>
      </w:divBdr>
      <w:divsChild>
        <w:div w:id="407308051">
          <w:marLeft w:val="480"/>
          <w:marRight w:val="0"/>
          <w:marTop w:val="240"/>
          <w:marBottom w:val="360"/>
          <w:divBdr>
            <w:top w:val="none" w:sz="0" w:space="0" w:color="auto"/>
            <w:left w:val="none" w:sz="0" w:space="0" w:color="auto"/>
            <w:bottom w:val="none" w:sz="0" w:space="0" w:color="auto"/>
            <w:right w:val="none" w:sz="0" w:space="0" w:color="auto"/>
          </w:divBdr>
        </w:div>
      </w:divsChild>
    </w:div>
    <w:div w:id="2045405683">
      <w:bodyDiv w:val="1"/>
      <w:marLeft w:val="0"/>
      <w:marRight w:val="0"/>
      <w:marTop w:val="0"/>
      <w:marBottom w:val="0"/>
      <w:divBdr>
        <w:top w:val="none" w:sz="0" w:space="0" w:color="auto"/>
        <w:left w:val="none" w:sz="0" w:space="0" w:color="auto"/>
        <w:bottom w:val="none" w:sz="0" w:space="0" w:color="auto"/>
        <w:right w:val="none" w:sz="0" w:space="0" w:color="auto"/>
      </w:divBdr>
      <w:divsChild>
        <w:div w:id="2044860654">
          <w:marLeft w:val="0"/>
          <w:marRight w:val="0"/>
          <w:marTop w:val="0"/>
          <w:marBottom w:val="0"/>
          <w:divBdr>
            <w:top w:val="none" w:sz="0" w:space="0" w:color="auto"/>
            <w:left w:val="none" w:sz="0" w:space="0" w:color="auto"/>
            <w:bottom w:val="none" w:sz="0" w:space="0" w:color="auto"/>
            <w:right w:val="none" w:sz="0" w:space="0" w:color="auto"/>
          </w:divBdr>
          <w:divsChild>
            <w:div w:id="22592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982954">
      <w:bodyDiv w:val="1"/>
      <w:marLeft w:val="0"/>
      <w:marRight w:val="0"/>
      <w:marTop w:val="0"/>
      <w:marBottom w:val="0"/>
      <w:divBdr>
        <w:top w:val="none" w:sz="0" w:space="0" w:color="auto"/>
        <w:left w:val="none" w:sz="0" w:space="0" w:color="auto"/>
        <w:bottom w:val="none" w:sz="0" w:space="0" w:color="auto"/>
        <w:right w:val="none" w:sz="0" w:space="0" w:color="auto"/>
      </w:divBdr>
      <w:divsChild>
        <w:div w:id="271129138">
          <w:marLeft w:val="0"/>
          <w:marRight w:val="0"/>
          <w:marTop w:val="0"/>
          <w:marBottom w:val="0"/>
          <w:divBdr>
            <w:top w:val="none" w:sz="0" w:space="0" w:color="auto"/>
            <w:left w:val="none" w:sz="0" w:space="0" w:color="auto"/>
            <w:bottom w:val="none" w:sz="0" w:space="0" w:color="auto"/>
            <w:right w:val="none" w:sz="0" w:space="0" w:color="auto"/>
          </w:divBdr>
          <w:divsChild>
            <w:div w:id="2070154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CA6B98-B68E-42D1-BED7-08D0585D1E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3</Pages>
  <Words>13155</Words>
  <Characters>72353</Characters>
  <Application>Microsoft Office Word</Application>
  <DocSecurity>0</DocSecurity>
  <Lines>602</Lines>
  <Paragraphs>17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5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 1</dc:creator>
  <cp:keywords/>
  <dc:description/>
  <cp:lastModifiedBy>Maarten Boudry</cp:lastModifiedBy>
  <cp:revision>13</cp:revision>
  <dcterms:created xsi:type="dcterms:W3CDTF">2017-10-18T10:13:00Z</dcterms:created>
  <dcterms:modified xsi:type="dcterms:W3CDTF">2017-10-18T11:48:00Z</dcterms:modified>
</cp:coreProperties>
</file>